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0F26D701"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D71CC7" w:rsidRPr="00D71CC7">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70E2EFA6"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D71CC7" w:rsidRPr="00D71CC7">
            <w:rPr>
              <w:color w:val="000000"/>
              <w:sz w:val="24"/>
              <w:szCs w:val="24"/>
            </w:rPr>
            <w:t>(Wulansari et al., 2020a)</w:t>
          </w:r>
        </w:sdtContent>
      </w:sdt>
      <w:r w:rsidRPr="00316940">
        <w:rPr>
          <w:sz w:val="24"/>
          <w:szCs w:val="24"/>
        </w:rPr>
        <w:t>.</w:t>
      </w:r>
    </w:p>
    <w:p w14:paraId="3BA18CFC" w14:textId="0715CECB"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D71CC7" w:rsidRPr="00D71CC7">
            <w:rPr>
              <w:color w:val="000000"/>
              <w:sz w:val="24"/>
              <w:szCs w:val="24"/>
            </w:rPr>
            <w:t>(Wulansari et al., 2020a)</w:t>
          </w:r>
        </w:sdtContent>
      </w:sdt>
      <w:r w:rsidRPr="00316940">
        <w:rPr>
          <w:sz w:val="24"/>
          <w:szCs w:val="24"/>
        </w:rPr>
        <w:t>.</w:t>
      </w:r>
    </w:p>
    <w:p w14:paraId="3FAA81B4" w14:textId="27217453"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D71CC7" w:rsidRPr="00D71CC7">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0E5CEFEF"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D71CC7" w:rsidRPr="00D71CC7">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D71CC7">
            <w:rPr>
              <w:rFonts w:eastAsia="Times New Roman"/>
            </w:rPr>
            <w:t>(</w:t>
          </w:r>
          <w:r w:rsidR="00D71CC7">
            <w:rPr>
              <w:rFonts w:eastAsia="Times New Roman"/>
              <w:i/>
              <w:iCs/>
            </w:rPr>
            <w:t>Saúde Mental é o Tema Da Campanha de Natal Da Vodafone - Vodafone Portugal</w:t>
          </w:r>
          <w:r w:rsidR="00D71CC7">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4CD1B338"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D71CC7">
            <w:rPr>
              <w:rFonts w:eastAsia="Times New Roman"/>
            </w:rPr>
            <w:t>(</w:t>
          </w:r>
          <w:r w:rsidR="00D71CC7">
            <w:rPr>
              <w:rFonts w:eastAsia="Times New Roman"/>
              <w:i/>
              <w:iCs/>
            </w:rPr>
            <w:t>Partilha o Que Estás a Sentir | Natal 2022 | Vodafone Portugal - YouTube</w:t>
          </w:r>
          <w:r w:rsidR="00D71CC7">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3D536C8F"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D71CC7">
            <w:rPr>
              <w:rFonts w:eastAsia="Times New Roman"/>
            </w:rPr>
            <w:t>(</w:t>
          </w:r>
          <w:r w:rsidR="00D71CC7">
            <w:rPr>
              <w:rFonts w:eastAsia="Times New Roman"/>
              <w:i/>
              <w:iCs/>
            </w:rPr>
            <w:t>Uma Conversa Sobre Saúde Mental | Natal 2022 | Vodafone Portugal - YouTube</w:t>
          </w:r>
          <w:r w:rsidR="00D71CC7">
            <w:rPr>
              <w:rFonts w:eastAsia="Times New Roman"/>
            </w:rPr>
            <w:t>, n.d.)</w:t>
          </w:r>
        </w:sdtContent>
      </w:sdt>
      <w:r w:rsidRPr="00316940">
        <w:rPr>
          <w:sz w:val="24"/>
          <w:szCs w:val="24"/>
        </w:rPr>
        <w:t xml:space="preserve"> </w:t>
      </w:r>
    </w:p>
    <w:p w14:paraId="1CE86548" w14:textId="5FA7E86E"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D71CC7">
            <w:rPr>
              <w:rFonts w:eastAsia="Times New Roman"/>
            </w:rPr>
            <w:t>(</w:t>
          </w:r>
          <w:r w:rsidR="00D71CC7">
            <w:rPr>
              <w:rFonts w:eastAsia="Times New Roman"/>
              <w:i/>
              <w:iCs/>
            </w:rPr>
            <w:t>Impacto Da COVID-19 Na Saúde Mental</w:t>
          </w:r>
          <w:r w:rsidR="00D71CC7">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63F63403"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D71CC7">
            <w:rPr>
              <w:rFonts w:eastAsia="Times New Roman"/>
            </w:rPr>
            <w:t>(</w:t>
          </w:r>
          <w:r w:rsidR="00D71CC7">
            <w:rPr>
              <w:rFonts w:eastAsia="Times New Roman"/>
              <w:i/>
              <w:iCs/>
            </w:rPr>
            <w:t>Impacto Da COVID-19 Na Saúde Mental</w:t>
          </w:r>
          <w:r w:rsidR="00D71CC7">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23CDF700"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D71CC7" w:rsidRPr="00D71CC7">
            <w:rPr>
              <w:color w:val="000000"/>
              <w:sz w:val="24"/>
              <w:szCs w:val="24"/>
            </w:rPr>
            <w:t>(H. W. Chen et al., 2022)</w:t>
          </w:r>
        </w:sdtContent>
      </w:sdt>
      <w:r w:rsidRPr="00316940">
        <w:rPr>
          <w:sz w:val="24"/>
          <w:szCs w:val="24"/>
        </w:rPr>
        <w:t>.</w:t>
      </w:r>
    </w:p>
    <w:p w14:paraId="29C695C9" w14:textId="457B672D"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D71CC7" w:rsidRPr="00D71CC7">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5C766AEF"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D71CC7" w:rsidRPr="00D71CC7">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42D83D21"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D71CC7" w:rsidRPr="00D71CC7">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15ADEC10"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D71CC7">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3166A33C"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D71CC7" w:rsidRPr="00D71CC7">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6E25C6E7"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D71CC7" w:rsidRPr="00D71CC7">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069BF6A3" w:rsidR="00F415E3" w:rsidRPr="00316940" w:rsidRDefault="00D71CC7" w:rsidP="00194E7C">
                <w:pPr>
                  <w:jc w:val="center"/>
                  <w:rPr>
                    <w:color w:val="FFFFFF" w:themeColor="background1"/>
                    <w:sz w:val="24"/>
                    <w:szCs w:val="24"/>
                  </w:rPr>
                </w:pPr>
                <w:r w:rsidRPr="00D71CC7">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571A7921" w:rsidR="00F415E3" w:rsidRPr="00316940" w:rsidRDefault="00D71CC7" w:rsidP="00194E7C">
                <w:pPr>
                  <w:jc w:val="center"/>
                  <w:rPr>
                    <w:color w:val="FFFFFF" w:themeColor="background1"/>
                    <w:sz w:val="24"/>
                    <w:szCs w:val="24"/>
                  </w:rPr>
                </w:pPr>
                <w:r w:rsidRPr="00D71CC7">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4E08327A" w:rsidR="00F415E3" w:rsidRPr="00316940" w:rsidRDefault="00D71CC7" w:rsidP="00194E7C">
                <w:pPr>
                  <w:jc w:val="center"/>
                  <w:rPr>
                    <w:color w:val="FFFFFF" w:themeColor="background1"/>
                    <w:sz w:val="24"/>
                    <w:szCs w:val="24"/>
                  </w:rPr>
                </w:pPr>
                <w:r w:rsidRPr="00D71CC7">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33435884" w:rsidR="00F415E3" w:rsidRPr="00316940" w:rsidRDefault="00D71CC7" w:rsidP="00194E7C">
                <w:pPr>
                  <w:jc w:val="center"/>
                  <w:rPr>
                    <w:color w:val="FFFFFF" w:themeColor="background1"/>
                    <w:sz w:val="24"/>
                    <w:szCs w:val="24"/>
                  </w:rPr>
                </w:pPr>
                <w:r w:rsidRPr="00D71CC7">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6D5C5712" w:rsidR="00F415E3" w:rsidRPr="00316940" w:rsidRDefault="00D71CC7" w:rsidP="00194E7C">
                <w:pPr>
                  <w:jc w:val="center"/>
                  <w:rPr>
                    <w:color w:val="FFFFFF" w:themeColor="background1"/>
                    <w:sz w:val="24"/>
                    <w:szCs w:val="24"/>
                  </w:rPr>
                </w:pPr>
                <w:r w:rsidRPr="00D71CC7">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362F8D57" w:rsidR="00F415E3" w:rsidRPr="00316940" w:rsidRDefault="00D71CC7" w:rsidP="00194E7C">
                <w:pPr>
                  <w:jc w:val="center"/>
                  <w:rPr>
                    <w:color w:val="FFFFFF" w:themeColor="background1"/>
                    <w:sz w:val="24"/>
                    <w:szCs w:val="24"/>
                  </w:rPr>
                </w:pPr>
                <w:r w:rsidRPr="00D71CC7">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25556B33" w:rsidR="00F415E3" w:rsidRPr="00316940" w:rsidRDefault="00D71CC7" w:rsidP="00194E7C">
                <w:pPr>
                  <w:jc w:val="center"/>
                  <w:rPr>
                    <w:color w:val="FFFFFF" w:themeColor="background1"/>
                    <w:sz w:val="24"/>
                    <w:szCs w:val="24"/>
                  </w:rPr>
                </w:pPr>
                <w:r w:rsidRPr="00D71CC7">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25DBFC26" w:rsidR="00F415E3" w:rsidRPr="00316940" w:rsidRDefault="00D71CC7"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173A44C6"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D71CC7">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1496DFFB"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D71CC7">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52B8D468"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D71CC7">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7A997369"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D71CC7">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4CA2D9C4"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D71CC7">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1852D7D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D71CC7">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6809B453"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D71CC7">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6898B3F0"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D71CC7">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7FC570D6"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D71CC7">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3A6C2654"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D71CC7">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5DFC6389"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D71CC7">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4F9CCC60"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D71CC7">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01CE7EEC"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D71CC7" w:rsidRPr="00D71CC7">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D71CC7" w:rsidRPr="00D71CC7">
            <w:rPr>
              <w:color w:val="000000"/>
            </w:rPr>
            <w:t>(Camingue et al., 2021)</w:t>
          </w:r>
        </w:sdtContent>
      </w:sdt>
      <w:r w:rsidRPr="00316940">
        <w:rPr>
          <w:kern w:val="2"/>
          <w:sz w:val="24"/>
          <w:szCs w:val="24"/>
          <w14:ligatures w14:val="standardContextual"/>
        </w:rPr>
        <w:t>.</w:t>
      </w:r>
    </w:p>
    <w:p w14:paraId="1089D41E" w14:textId="7D835A18"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D71CC7">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D71CC7" w:rsidRPr="00D71CC7">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62A39625"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D71CC7">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6D7B1A58"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D71CC7" w:rsidRPr="00D71CC7">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40A0DC86"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D71CC7" w:rsidRPr="00D71CC7">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57743C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D71CC7" w:rsidRPr="00D71CC7">
            <w:rPr>
              <w:color w:val="000000"/>
            </w:rPr>
            <w:t>(Camingue et al., 2021)</w:t>
          </w:r>
        </w:sdtContent>
      </w:sdt>
      <w:r w:rsidRPr="00316940">
        <w:rPr>
          <w:kern w:val="2"/>
          <w:sz w:val="24"/>
          <w:szCs w:val="24"/>
          <w14:ligatures w14:val="standardContextual"/>
        </w:rPr>
        <w:t>.</w:t>
      </w:r>
    </w:p>
    <w:p w14:paraId="09002735" w14:textId="1A953A4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D71CC7" w:rsidRPr="00D71CC7">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2E774CB8"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D71CC7">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663F333D"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D71CC7" w:rsidRPr="00D71CC7">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5E326E22"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D71CC7" w:rsidRPr="00D71CC7">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D71CC7" w:rsidRPr="00D71CC7">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26A9CE17"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D71CC7" w:rsidRPr="00D71CC7">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23C058EA"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D71CC7" w:rsidRPr="00D71CC7">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18B68FFC"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D71CC7" w:rsidRPr="00D71CC7">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0D18E76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D71CC7" w:rsidRPr="00D71CC7">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7CB9267A"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D71CC7" w:rsidRPr="00D71CC7">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D71CC7" w:rsidRPr="00D71CC7">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6E5393AD"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D71CC7" w:rsidRPr="00D71CC7">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030577EB"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D71CC7" w:rsidRPr="00D71CC7">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17255781"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D71CC7" w:rsidRPr="00D71CC7">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EEA2233"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D71CC7" w:rsidRPr="00D71CC7">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393BA09C"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D71CC7" w:rsidRPr="00D71CC7">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D71CC7" w:rsidRPr="00D71CC7">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A80EBFE"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D71CC7" w:rsidRPr="00D71CC7">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3ABB5F7E"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D71CC7">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62A13B47"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D71CC7">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3ACC5B87"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D71CC7" w:rsidRPr="00D71CC7">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57CE7A2F"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D71CC7" w:rsidRPr="00D71CC7">
            <w:rPr>
              <w:color w:val="000000"/>
              <w:sz w:val="24"/>
              <w:szCs w:val="24"/>
            </w:rPr>
            <w:t>(Riess, 2018a)</w:t>
          </w:r>
        </w:sdtContent>
      </w:sdt>
      <w:r w:rsidRPr="00316940">
        <w:rPr>
          <w:sz w:val="24"/>
          <w:szCs w:val="24"/>
        </w:rPr>
        <w:t xml:space="preserve">. </w:t>
      </w:r>
    </w:p>
    <w:p w14:paraId="55280D4D" w14:textId="19EEECFA"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D71CC7" w:rsidRPr="00D71CC7">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0383825B"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D71CC7" w:rsidRPr="00D71CC7">
            <w:rPr>
              <w:color w:val="000000"/>
            </w:rPr>
            <w:t>(Riess, 2018b)</w:t>
          </w:r>
        </w:sdtContent>
      </w:sdt>
      <w:r w:rsidRPr="00316940">
        <w:rPr>
          <w:sz w:val="24"/>
          <w:szCs w:val="24"/>
        </w:rPr>
        <w:t>:</w:t>
      </w:r>
    </w:p>
    <w:p w14:paraId="2AFB02C8" w14:textId="3C518C03"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D71CC7" w:rsidRPr="00D71CC7">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6865F462"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D71CC7" w:rsidRPr="00D71CC7">
            <w:rPr>
              <w:color w:val="000000"/>
            </w:rPr>
            <w:t>(Sampat, 2017a)</w:t>
          </w:r>
        </w:sdtContent>
      </w:sdt>
      <w:r w:rsidRPr="00316940">
        <w:rPr>
          <w:sz w:val="24"/>
          <w:szCs w:val="24"/>
        </w:rPr>
        <w:t>.</w:t>
      </w:r>
    </w:p>
    <w:p w14:paraId="41743E19" w14:textId="558E3A43"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D71CC7" w:rsidRPr="00D71CC7">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14CF9137"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D71CC7">
            <w:rPr>
              <w:rFonts w:eastAsia="Times New Roman"/>
            </w:rPr>
            <w:t>(Grodal &amp; Kramer, 2014)</w:t>
          </w:r>
        </w:sdtContent>
      </w:sdt>
      <w:r w:rsidRPr="00316940">
        <w:rPr>
          <w:sz w:val="24"/>
          <w:szCs w:val="24"/>
        </w:rPr>
        <w:t xml:space="preserve">. </w:t>
      </w:r>
    </w:p>
    <w:p w14:paraId="244B033E" w14:textId="41FA0447"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D71CC7">
            <w:rPr>
              <w:rFonts w:eastAsia="Times New Roman"/>
            </w:rPr>
            <w:t>(Grodal &amp; Kramer, 2014)</w:t>
          </w:r>
        </w:sdtContent>
      </w:sdt>
      <w:r w:rsidRPr="00316940">
        <w:rPr>
          <w:sz w:val="24"/>
          <w:szCs w:val="24"/>
        </w:rPr>
        <w:t>.</w:t>
      </w:r>
    </w:p>
    <w:p w14:paraId="6CC82E53" w14:textId="106B0153"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D71CC7">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258148AA"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D71CC7" w:rsidRPr="00D71CC7">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D71CC7" w:rsidRPr="00D71CC7">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4D267EFE"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D71CC7">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6D9AE2C8"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D71CC7">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641A4B9D"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D71CC7" w:rsidRPr="00D71CC7">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0DB4DE43"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D71CC7" w:rsidRPr="00D71CC7">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1B664A24"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D71CC7">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4151AAB6"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D71CC7">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6201A0BE"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D71CC7">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584D5BF7"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D71CC7">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30F04A29"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D71CC7">
            <w:rPr>
              <w:rFonts w:eastAsia="Times New Roman"/>
            </w:rPr>
            <w:t>(Decety &amp; Ickes, 2011)</w:t>
          </w:r>
        </w:sdtContent>
      </w:sdt>
      <w:r w:rsidRPr="00316940">
        <w:rPr>
          <w:sz w:val="24"/>
          <w:szCs w:val="24"/>
        </w:rPr>
        <w:t>.</w:t>
      </w:r>
    </w:p>
    <w:p w14:paraId="01A3D855" w14:textId="4EF5208E"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D71CC7">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2F777DB7"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D71CC7">
            <w:rPr>
              <w:rFonts w:eastAsia="Times New Roman"/>
            </w:rPr>
            <w:t>(Belman &amp; Flanagan, 2010; Blot, 2017a; Tam, 2013)</w:t>
          </w:r>
        </w:sdtContent>
      </w:sdt>
      <w:r w:rsidRPr="00316940">
        <w:rPr>
          <w:sz w:val="24"/>
          <w:szCs w:val="24"/>
        </w:rPr>
        <w:t>:</w:t>
      </w:r>
    </w:p>
    <w:p w14:paraId="334CC097" w14:textId="0C724339"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D71CC7" w:rsidRPr="00D71CC7">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440CF59B"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D71CC7" w:rsidRPr="00D71CC7">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5529D141"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D71CC7" w:rsidRPr="00D71CC7">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731594" w:rsidRPr="00731594">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2336D2FC"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731594">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731594">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23065238"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731594" w:rsidRPr="00731594">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6C4287CA"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731594" w:rsidRPr="00731594">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731594">
            <w:rPr>
              <w:rFonts w:eastAsia="Times New Roman"/>
            </w:rPr>
            <w:t>(Farber &amp; Schrier, 2017a)</w:t>
          </w:r>
        </w:sdtContent>
      </w:sdt>
      <w:r w:rsidRPr="00316940">
        <w:rPr>
          <w:sz w:val="24"/>
          <w:szCs w:val="24"/>
        </w:rPr>
        <w:t>.</w:t>
      </w:r>
    </w:p>
    <w:p w14:paraId="06370C2E" w14:textId="4F35EC01"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731594" w:rsidRPr="00731594">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731594">
            <w:rPr>
              <w:color w:val="000000"/>
            </w:rPr>
            <w:t>(Murray, 1997)</w:t>
          </w:r>
        </w:sdtContent>
      </w:sdt>
      <w:r w:rsidRPr="00316940">
        <w:rPr>
          <w:sz w:val="24"/>
          <w:szCs w:val="24"/>
        </w:rPr>
        <w:t>.</w:t>
      </w:r>
    </w:p>
    <w:p w14:paraId="08DAF7C9" w14:textId="3ED5D620"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2A28E9" w:rsidRPr="002A28E9">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2A28E9" w:rsidRPr="002A28E9">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1CD0EF76"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2A28E9" w:rsidRPr="002A28E9">
            <w:rPr>
              <w:color w:val="000000"/>
            </w:rPr>
            <w:t>(Isbister, 2017a)</w:t>
          </w:r>
        </w:sdtContent>
      </w:sdt>
      <w:r w:rsidRPr="00316940">
        <w:rPr>
          <w:sz w:val="24"/>
          <w:szCs w:val="24"/>
        </w:rPr>
        <w:t xml:space="preserve">. </w:t>
      </w:r>
    </w:p>
    <w:p w14:paraId="4F7D5B99" w14:textId="09749AB1"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2A28E9" w:rsidRPr="002A28E9">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2A28E9" w:rsidRPr="002A28E9">
            <w:rPr>
              <w:color w:val="000000"/>
            </w:rPr>
            <w:t>(Isbister, 2017a)</w:t>
          </w:r>
        </w:sdtContent>
      </w:sdt>
      <w:r w:rsidRPr="00316940">
        <w:rPr>
          <w:sz w:val="24"/>
          <w:szCs w:val="24"/>
        </w:rPr>
        <w:t>.</w:t>
      </w:r>
    </w:p>
    <w:p w14:paraId="172FD0F4" w14:textId="4EC9BB1C"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2A28E9">
            <w:rPr>
              <w:rFonts w:eastAsia="Times New Roman"/>
            </w:rPr>
            <w:t>(Farber &amp; Schrier, 2017a;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14950EE7"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2A28E9" w:rsidRPr="002A28E9">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2A28E9" w:rsidRPr="002A28E9">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2A28E9" w:rsidRPr="002A28E9">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2A28E9" w:rsidRPr="002A28E9">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4C3C459B"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2A28E9" w:rsidRPr="002A28E9">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2A28E9" w:rsidRPr="002A28E9">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5725F1B7"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2A28E9">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2A28E9" w:rsidRPr="002A28E9">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73932AE4"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2A28E9" w:rsidRPr="002A28E9">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2A28E9">
            <w:rPr>
              <w:rFonts w:eastAsia="Times New Roman"/>
            </w:rPr>
            <w:t>(Belman &amp; Flanagan, 2010)</w:t>
          </w:r>
        </w:sdtContent>
      </w:sdt>
      <w:r w:rsidRPr="00316940">
        <w:rPr>
          <w:sz w:val="24"/>
          <w:szCs w:val="24"/>
        </w:rPr>
        <w:t xml:space="preserve">. </w:t>
      </w:r>
      <w:r w:rsidRPr="00316940">
        <w:rPr>
          <w:sz w:val="24"/>
          <w:szCs w:val="24"/>
        </w:rPr>
        <w:tab/>
      </w:r>
    </w:p>
    <w:p w14:paraId="01EDCC06" w14:textId="43EF1A9E"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2A28E9" w:rsidRPr="002A28E9">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01134549"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2A28E9" w:rsidRPr="002A28E9">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569269AA"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2A28E9" w:rsidRPr="002A28E9">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2A28E9" w:rsidRPr="002A28E9">
            <w:rPr>
              <w:color w:val="000000"/>
              <w:sz w:val="24"/>
              <w:szCs w:val="24"/>
            </w:rPr>
            <w:t>(Holl et al., 2022).</w:t>
          </w:r>
        </w:sdtContent>
      </w:sdt>
    </w:p>
    <w:p w14:paraId="072A8595" w14:textId="6DCB3C23"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2A28E9" w:rsidRPr="002A28E9">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2A28E9" w:rsidRPr="002A28E9">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0A7C9104"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2A28E9" w:rsidRPr="002A28E9">
            <w:rPr>
              <w:color w:val="000000"/>
              <w:sz w:val="24"/>
              <w:szCs w:val="24"/>
            </w:rPr>
            <w:t>(Isbister, 2017b)</w:t>
          </w:r>
        </w:sdtContent>
      </w:sdt>
      <w:r w:rsidRPr="00316940">
        <w:rPr>
          <w:sz w:val="24"/>
          <w:szCs w:val="24"/>
        </w:rPr>
        <w:t>. Por isso, parece crucial elaborar-se uma secção relativa a este tópico.</w:t>
      </w:r>
    </w:p>
    <w:p w14:paraId="6B860F74" w14:textId="306ED85F"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2A28E9" w:rsidRPr="002A28E9">
            <w:rPr>
              <w:color w:val="000000"/>
            </w:rPr>
            <w:t>(Meadows, 2002)</w:t>
          </w:r>
        </w:sdtContent>
      </w:sdt>
      <w:r w:rsidRPr="00316940">
        <w:rPr>
          <w:rFonts w:cstheme="minorHAnsi"/>
          <w:kern w:val="2"/>
          <w:sz w:val="24"/>
          <w:szCs w:val="24"/>
          <w14:ligatures w14:val="standardContextual"/>
        </w:rPr>
        <w:t>.</w:t>
      </w:r>
    </w:p>
    <w:p w14:paraId="110BD5F2" w14:textId="61F1276A"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2A28E9" w:rsidRPr="002A28E9">
            <w:rPr>
              <w:color w:val="000000"/>
            </w:rPr>
            <w:t>(Meadows, 2002)</w:t>
          </w:r>
        </w:sdtContent>
      </w:sdt>
      <w:r w:rsidRPr="00316940">
        <w:rPr>
          <w:rFonts w:cstheme="minorHAnsi"/>
          <w:kern w:val="2"/>
          <w:sz w:val="24"/>
          <w:szCs w:val="24"/>
          <w14:ligatures w14:val="standardContextual"/>
        </w:rPr>
        <w:t>.</w:t>
      </w:r>
    </w:p>
    <w:p w14:paraId="0E1B61AF" w14:textId="400C583B"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2A28E9" w:rsidRPr="002A28E9">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35219013"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2A28E9" w:rsidRPr="002A28E9">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7CF4836F"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2A28E9" w:rsidRPr="002A28E9">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3F200E79"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2A28E9" w:rsidRPr="002A28E9">
            <w:rPr>
              <w:color w:val="000000"/>
              <w:sz w:val="24"/>
              <w:szCs w:val="24"/>
            </w:rPr>
            <w:t>(Isbister, 2006a)</w:t>
          </w:r>
        </w:sdtContent>
      </w:sdt>
      <w:r w:rsidRPr="00316940">
        <w:rPr>
          <w:sz w:val="24"/>
          <w:szCs w:val="24"/>
        </w:rPr>
        <w:t xml:space="preserve">.  </w:t>
      </w:r>
    </w:p>
    <w:p w14:paraId="37E18768" w14:textId="1172BBBC"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2A28E9" w:rsidRPr="002A28E9">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380736EC"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2A28E9" w:rsidRPr="002A28E9">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04EA4D0"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2A28E9" w:rsidRPr="002A28E9">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29B34C62"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2A28E9" w:rsidRPr="002A28E9">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64521921"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2A28E9" w:rsidRPr="002A28E9">
            <w:rPr>
              <w:color w:val="000000"/>
            </w:rPr>
            <w:t>(Isbister, 2006a)</w:t>
          </w:r>
        </w:sdtContent>
      </w:sdt>
      <w:r w:rsidRPr="00316940">
        <w:rPr>
          <w:color w:val="000000"/>
          <w:sz w:val="24"/>
          <w:szCs w:val="24"/>
        </w:rPr>
        <w:t>.</w:t>
      </w:r>
      <w:r w:rsidRPr="00316940">
        <w:rPr>
          <w:sz w:val="24"/>
          <w:szCs w:val="24"/>
        </w:rPr>
        <w:t xml:space="preserve"> </w:t>
      </w:r>
    </w:p>
    <w:p w14:paraId="44E12751" w14:textId="35959DE6"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2A28E9" w:rsidRPr="002A28E9">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2A28E9">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07176F6D"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2A28E9">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6482BD4C"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2A28E9" w:rsidRPr="002A28E9">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3131F9F1"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2A28E9" w:rsidRPr="002A28E9">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75DBE5E5"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2A28E9" w:rsidRPr="002A28E9">
            <w:rPr>
              <w:color w:val="000000"/>
            </w:rPr>
            <w:t>(Cowden et al., 2013; R. Sloan, 2015a)</w:t>
          </w:r>
        </w:sdtContent>
      </w:sdt>
      <w:r w:rsidRPr="00316940">
        <w:rPr>
          <w:sz w:val="24"/>
          <w:szCs w:val="24"/>
        </w:rPr>
        <w:t>.</w:t>
      </w:r>
    </w:p>
    <w:p w14:paraId="533019CC" w14:textId="4B70F3D4"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2A28E9" w:rsidRPr="002A28E9">
            <w:rPr>
              <w:color w:val="000000"/>
            </w:rPr>
            <w:t>(Cowden et al., 2013; Myss, 2013)</w:t>
          </w:r>
        </w:sdtContent>
      </w:sdt>
      <w:r w:rsidRPr="00316940">
        <w:rPr>
          <w:sz w:val="24"/>
          <w:szCs w:val="24"/>
        </w:rPr>
        <w:t>.</w:t>
      </w:r>
    </w:p>
    <w:p w14:paraId="775A7D0D" w14:textId="3E6B1ED1"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2A28E9" w:rsidRPr="002A28E9">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2A69A612"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2A28E9" w:rsidRPr="002A28E9">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36D6108"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2A28E9" w:rsidRPr="002A28E9">
            <w:rPr>
              <w:color w:val="000000"/>
            </w:rPr>
            <w:t>(Freeman, 2004a)</w:t>
          </w:r>
        </w:sdtContent>
      </w:sdt>
      <w:r w:rsidRPr="00316940">
        <w:rPr>
          <w:sz w:val="24"/>
          <w:szCs w:val="24"/>
        </w:rPr>
        <w:t>.</w:t>
      </w:r>
    </w:p>
    <w:p w14:paraId="517E9524" w14:textId="27585FD7"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2A28E9" w:rsidRPr="002A28E9">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504D3F7C"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2A28E9" w:rsidRPr="002A28E9">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2A28E9" w:rsidRPr="002A28E9">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68A050CD"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2A28E9">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7B2F4627"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2A28E9" w:rsidRPr="002A28E9">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12D3593B"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2A28E9" w:rsidRPr="002A28E9">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6CADD589"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2A28E9">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52C25DCC"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2A28E9" w:rsidRPr="002A28E9">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65B2959E"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2A28E9" w:rsidRPr="002A28E9">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2A28E9" w:rsidRPr="002A28E9">
            <w:rPr>
              <w:color w:val="000000"/>
            </w:rPr>
            <w:t>(Vindel, 2022)</w:t>
          </w:r>
        </w:sdtContent>
      </w:sdt>
      <w:r w:rsidRPr="00316940">
        <w:rPr>
          <w:rFonts w:cstheme="minorHAnsi"/>
          <w:sz w:val="24"/>
          <w:szCs w:val="24"/>
        </w:rPr>
        <w:t xml:space="preserve">. </w:t>
      </w:r>
    </w:p>
    <w:p w14:paraId="38AC03B6" w14:textId="2161CC9D"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2A28E9" w:rsidRPr="002A28E9">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24239599"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2A28E9">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2A28E9" w:rsidRPr="002A28E9">
            <w:rPr>
              <w:color w:val="000000"/>
              <w:sz w:val="24"/>
              <w:szCs w:val="24"/>
            </w:rPr>
            <w:t>(Centre for Suicide Prevention, 2015)</w:t>
          </w:r>
        </w:sdtContent>
      </w:sdt>
      <w:r w:rsidRPr="00316940">
        <w:rPr>
          <w:sz w:val="24"/>
          <w:szCs w:val="24"/>
        </w:rPr>
        <w:t>.</w:t>
      </w:r>
    </w:p>
    <w:p w14:paraId="125A5944" w14:textId="2E3BFB6B"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2A28E9">
            <w:rPr>
              <w:rFonts w:eastAsia="Times New Roman"/>
            </w:rPr>
            <w:t>(Saraiva &amp; Cerejeira, 2014)</w:t>
          </w:r>
        </w:sdtContent>
      </w:sdt>
      <w:r w:rsidRPr="00316940">
        <w:rPr>
          <w:sz w:val="24"/>
          <w:szCs w:val="24"/>
        </w:rPr>
        <w:t xml:space="preserve">. </w:t>
      </w:r>
    </w:p>
    <w:p w14:paraId="2F1F507C" w14:textId="68F35645"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2A28E9">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079610F"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2A28E9">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6D7010E8"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2A28E9" w:rsidRPr="002A28E9">
            <w:rPr>
              <w:color w:val="000000"/>
            </w:rPr>
            <w:t>(Stein et al., 2020)</w:t>
          </w:r>
        </w:sdtContent>
      </w:sdt>
      <w:r w:rsidRPr="00316940">
        <w:rPr>
          <w:sz w:val="24"/>
          <w:szCs w:val="24"/>
        </w:rPr>
        <w:t>.</w:t>
      </w:r>
    </w:p>
    <w:p w14:paraId="3CCAB374" w14:textId="3283A033"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2A28E9" w:rsidRPr="002A28E9">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44696AA0"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2A28E9" w:rsidRPr="002A28E9">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 xml:space="preserve">. </w:t>
      </w:r>
    </w:p>
    <w:p w14:paraId="51F37CBC" w14:textId="6DCA8174"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2A28E9">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p>
    <w:p w14:paraId="05050B52" w14:textId="033FD4A1"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2A28E9">
            <w:rPr>
              <w:rFonts w:eastAsia="Times New Roman"/>
            </w:rPr>
            <w:t>(Sinha &amp; Jastreboff, 2013)</w:t>
          </w:r>
        </w:sdtContent>
      </w:sdt>
      <w:r w:rsidRPr="00316940">
        <w:rPr>
          <w:sz w:val="24"/>
          <w:szCs w:val="24"/>
        </w:rPr>
        <w:t>.</w:t>
      </w:r>
    </w:p>
    <w:p w14:paraId="2D900628" w14:textId="30C13831"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2A28E9" w:rsidRPr="002A28E9">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7DDB3936"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320FC9E5"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2A28E9" w:rsidRPr="002A28E9">
            <w:rPr>
              <w:color w:val="000000"/>
            </w:rPr>
            <w:t>(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66F87104"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p>
    <w:p w14:paraId="15702CB2" w14:textId="606711D7"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2A28E9" w:rsidRPr="002A28E9">
            <w:rPr>
              <w:color w:val="000000"/>
            </w:rPr>
            <w:t>(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2524BDD8"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2A28E9" w:rsidRPr="002A28E9">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08314D8F"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2A28E9" w:rsidRPr="002A28E9">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2A28E9" w:rsidRPr="002A28E9">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2A28E9" w:rsidRPr="002A28E9">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2A28E9" w:rsidRPr="002A28E9">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6E4851C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2A28E9" w:rsidRPr="002A28E9">
            <w:rPr>
              <w:color w:val="000000"/>
            </w:rPr>
            <w:t>(Pop-Jordanova, 2021)</w:t>
          </w:r>
        </w:sdtContent>
      </w:sdt>
      <w:r w:rsidRPr="00316940">
        <w:rPr>
          <w:kern w:val="2"/>
          <w:sz w:val="24"/>
          <w:szCs w:val="24"/>
          <w14:ligatures w14:val="standardContextual"/>
        </w:rPr>
        <w:t>.</w:t>
      </w:r>
    </w:p>
    <w:p w14:paraId="0F2B6CD2" w14:textId="14D4C66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2A28E9" w:rsidRPr="002A28E9">
            <w:rPr>
              <w:color w:val="000000"/>
            </w:rPr>
            <w:t>(Pop-Jordanova, 2021)</w:t>
          </w:r>
        </w:sdtContent>
      </w:sdt>
      <w:r w:rsidRPr="00316940">
        <w:rPr>
          <w:kern w:val="2"/>
          <w:sz w:val="24"/>
          <w:szCs w:val="24"/>
          <w14:ligatures w14:val="standardContextual"/>
        </w:rPr>
        <w:t>.</w:t>
      </w:r>
    </w:p>
    <w:p w14:paraId="0FFA6EA9" w14:textId="39D6136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2A28E9">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49E64CF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2A28E9">
            <w:rPr>
              <w:rFonts w:eastAsia="Times New Roman"/>
            </w:rPr>
            <w:t>(Zisook &amp; Shear, 2009)</w:t>
          </w:r>
        </w:sdtContent>
      </w:sdt>
      <w:r w:rsidRPr="00316940">
        <w:rPr>
          <w:kern w:val="2"/>
          <w:sz w:val="24"/>
          <w:szCs w:val="24"/>
          <w14:ligatures w14:val="standardContextual"/>
        </w:rPr>
        <w:t xml:space="preserve">.   </w:t>
      </w:r>
    </w:p>
    <w:p w14:paraId="07D047AA" w14:textId="01BBBCBF"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2A28E9">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5ADAECF0"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2A28E9" w:rsidRPr="002A28E9">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04854A6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2A28E9" w:rsidRPr="002A28E9">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2A28E9" w:rsidRPr="002A28E9">
            <w:rPr>
              <w:color w:val="000000"/>
            </w:rPr>
            <w:t>(Horowitz et al., 1980)</w:t>
          </w:r>
        </w:sdtContent>
      </w:sdt>
      <w:r w:rsidRPr="00316940">
        <w:rPr>
          <w:kern w:val="2"/>
          <w:sz w:val="24"/>
          <w:szCs w:val="24"/>
          <w14:ligatures w14:val="standardContextual"/>
        </w:rPr>
        <w:t>.</w:t>
      </w:r>
    </w:p>
    <w:p w14:paraId="298B986E" w14:textId="05A9430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2A28E9">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60909EC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2A28E9" w:rsidRPr="002A28E9">
            <w:rPr>
              <w:color w:val="000000"/>
            </w:rPr>
            <w:t>(Sarfraz, 1997)</w:t>
          </w:r>
        </w:sdtContent>
      </w:sdt>
      <w:r w:rsidRPr="00316940">
        <w:rPr>
          <w:kern w:val="2"/>
          <w:sz w:val="24"/>
          <w:szCs w:val="24"/>
          <w14:ligatures w14:val="standardContextual"/>
        </w:rPr>
        <w:t xml:space="preserve">. </w:t>
      </w:r>
    </w:p>
    <w:p w14:paraId="470F3F2B" w14:textId="3A6B655B"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2A28E9">
            <w:rPr>
              <w:rFonts w:eastAsia="Times New Roman"/>
            </w:rPr>
            <w:t>(Lystad, 1972; Navitha &amp; Sreedevi, 2019)</w:t>
          </w:r>
        </w:sdtContent>
      </w:sdt>
      <w:r w:rsidRPr="00316940">
        <w:rPr>
          <w:kern w:val="2"/>
          <w:sz w:val="24"/>
          <w:szCs w:val="24"/>
          <w14:ligatures w14:val="standardContextual"/>
        </w:rPr>
        <w:t>.</w:t>
      </w:r>
    </w:p>
    <w:p w14:paraId="2EF72F96" w14:textId="5655F205"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2A28E9" w:rsidRPr="002A28E9">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0632F1A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2A28E9" w:rsidRPr="002A28E9">
            <w:rPr>
              <w:color w:val="000000"/>
            </w:rPr>
            <w:t>(Jung, 1946)</w:t>
          </w:r>
        </w:sdtContent>
      </w:sdt>
      <w:r w:rsidRPr="00316940">
        <w:rPr>
          <w:kern w:val="2"/>
          <w:sz w:val="24"/>
          <w:szCs w:val="24"/>
          <w14:ligatures w14:val="standardContextual"/>
        </w:rPr>
        <w:t xml:space="preserve">. </w:t>
      </w:r>
    </w:p>
    <w:p w14:paraId="20790362" w14:textId="7C561EFF"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2A28E9" w:rsidRPr="002A28E9">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2A61783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2A28E9" w:rsidRPr="002A28E9">
            <w:rPr>
              <w:color w:val="000000"/>
            </w:rPr>
            <w:t>(Jung, 1946)</w:t>
          </w:r>
        </w:sdtContent>
      </w:sdt>
      <w:r w:rsidRPr="00316940">
        <w:rPr>
          <w:kern w:val="2"/>
          <w:sz w:val="24"/>
          <w:szCs w:val="24"/>
          <w14:ligatures w14:val="standardContextual"/>
        </w:rPr>
        <w:t xml:space="preserve">. </w:t>
      </w:r>
    </w:p>
    <w:p w14:paraId="1964D221" w14:textId="1A091E6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2A28E9" w:rsidRPr="002A28E9">
            <w:rPr>
              <w:color w:val="000000"/>
            </w:rPr>
            <w:t>(Jung, 1946)</w:t>
          </w:r>
        </w:sdtContent>
      </w:sdt>
      <w:r w:rsidRPr="00316940">
        <w:rPr>
          <w:kern w:val="2"/>
          <w:sz w:val="24"/>
          <w:szCs w:val="24"/>
          <w14:ligatures w14:val="standardContextual"/>
        </w:rPr>
        <w:t xml:space="preserve">. </w:t>
      </w:r>
    </w:p>
    <w:p w14:paraId="4BDDF05D" w14:textId="08D6F3F6"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2A28E9" w:rsidRPr="002A28E9">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7BA8C73C"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2A28E9" w:rsidRPr="002A28E9">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0EB09D95"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2A28E9" w:rsidRPr="002A28E9">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6C48A25A"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2A28E9">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754EE912"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2A28E9">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2A28E9" w:rsidRPr="002A28E9">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524B4AE5"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2A28E9" w:rsidRPr="002A28E9">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65BE9EDB"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2A28E9" w:rsidRPr="002A28E9">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2A28E9" w:rsidRPr="002A28E9">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442536E9"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2A28E9" w:rsidRPr="002A28E9">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529B67DE"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2A28E9" w:rsidRPr="002A28E9">
            <w:rPr>
              <w:color w:val="000000"/>
              <w:lang w:val="en-US"/>
            </w:rPr>
            <w:t>(Chatiliez, 1990)</w:t>
          </w:r>
        </w:sdtContent>
      </w:sdt>
      <w:r w:rsidRPr="00D12CB9">
        <w:rPr>
          <w:rFonts w:cstheme="minorHAnsi"/>
          <w:sz w:val="24"/>
          <w:szCs w:val="24"/>
          <w:lang w:val="en-US"/>
        </w:rPr>
        <w:t>.</w:t>
      </w:r>
    </w:p>
    <w:p w14:paraId="5554FDCC" w14:textId="069BB88A"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2A28E9" w:rsidRPr="002A28E9">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1CFAFD6B"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2A28E9" w:rsidRPr="002A28E9">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7440E16E"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2A28E9" w:rsidRPr="002A28E9">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2A28E9" w:rsidRPr="002A28E9">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2A28E9" w:rsidRPr="002A28E9">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282D2DC0"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2A28E9">
            <w:rPr>
              <w:rFonts w:eastAsia="Times New Roman"/>
            </w:rPr>
            <w:t>(</w:t>
          </w:r>
          <w:r w:rsidR="002A28E9">
            <w:rPr>
              <w:rFonts w:eastAsia="Times New Roman"/>
              <w:i/>
              <w:iCs/>
            </w:rPr>
            <w:t>Osamu Dazai</w:t>
          </w:r>
          <w:r w:rsidR="002A28E9">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27ED452B"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2A28E9" w:rsidRPr="002A28E9">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0C413825"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2A28E9">
            <w:rPr>
              <w:rFonts w:eastAsia="Times New Roman"/>
            </w:rPr>
            <w:t>(</w:t>
          </w:r>
          <w:r w:rsidR="002A28E9">
            <w:rPr>
              <w:rFonts w:eastAsia="Times New Roman"/>
              <w:i/>
              <w:iCs/>
            </w:rPr>
            <w:t>Alienation: Symptoms, Types, Causes, and More</w:t>
          </w:r>
          <w:r w:rsidR="002A28E9">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1840E9D6"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2A28E9">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3A45E97F"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2A28E9" w:rsidRPr="002A28E9">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1337A5EB"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2A28E9" w:rsidRPr="002A28E9">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1E58F742"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2A28E9" w:rsidRPr="002A28E9">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7BD8B0CE"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2A28E9" w:rsidRPr="002A28E9">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685FE893"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2A28E9">
            <w:rPr>
              <w:rFonts w:eastAsia="Times New Roman"/>
            </w:rPr>
            <w:t>(</w:t>
          </w:r>
          <w:r w:rsidR="002A28E9">
            <w:rPr>
              <w:rFonts w:eastAsia="Times New Roman"/>
              <w:i/>
              <w:iCs/>
            </w:rPr>
            <w:t>Cel Shading - A Comprehensive Expert Guide | Adobe</w:t>
          </w:r>
          <w:r w:rsidR="002A28E9">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0F884B64" w14:textId="77777777" w:rsidR="002A28E9" w:rsidRPr="00B67618" w:rsidRDefault="002A28E9">
          <w:pPr>
            <w:autoSpaceDE w:val="0"/>
            <w:autoSpaceDN w:val="0"/>
            <w:ind w:hanging="480"/>
            <w:divId w:val="840849071"/>
            <w:rPr>
              <w:rFonts w:eastAsia="Times New Roman"/>
              <w:sz w:val="24"/>
              <w:szCs w:val="24"/>
              <w:lang w:val="en-US"/>
            </w:rPr>
          </w:pPr>
          <w:r w:rsidRPr="00B67618">
            <w:rPr>
              <w:rFonts w:eastAsia="Times New Roman"/>
              <w:i/>
              <w:iCs/>
              <w:lang w:val="en-US"/>
            </w:rPr>
            <w:t>(6) Anna Turns Into Solid Ice | Frozen - YouTube</w:t>
          </w:r>
          <w:r w:rsidRPr="00B67618">
            <w:rPr>
              <w:rFonts w:eastAsia="Times New Roman"/>
              <w:lang w:val="en-US"/>
            </w:rPr>
            <w:t>. (n.d.). Retrieved April 15, 2023, from https://www.youtube.com/watch?v=y132kgTIm2A</w:t>
          </w:r>
        </w:p>
        <w:p w14:paraId="7AC10641" w14:textId="77777777" w:rsidR="002A28E9" w:rsidRPr="00B67618" w:rsidRDefault="002A28E9">
          <w:pPr>
            <w:autoSpaceDE w:val="0"/>
            <w:autoSpaceDN w:val="0"/>
            <w:ind w:hanging="480"/>
            <w:divId w:val="267858619"/>
            <w:rPr>
              <w:rFonts w:eastAsia="Times New Roman"/>
              <w:lang w:val="en-US"/>
            </w:rPr>
          </w:pPr>
          <w:r w:rsidRPr="00B67618">
            <w:rPr>
              <w:rFonts w:eastAsia="Times New Roman"/>
              <w:i/>
              <w:iCs/>
              <w:lang w:val="en-US"/>
            </w:rPr>
            <w:t>(6) Dungeons &amp; Dragons: Honor Among Thieves - All Clips From The Movie (2023) - YouTube</w:t>
          </w:r>
          <w:r w:rsidRPr="00B67618">
            <w:rPr>
              <w:rFonts w:eastAsia="Times New Roman"/>
              <w:lang w:val="en-US"/>
            </w:rPr>
            <w:t>. (n.d.). Retrieved April 15, 2023, from https://www.youtube.com/watch?v=NoBX2nH5WLo</w:t>
          </w:r>
        </w:p>
        <w:p w14:paraId="5A19DE07" w14:textId="77777777" w:rsidR="002A28E9" w:rsidRPr="00B67618" w:rsidRDefault="002A28E9">
          <w:pPr>
            <w:autoSpaceDE w:val="0"/>
            <w:autoSpaceDN w:val="0"/>
            <w:ind w:hanging="480"/>
            <w:divId w:val="1359818082"/>
            <w:rPr>
              <w:rFonts w:eastAsia="Times New Roman"/>
              <w:lang w:val="en-US"/>
            </w:rPr>
          </w:pPr>
          <w:r w:rsidRPr="00B67618">
            <w:rPr>
              <w:rFonts w:eastAsia="Times New Roman"/>
              <w:i/>
              <w:iCs/>
              <w:lang w:val="en-US"/>
            </w:rPr>
            <w:t>10 Childlike Traits Adults Should Keep - This is Adult Life</w:t>
          </w:r>
          <w:r w:rsidRPr="00B67618">
            <w:rPr>
              <w:rFonts w:eastAsia="Times New Roman"/>
              <w:lang w:val="en-US"/>
            </w:rPr>
            <w:t>. (n.d.). Retrieved September 15, 2023, from https://thisisadultlife.com/10-childlike-traits-adults-should-keep/</w:t>
          </w:r>
        </w:p>
        <w:p w14:paraId="2D679A78" w14:textId="77777777" w:rsidR="002A28E9" w:rsidRPr="00B67618" w:rsidRDefault="002A28E9">
          <w:pPr>
            <w:autoSpaceDE w:val="0"/>
            <w:autoSpaceDN w:val="0"/>
            <w:ind w:hanging="480"/>
            <w:divId w:val="752701519"/>
            <w:rPr>
              <w:rFonts w:eastAsia="Times New Roman"/>
              <w:lang w:val="en-US"/>
            </w:rPr>
          </w:pPr>
          <w:r w:rsidRPr="00B67618">
            <w:rPr>
              <w:rFonts w:eastAsia="Times New Roman"/>
              <w:i/>
              <w:iCs/>
              <w:lang w:val="en-US"/>
            </w:rPr>
            <w:t>10 Movie Reveals You Can Spot Early (If You Really Look) – Page 3</w:t>
          </w:r>
          <w:r w:rsidRPr="00B67618">
            <w:rPr>
              <w:rFonts w:eastAsia="Times New Roman"/>
              <w:lang w:val="en-US"/>
            </w:rPr>
            <w:t>. (n.d.). Retrieved September 29, 2023, from https://whatculture.com/film/10-movie-reveals-you-can-spot-early-if-you-really-look?page=3</w:t>
          </w:r>
        </w:p>
        <w:p w14:paraId="7A9DC4F5" w14:textId="77777777" w:rsidR="002A28E9" w:rsidRPr="00B67618" w:rsidRDefault="002A28E9">
          <w:pPr>
            <w:autoSpaceDE w:val="0"/>
            <w:autoSpaceDN w:val="0"/>
            <w:ind w:hanging="480"/>
            <w:divId w:val="1937014285"/>
            <w:rPr>
              <w:rFonts w:eastAsia="Times New Roman"/>
              <w:lang w:val="en-US"/>
            </w:rPr>
          </w:pPr>
          <w:r w:rsidRPr="00B67618">
            <w:rPr>
              <w:rFonts w:eastAsia="Times New Roman"/>
              <w:i/>
              <w:iCs/>
              <w:lang w:val="en-US"/>
            </w:rPr>
            <w:t>11 Facts About “Fatal Attraction” | Mental Floss</w:t>
          </w:r>
          <w:r w:rsidRPr="00B67618">
            <w:rPr>
              <w:rFonts w:eastAsia="Times New Roman"/>
              <w:lang w:val="en-US"/>
            </w:rPr>
            <w:t>. (n.d.). Retrieved September 14, 2023, from https://www.mentalfloss.com/article/73920/11-surprising-facts-about-fatal-attraction</w:t>
          </w:r>
        </w:p>
        <w:p w14:paraId="1199E344" w14:textId="77777777" w:rsidR="002A28E9" w:rsidRPr="00B67618" w:rsidRDefault="002A28E9">
          <w:pPr>
            <w:autoSpaceDE w:val="0"/>
            <w:autoSpaceDN w:val="0"/>
            <w:ind w:hanging="480"/>
            <w:divId w:val="1423183654"/>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B67618">
            <w:rPr>
              <w:rFonts w:eastAsia="Times New Roman"/>
              <w:lang w:val="en-US"/>
            </w:rPr>
            <w:t>(n.d.). Retrieved September 11, 2023, from https://www.vortexmag.net/30-das-palavras-mais-dificeis-da-lingua-portuguesa-e-os-seus-significados/#google_vignette</w:t>
          </w:r>
        </w:p>
        <w:p w14:paraId="57B06FB5" w14:textId="77777777" w:rsidR="002A28E9" w:rsidRPr="00B67618" w:rsidRDefault="002A28E9">
          <w:pPr>
            <w:autoSpaceDE w:val="0"/>
            <w:autoSpaceDN w:val="0"/>
            <w:ind w:hanging="480"/>
            <w:divId w:val="528227334"/>
            <w:rPr>
              <w:rFonts w:eastAsia="Times New Roman"/>
              <w:lang w:val="en-US"/>
            </w:rPr>
          </w:pPr>
          <w:r w:rsidRPr="00B67618">
            <w:rPr>
              <w:rFonts w:eastAsia="Times New Roman"/>
              <w:i/>
              <w:iCs/>
              <w:lang w:val="en-US"/>
            </w:rPr>
            <w:t>(52) Sleeping Dogs- Ming’s Death (Cutscene) - YouTube</w:t>
          </w:r>
          <w:r w:rsidRPr="00B67618">
            <w:rPr>
              <w:rFonts w:eastAsia="Times New Roman"/>
              <w:lang w:val="en-US"/>
            </w:rPr>
            <w:t>. (n.d.). Retrieved September 15, 2023, from https://www.youtube.com/watch?v=kxaZ9Ydt7cI</w:t>
          </w:r>
        </w:p>
        <w:p w14:paraId="26BA61F3" w14:textId="77777777" w:rsidR="002A28E9" w:rsidRPr="00B67618" w:rsidRDefault="002A28E9">
          <w:pPr>
            <w:autoSpaceDE w:val="0"/>
            <w:autoSpaceDN w:val="0"/>
            <w:ind w:hanging="480"/>
            <w:divId w:val="578517632"/>
            <w:rPr>
              <w:rFonts w:eastAsia="Times New Roman"/>
              <w:lang w:val="en-US"/>
            </w:rPr>
          </w:pPr>
          <w:r>
            <w:rPr>
              <w:rFonts w:eastAsia="Times New Roman"/>
              <w:i/>
              <w:iCs/>
            </w:rPr>
            <w:t>A importância do diálogo interno</w:t>
          </w:r>
          <w:r>
            <w:rPr>
              <w:rFonts w:eastAsia="Times New Roman"/>
            </w:rPr>
            <w:t xml:space="preserve">. </w:t>
          </w:r>
          <w:r w:rsidRPr="00B67618">
            <w:rPr>
              <w:rFonts w:eastAsia="Times New Roman"/>
              <w:lang w:val="en-US"/>
            </w:rPr>
            <w:t>(n.d.). Retrieved September 8, 2023, from https://www.psicologo.com.br/blog/a-importancia-do-dialogo-interno/</w:t>
          </w:r>
        </w:p>
        <w:p w14:paraId="574C7008" w14:textId="77777777" w:rsidR="002A28E9" w:rsidRPr="00B67618" w:rsidRDefault="002A28E9">
          <w:pPr>
            <w:autoSpaceDE w:val="0"/>
            <w:autoSpaceDN w:val="0"/>
            <w:ind w:hanging="480"/>
            <w:divId w:val="1043099859"/>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B67618">
            <w:rPr>
              <w:rFonts w:eastAsia="Times New Roman"/>
              <w:lang w:val="en-US"/>
            </w:rPr>
            <w:t>(n.d.). Retrieved September 29, 2023, from https://aminoapps.com/c/disneypt/page/blog/a-origem-do-gaston-a-bela-e-a-fera-a-origem-dos-viloes-t2-e4/3WP6_Wl1IBuGN81GEWKLeZlGp66mYrM71pw</w:t>
          </w:r>
        </w:p>
        <w:p w14:paraId="2A72CB0F" w14:textId="77777777" w:rsidR="002A28E9" w:rsidRPr="00B67618" w:rsidRDefault="002A28E9">
          <w:pPr>
            <w:autoSpaceDE w:val="0"/>
            <w:autoSpaceDN w:val="0"/>
            <w:ind w:hanging="480"/>
            <w:divId w:val="96950427"/>
            <w:rPr>
              <w:rFonts w:eastAsia="Times New Roman"/>
              <w:lang w:val="en-US"/>
            </w:rPr>
          </w:pPr>
          <w:r>
            <w:rPr>
              <w:rFonts w:eastAsia="Times New Roman"/>
              <w:i/>
              <w:iCs/>
            </w:rPr>
            <w:t>A Pior Companhia | Site oficial da Netflix</w:t>
          </w:r>
          <w:r>
            <w:rPr>
              <w:rFonts w:eastAsia="Times New Roman"/>
            </w:rPr>
            <w:t xml:space="preserve">. </w:t>
          </w:r>
          <w:r w:rsidRPr="00B67618">
            <w:rPr>
              <w:rFonts w:eastAsia="Times New Roman"/>
              <w:lang w:val="en-US"/>
            </w:rPr>
            <w:t>(n.d.). Retrieved September 14, 2023, from https://www.netflix.com/pt/title/81031682</w:t>
          </w:r>
        </w:p>
        <w:p w14:paraId="10E4C45C" w14:textId="77777777" w:rsidR="002A28E9" w:rsidRPr="00B67618" w:rsidRDefault="002A28E9">
          <w:pPr>
            <w:autoSpaceDE w:val="0"/>
            <w:autoSpaceDN w:val="0"/>
            <w:ind w:hanging="480"/>
            <w:divId w:val="1509255034"/>
            <w:rPr>
              <w:rFonts w:eastAsia="Times New Roman"/>
              <w:lang w:val="en-US"/>
            </w:rPr>
          </w:pPr>
          <w:r w:rsidRPr="00B67618">
            <w:rPr>
              <w:rFonts w:eastAsia="Times New Roman"/>
              <w:lang w:val="en-US"/>
            </w:rPr>
            <w:t xml:space="preserve">A Short Answer to the Objection of Suffering in the World - The Disciple-Making Parent. (n.d.). </w:t>
          </w:r>
          <w:r w:rsidRPr="00B67618">
            <w:rPr>
              <w:rFonts w:eastAsia="Times New Roman"/>
              <w:i/>
              <w:iCs/>
              <w:lang w:val="en-US"/>
            </w:rPr>
            <w:t>Https://Www.Thedisciplemakingparent.Com/</w:t>
          </w:r>
          <w:r w:rsidRPr="00B67618">
            <w:rPr>
              <w:rFonts w:eastAsia="Times New Roman"/>
              <w:lang w:val="en-US"/>
            </w:rPr>
            <w:t>.</w:t>
          </w:r>
        </w:p>
        <w:p w14:paraId="334DC2F5" w14:textId="77777777" w:rsidR="002A28E9" w:rsidRPr="00B67618" w:rsidRDefault="002A28E9">
          <w:pPr>
            <w:autoSpaceDE w:val="0"/>
            <w:autoSpaceDN w:val="0"/>
            <w:ind w:hanging="480"/>
            <w:divId w:val="1639527146"/>
            <w:rPr>
              <w:rFonts w:eastAsia="Times New Roman"/>
              <w:lang w:val="en-US"/>
            </w:rPr>
          </w:pPr>
          <w:r w:rsidRPr="00B67618">
            <w:rPr>
              <w:rFonts w:eastAsia="Times New Roman"/>
              <w:lang w:val="en-US"/>
            </w:rPr>
            <w:t xml:space="preserve">Abramowitz, J. S., &amp; Blakey, S. M. (2014). Depression in the obsessive-compulsive spectrum. </w:t>
          </w:r>
          <w:r w:rsidRPr="00B67618">
            <w:rPr>
              <w:rFonts w:eastAsia="Times New Roman"/>
              <w:i/>
              <w:iCs/>
              <w:lang w:val="en-US"/>
            </w:rPr>
            <w:t>Obsessive-Compulsive Disorder and Its Spectrum: A Life-Span Approach.</w:t>
          </w:r>
          <w:r w:rsidRPr="00B67618">
            <w:rPr>
              <w:rFonts w:eastAsia="Times New Roman"/>
              <w:lang w:val="en-US"/>
            </w:rPr>
            <w:t>, 225–239. https://doi.org/10.1037/14323-012</w:t>
          </w:r>
        </w:p>
        <w:p w14:paraId="493CFA0F" w14:textId="77777777" w:rsidR="002A28E9" w:rsidRDefault="002A28E9">
          <w:pPr>
            <w:autoSpaceDE w:val="0"/>
            <w:autoSpaceDN w:val="0"/>
            <w:ind w:hanging="480"/>
            <w:divId w:val="1696543950"/>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4351EF1C" w14:textId="77777777" w:rsidR="002A28E9" w:rsidRPr="00B67618" w:rsidRDefault="002A28E9">
          <w:pPr>
            <w:autoSpaceDE w:val="0"/>
            <w:autoSpaceDN w:val="0"/>
            <w:ind w:hanging="480"/>
            <w:divId w:val="1422871433"/>
            <w:rPr>
              <w:rFonts w:eastAsia="Times New Roman"/>
              <w:lang w:val="en-US"/>
            </w:rPr>
          </w:pPr>
          <w:r w:rsidRPr="00B67618">
            <w:rPr>
              <w:rFonts w:eastAsia="Times New Roman"/>
              <w:lang w:val="en-US"/>
            </w:rPr>
            <w:lastRenderedPageBreak/>
            <w:t xml:space="preserve">Abt, C. (1970). </w:t>
          </w:r>
          <w:r w:rsidRPr="00B67618">
            <w:rPr>
              <w:rFonts w:eastAsia="Times New Roman"/>
              <w:i/>
              <w:iCs/>
              <w:lang w:val="en-US"/>
            </w:rPr>
            <w:t>Serious Games</w:t>
          </w:r>
          <w:r w:rsidRPr="00B67618">
            <w:rPr>
              <w:rFonts w:eastAsia="Times New Roman"/>
              <w:lang w:val="en-US"/>
            </w:rPr>
            <w:t>.</w:t>
          </w:r>
        </w:p>
        <w:p w14:paraId="394EE0F6" w14:textId="77777777" w:rsidR="002A28E9" w:rsidRPr="00B67618" w:rsidRDefault="002A28E9">
          <w:pPr>
            <w:autoSpaceDE w:val="0"/>
            <w:autoSpaceDN w:val="0"/>
            <w:ind w:hanging="480"/>
            <w:divId w:val="1920090617"/>
            <w:rPr>
              <w:rFonts w:eastAsia="Times New Roman"/>
              <w:lang w:val="en-US"/>
            </w:rPr>
          </w:pPr>
          <w:r w:rsidRPr="00B67618">
            <w:rPr>
              <w:rFonts w:eastAsia="Times New Roman"/>
              <w:lang w:val="en-US"/>
            </w:rPr>
            <w:t xml:space="preserve">Ackerman, A., &amp; Puglisi, B. (2012). </w:t>
          </w:r>
          <w:r w:rsidRPr="00B67618">
            <w:rPr>
              <w:rFonts w:eastAsia="Times New Roman"/>
              <w:i/>
              <w:iCs/>
              <w:lang w:val="en-US"/>
            </w:rPr>
            <w:t>The Emotion Thesaurus: A Writer’s Guide to Character Expression</w:t>
          </w:r>
          <w:r w:rsidRPr="00B67618">
            <w:rPr>
              <w:rFonts w:eastAsia="Times New Roman"/>
              <w:lang w:val="en-US"/>
            </w:rPr>
            <w:t>.</w:t>
          </w:r>
        </w:p>
        <w:p w14:paraId="22190467" w14:textId="77777777" w:rsidR="002A28E9" w:rsidRPr="00B67618" w:rsidRDefault="002A28E9">
          <w:pPr>
            <w:autoSpaceDE w:val="0"/>
            <w:autoSpaceDN w:val="0"/>
            <w:ind w:hanging="480"/>
            <w:divId w:val="222721340"/>
            <w:rPr>
              <w:rFonts w:eastAsia="Times New Roman"/>
              <w:lang w:val="en-US"/>
            </w:rPr>
          </w:pPr>
          <w:r w:rsidRPr="00B67618">
            <w:rPr>
              <w:rFonts w:eastAsia="Times New Roman"/>
              <w:lang w:val="en-US"/>
            </w:rPr>
            <w:t xml:space="preserve">Ackerman, A., &amp; Puglisi, B. (2013a). </w:t>
          </w:r>
          <w:r w:rsidRPr="00B67618">
            <w:rPr>
              <w:rFonts w:eastAsia="Times New Roman"/>
              <w:i/>
              <w:iCs/>
              <w:lang w:val="en-US"/>
            </w:rPr>
            <w:t>The Negative Trait Thesaurus: A Writer’s Guide to Character Flaws</w:t>
          </w:r>
          <w:r w:rsidRPr="00B67618">
            <w:rPr>
              <w:rFonts w:eastAsia="Times New Roman"/>
              <w:lang w:val="en-US"/>
            </w:rPr>
            <w:t>.</w:t>
          </w:r>
        </w:p>
        <w:p w14:paraId="34CA9E63" w14:textId="77777777" w:rsidR="002A28E9" w:rsidRPr="00B67618" w:rsidRDefault="002A28E9">
          <w:pPr>
            <w:autoSpaceDE w:val="0"/>
            <w:autoSpaceDN w:val="0"/>
            <w:ind w:hanging="480"/>
            <w:divId w:val="459347249"/>
            <w:rPr>
              <w:rFonts w:eastAsia="Times New Roman"/>
              <w:lang w:val="en-US"/>
            </w:rPr>
          </w:pPr>
          <w:r w:rsidRPr="00B67618">
            <w:rPr>
              <w:rFonts w:eastAsia="Times New Roman"/>
              <w:lang w:val="en-US"/>
            </w:rPr>
            <w:t xml:space="preserve">Ackerman, A., &amp; Puglisi, B. (2013b). </w:t>
          </w:r>
          <w:r w:rsidRPr="00B67618">
            <w:rPr>
              <w:rFonts w:eastAsia="Times New Roman"/>
              <w:i/>
              <w:iCs/>
              <w:lang w:val="en-US"/>
            </w:rPr>
            <w:t>The Negative Trait Thesaurus: A Writer’s Guide to Character Flaws</w:t>
          </w:r>
          <w:r w:rsidRPr="00B67618">
            <w:rPr>
              <w:rFonts w:eastAsia="Times New Roman"/>
              <w:lang w:val="en-US"/>
            </w:rPr>
            <w:t>.</w:t>
          </w:r>
        </w:p>
        <w:p w14:paraId="5C2B13EE" w14:textId="77777777" w:rsidR="002A28E9" w:rsidRPr="00B67618" w:rsidRDefault="002A28E9">
          <w:pPr>
            <w:autoSpaceDE w:val="0"/>
            <w:autoSpaceDN w:val="0"/>
            <w:ind w:hanging="480"/>
            <w:divId w:val="331568609"/>
            <w:rPr>
              <w:rFonts w:eastAsia="Times New Roman"/>
              <w:lang w:val="en-US"/>
            </w:rPr>
          </w:pPr>
          <w:r w:rsidRPr="00B67618">
            <w:rPr>
              <w:rFonts w:eastAsia="Times New Roman"/>
              <w:lang w:val="en-US"/>
            </w:rPr>
            <w:t xml:space="preserve">Ackerman, A., &amp; Puglisi, B. (2013c). </w:t>
          </w:r>
          <w:r w:rsidRPr="00B67618">
            <w:rPr>
              <w:rFonts w:eastAsia="Times New Roman"/>
              <w:i/>
              <w:iCs/>
              <w:lang w:val="en-US"/>
            </w:rPr>
            <w:t>The Positive Trait Thesaurus: A Writer’s Guide to Character Attributes</w:t>
          </w:r>
          <w:r w:rsidRPr="00B67618">
            <w:rPr>
              <w:rFonts w:eastAsia="Times New Roman"/>
              <w:lang w:val="en-US"/>
            </w:rPr>
            <w:t>.</w:t>
          </w:r>
        </w:p>
        <w:p w14:paraId="7BA874BD" w14:textId="77777777" w:rsidR="002A28E9" w:rsidRPr="00B67618" w:rsidRDefault="002A28E9">
          <w:pPr>
            <w:autoSpaceDE w:val="0"/>
            <w:autoSpaceDN w:val="0"/>
            <w:ind w:hanging="480"/>
            <w:divId w:val="689647613"/>
            <w:rPr>
              <w:rFonts w:eastAsia="Times New Roman"/>
              <w:lang w:val="en-US"/>
            </w:rPr>
          </w:pPr>
          <w:r w:rsidRPr="00B67618">
            <w:rPr>
              <w:rFonts w:eastAsia="Times New Roman"/>
              <w:lang w:val="en-US"/>
            </w:rPr>
            <w:t xml:space="preserve">Ackerman, A., &amp; Puglisi, B. (2013d). </w:t>
          </w:r>
          <w:r w:rsidRPr="00B67618">
            <w:rPr>
              <w:rFonts w:eastAsia="Times New Roman"/>
              <w:i/>
              <w:iCs/>
              <w:lang w:val="en-US"/>
            </w:rPr>
            <w:t>The Positive Trait Thesaurus: A Writer’s Guide to Character Attributes</w:t>
          </w:r>
          <w:r w:rsidRPr="00B67618">
            <w:rPr>
              <w:rFonts w:eastAsia="Times New Roman"/>
              <w:lang w:val="en-US"/>
            </w:rPr>
            <w:t>.</w:t>
          </w:r>
        </w:p>
        <w:p w14:paraId="08936A5A" w14:textId="77777777" w:rsidR="002A28E9" w:rsidRPr="00B67618" w:rsidRDefault="002A28E9">
          <w:pPr>
            <w:autoSpaceDE w:val="0"/>
            <w:autoSpaceDN w:val="0"/>
            <w:ind w:hanging="480"/>
            <w:divId w:val="376006280"/>
            <w:rPr>
              <w:rFonts w:eastAsia="Times New Roman"/>
              <w:lang w:val="en-US"/>
            </w:rPr>
          </w:pPr>
          <w:r w:rsidRPr="00B67618">
            <w:rPr>
              <w:rFonts w:eastAsia="Times New Roman"/>
              <w:i/>
              <w:iCs/>
              <w:lang w:val="en-US"/>
            </w:rPr>
            <w:t>Act (drama) Definition and Examples - Poem Analysis</w:t>
          </w:r>
          <w:r w:rsidRPr="00B67618">
            <w:rPr>
              <w:rFonts w:eastAsia="Times New Roman"/>
              <w:lang w:val="en-US"/>
            </w:rPr>
            <w:t>. (n.d.). Retrieved September 6, 2023, from https://poemanalysis.com/definition/act/</w:t>
          </w:r>
        </w:p>
        <w:p w14:paraId="1A63C38F" w14:textId="77777777" w:rsidR="002A28E9" w:rsidRPr="00B67618" w:rsidRDefault="002A28E9">
          <w:pPr>
            <w:autoSpaceDE w:val="0"/>
            <w:autoSpaceDN w:val="0"/>
            <w:ind w:hanging="480"/>
            <w:divId w:val="290017060"/>
            <w:rPr>
              <w:rFonts w:eastAsia="Times New Roman"/>
              <w:lang w:val="en-US"/>
            </w:rPr>
          </w:pPr>
          <w:r>
            <w:rPr>
              <w:rFonts w:eastAsia="Times New Roman"/>
              <w:i/>
              <w:iCs/>
            </w:rPr>
            <w:t>Açucena: origem, cultivo e curiosidades sobre a flor | WESTWING</w:t>
          </w:r>
          <w:r>
            <w:rPr>
              <w:rFonts w:eastAsia="Times New Roman"/>
            </w:rPr>
            <w:t xml:space="preserve">. </w:t>
          </w:r>
          <w:r w:rsidRPr="00B67618">
            <w:rPr>
              <w:rFonts w:eastAsia="Times New Roman"/>
              <w:lang w:val="en-US"/>
            </w:rPr>
            <w:t>(n.d.). Retrieved September 19, 2023, from https://www.westwing.com.br/guiar/acucena/</w:t>
          </w:r>
        </w:p>
        <w:p w14:paraId="0051F5A8" w14:textId="77777777" w:rsidR="002A28E9" w:rsidRPr="00B67618" w:rsidRDefault="002A28E9">
          <w:pPr>
            <w:autoSpaceDE w:val="0"/>
            <w:autoSpaceDN w:val="0"/>
            <w:ind w:hanging="480"/>
            <w:divId w:val="1136143812"/>
            <w:rPr>
              <w:rFonts w:eastAsia="Times New Roman"/>
              <w:lang w:val="en-US"/>
            </w:rPr>
          </w:pPr>
          <w:r w:rsidRPr="00B67618">
            <w:rPr>
              <w:rFonts w:eastAsia="Times New Roman"/>
              <w:lang w:val="en-US"/>
            </w:rPr>
            <w:t xml:space="preserve">Adams, E. (Ernest W. ), &amp; Rollings, A. (2010a). </w:t>
          </w:r>
          <w:r w:rsidRPr="00B67618">
            <w:rPr>
              <w:rFonts w:eastAsia="Times New Roman"/>
              <w:i/>
              <w:iCs/>
              <w:lang w:val="en-US"/>
            </w:rPr>
            <w:t>Fundamentals of Game Design</w:t>
          </w:r>
          <w:r w:rsidRPr="00B67618">
            <w:rPr>
              <w:rFonts w:eastAsia="Times New Roman"/>
              <w:lang w:val="en-US"/>
            </w:rPr>
            <w:t>. New Riders.</w:t>
          </w:r>
        </w:p>
        <w:p w14:paraId="6349E40D" w14:textId="77777777" w:rsidR="002A28E9" w:rsidRPr="00B67618" w:rsidRDefault="002A28E9">
          <w:pPr>
            <w:autoSpaceDE w:val="0"/>
            <w:autoSpaceDN w:val="0"/>
            <w:ind w:hanging="480"/>
            <w:divId w:val="1459105177"/>
            <w:rPr>
              <w:rFonts w:eastAsia="Times New Roman"/>
              <w:lang w:val="en-US"/>
            </w:rPr>
          </w:pPr>
          <w:r w:rsidRPr="00B67618">
            <w:rPr>
              <w:rFonts w:eastAsia="Times New Roman"/>
              <w:lang w:val="en-US"/>
            </w:rPr>
            <w:t xml:space="preserve">Adams, E. (Ernest W. ), &amp; Rollings, A. (2010b). </w:t>
          </w:r>
          <w:r w:rsidRPr="00B67618">
            <w:rPr>
              <w:rFonts w:eastAsia="Times New Roman"/>
              <w:i/>
              <w:iCs/>
              <w:lang w:val="en-US"/>
            </w:rPr>
            <w:t>Fundamentals of Game Design</w:t>
          </w:r>
          <w:r w:rsidRPr="00B67618">
            <w:rPr>
              <w:rFonts w:eastAsia="Times New Roman"/>
              <w:lang w:val="en-US"/>
            </w:rPr>
            <w:t>. New Riders.</w:t>
          </w:r>
        </w:p>
        <w:p w14:paraId="24BEC581" w14:textId="77777777" w:rsidR="002A28E9" w:rsidRPr="00B67618" w:rsidRDefault="002A28E9">
          <w:pPr>
            <w:autoSpaceDE w:val="0"/>
            <w:autoSpaceDN w:val="0"/>
            <w:ind w:hanging="480"/>
            <w:divId w:val="1416786283"/>
            <w:rPr>
              <w:rFonts w:eastAsia="Times New Roman"/>
              <w:lang w:val="en-US"/>
            </w:rPr>
          </w:pPr>
          <w:r w:rsidRPr="00B67618">
            <w:rPr>
              <w:rFonts w:eastAsia="Times New Roman"/>
              <w:lang w:val="en-US"/>
            </w:rPr>
            <w:t xml:space="preserve">Adams, E. (Ernest W. ), &amp; Rollings, A. (2010c). </w:t>
          </w:r>
          <w:r w:rsidRPr="00B67618">
            <w:rPr>
              <w:rFonts w:eastAsia="Times New Roman"/>
              <w:i/>
              <w:iCs/>
              <w:lang w:val="en-US"/>
            </w:rPr>
            <w:t>Fundamentals of Game Design</w:t>
          </w:r>
          <w:r w:rsidRPr="00B67618">
            <w:rPr>
              <w:rFonts w:eastAsia="Times New Roman"/>
              <w:lang w:val="en-US"/>
            </w:rPr>
            <w:t>. New Riders.</w:t>
          </w:r>
        </w:p>
        <w:p w14:paraId="45ABB49D" w14:textId="77777777" w:rsidR="002A28E9" w:rsidRPr="00B67618" w:rsidRDefault="002A28E9">
          <w:pPr>
            <w:autoSpaceDE w:val="0"/>
            <w:autoSpaceDN w:val="0"/>
            <w:ind w:hanging="480"/>
            <w:divId w:val="792284226"/>
            <w:rPr>
              <w:rFonts w:eastAsia="Times New Roman"/>
              <w:lang w:val="en-US"/>
            </w:rPr>
          </w:pPr>
          <w:r w:rsidRPr="00B67618">
            <w:rPr>
              <w:rFonts w:eastAsia="Times New Roman"/>
              <w:lang w:val="en-US"/>
            </w:rPr>
            <w:t xml:space="preserve">Adams, E. (Ernest W. ), &amp; Rollings, A. (2010d). </w:t>
          </w:r>
          <w:r w:rsidRPr="00B67618">
            <w:rPr>
              <w:rFonts w:eastAsia="Times New Roman"/>
              <w:i/>
              <w:iCs/>
              <w:lang w:val="en-US"/>
            </w:rPr>
            <w:t>Fundamentals of Game Design</w:t>
          </w:r>
          <w:r w:rsidRPr="00B67618">
            <w:rPr>
              <w:rFonts w:eastAsia="Times New Roman"/>
              <w:lang w:val="en-US"/>
            </w:rPr>
            <w:t>. New Riders.</w:t>
          </w:r>
        </w:p>
        <w:p w14:paraId="673CC133" w14:textId="77777777" w:rsidR="002A28E9" w:rsidRPr="00B67618" w:rsidRDefault="002A28E9">
          <w:pPr>
            <w:autoSpaceDE w:val="0"/>
            <w:autoSpaceDN w:val="0"/>
            <w:ind w:hanging="480"/>
            <w:divId w:val="722752772"/>
            <w:rPr>
              <w:rFonts w:eastAsia="Times New Roman"/>
              <w:lang w:val="en-US"/>
            </w:rPr>
          </w:pPr>
          <w:r w:rsidRPr="00B67618">
            <w:rPr>
              <w:rFonts w:eastAsia="Times New Roman"/>
              <w:lang w:val="en-US"/>
            </w:rPr>
            <w:t xml:space="preserve">Adams, E. (Ernest W. ), &amp; Rollings, A. (2010e). </w:t>
          </w:r>
          <w:r w:rsidRPr="00B67618">
            <w:rPr>
              <w:rFonts w:eastAsia="Times New Roman"/>
              <w:i/>
              <w:iCs/>
              <w:lang w:val="en-US"/>
            </w:rPr>
            <w:t>Fundamentals of Game Design</w:t>
          </w:r>
          <w:r w:rsidRPr="00B67618">
            <w:rPr>
              <w:rFonts w:eastAsia="Times New Roman"/>
              <w:lang w:val="en-US"/>
            </w:rPr>
            <w:t>. New Riders.</w:t>
          </w:r>
        </w:p>
        <w:p w14:paraId="20CCBD63" w14:textId="77777777" w:rsidR="002A28E9" w:rsidRPr="00B67618" w:rsidRDefault="002A28E9">
          <w:pPr>
            <w:autoSpaceDE w:val="0"/>
            <w:autoSpaceDN w:val="0"/>
            <w:ind w:hanging="480"/>
            <w:divId w:val="281573508"/>
            <w:rPr>
              <w:rFonts w:eastAsia="Times New Roman"/>
              <w:lang w:val="en-US"/>
            </w:rPr>
          </w:pPr>
          <w:r w:rsidRPr="00B67618">
            <w:rPr>
              <w:rFonts w:eastAsia="Times New Roman"/>
              <w:lang w:val="en-US"/>
            </w:rPr>
            <w:t xml:space="preserve">Adams, E. (Ernest W. ), &amp; Rollings, A. (2010f). </w:t>
          </w:r>
          <w:r w:rsidRPr="00B67618">
            <w:rPr>
              <w:rFonts w:eastAsia="Times New Roman"/>
              <w:i/>
              <w:iCs/>
              <w:lang w:val="en-US"/>
            </w:rPr>
            <w:t>Fundamentals of Game Design</w:t>
          </w:r>
          <w:r w:rsidRPr="00B67618">
            <w:rPr>
              <w:rFonts w:eastAsia="Times New Roman"/>
              <w:lang w:val="en-US"/>
            </w:rPr>
            <w:t>. New Riders.</w:t>
          </w:r>
        </w:p>
        <w:p w14:paraId="698A3C1B" w14:textId="77777777" w:rsidR="002A28E9" w:rsidRPr="00B67618" w:rsidRDefault="002A28E9">
          <w:pPr>
            <w:autoSpaceDE w:val="0"/>
            <w:autoSpaceDN w:val="0"/>
            <w:ind w:hanging="480"/>
            <w:divId w:val="418135997"/>
            <w:rPr>
              <w:rFonts w:eastAsia="Times New Roman"/>
              <w:lang w:val="en-US"/>
            </w:rPr>
          </w:pPr>
          <w:r w:rsidRPr="00B67618">
            <w:rPr>
              <w:rFonts w:eastAsia="Times New Roman"/>
              <w:lang w:val="en-US"/>
            </w:rPr>
            <w:t xml:space="preserve">Adams, E. (Ernest W. ), &amp; Rollings, A. (2010g). </w:t>
          </w:r>
          <w:r w:rsidRPr="00B67618">
            <w:rPr>
              <w:rFonts w:eastAsia="Times New Roman"/>
              <w:i/>
              <w:iCs/>
              <w:lang w:val="en-US"/>
            </w:rPr>
            <w:t>Fundamentals of Game Design</w:t>
          </w:r>
          <w:r w:rsidRPr="00B67618">
            <w:rPr>
              <w:rFonts w:eastAsia="Times New Roman"/>
              <w:lang w:val="en-US"/>
            </w:rPr>
            <w:t>. New Riders.</w:t>
          </w:r>
        </w:p>
        <w:p w14:paraId="7730BA09" w14:textId="77777777" w:rsidR="002A28E9" w:rsidRPr="00B67618" w:rsidRDefault="002A28E9">
          <w:pPr>
            <w:autoSpaceDE w:val="0"/>
            <w:autoSpaceDN w:val="0"/>
            <w:ind w:hanging="480"/>
            <w:divId w:val="1140150874"/>
            <w:rPr>
              <w:rFonts w:eastAsia="Times New Roman"/>
              <w:lang w:val="en-US"/>
            </w:rPr>
          </w:pPr>
          <w:r w:rsidRPr="00B67618">
            <w:rPr>
              <w:rFonts w:eastAsia="Times New Roman"/>
              <w:lang w:val="en-US"/>
            </w:rPr>
            <w:t xml:space="preserve">Adams, E. (Ernest W. ), &amp; Rollings, A. (2010h). </w:t>
          </w:r>
          <w:r w:rsidRPr="00B67618">
            <w:rPr>
              <w:rFonts w:eastAsia="Times New Roman"/>
              <w:i/>
              <w:iCs/>
              <w:lang w:val="en-US"/>
            </w:rPr>
            <w:t>Fundamentals of Game Design</w:t>
          </w:r>
          <w:r w:rsidRPr="00B67618">
            <w:rPr>
              <w:rFonts w:eastAsia="Times New Roman"/>
              <w:lang w:val="en-US"/>
            </w:rPr>
            <w:t>. New Riders.</w:t>
          </w:r>
        </w:p>
        <w:p w14:paraId="235DF07E" w14:textId="77777777" w:rsidR="002A28E9" w:rsidRPr="00B67618" w:rsidRDefault="002A28E9">
          <w:pPr>
            <w:autoSpaceDE w:val="0"/>
            <w:autoSpaceDN w:val="0"/>
            <w:ind w:hanging="480"/>
            <w:divId w:val="1481926031"/>
            <w:rPr>
              <w:rFonts w:eastAsia="Times New Roman"/>
              <w:lang w:val="en-US"/>
            </w:rPr>
          </w:pPr>
          <w:r w:rsidRPr="00B67618">
            <w:rPr>
              <w:rFonts w:eastAsia="Times New Roman"/>
              <w:lang w:val="en-US"/>
            </w:rPr>
            <w:t xml:space="preserve">Adams, E. (Ernest W. ), &amp; Rollings, A. (2010i). </w:t>
          </w:r>
          <w:r w:rsidRPr="00B67618">
            <w:rPr>
              <w:rFonts w:eastAsia="Times New Roman"/>
              <w:i/>
              <w:iCs/>
              <w:lang w:val="en-US"/>
            </w:rPr>
            <w:t>Fundamentals of Game Design</w:t>
          </w:r>
          <w:r w:rsidRPr="00B67618">
            <w:rPr>
              <w:rFonts w:eastAsia="Times New Roman"/>
              <w:lang w:val="en-US"/>
            </w:rPr>
            <w:t>. New Riders.</w:t>
          </w:r>
        </w:p>
        <w:p w14:paraId="65DFEA1D" w14:textId="77777777" w:rsidR="002A28E9" w:rsidRPr="00B67618" w:rsidRDefault="002A28E9">
          <w:pPr>
            <w:autoSpaceDE w:val="0"/>
            <w:autoSpaceDN w:val="0"/>
            <w:ind w:hanging="480"/>
            <w:divId w:val="1399980771"/>
            <w:rPr>
              <w:rFonts w:eastAsia="Times New Roman"/>
              <w:lang w:val="en-US"/>
            </w:rPr>
          </w:pPr>
          <w:r>
            <w:rPr>
              <w:rFonts w:eastAsia="Times New Roman"/>
              <w:i/>
              <w:iCs/>
            </w:rPr>
            <w:t>Alcina Dimitrescu | Resident Evil Wiki | Fandom</w:t>
          </w:r>
          <w:r>
            <w:rPr>
              <w:rFonts w:eastAsia="Times New Roman"/>
            </w:rPr>
            <w:t xml:space="preserve">. </w:t>
          </w:r>
          <w:r w:rsidRPr="00B67618">
            <w:rPr>
              <w:rFonts w:eastAsia="Times New Roman"/>
              <w:lang w:val="en-US"/>
            </w:rPr>
            <w:t>(n.d.). Retrieved September 14, 2023, from https://residentevil.fandom.com/wiki/Alcina_Dimitrescu</w:t>
          </w:r>
        </w:p>
        <w:p w14:paraId="5A253A4B" w14:textId="77777777" w:rsidR="002A28E9" w:rsidRPr="00B67618" w:rsidRDefault="002A28E9">
          <w:pPr>
            <w:autoSpaceDE w:val="0"/>
            <w:autoSpaceDN w:val="0"/>
            <w:ind w:hanging="480"/>
            <w:divId w:val="1277061089"/>
            <w:rPr>
              <w:rFonts w:eastAsia="Times New Roman"/>
              <w:lang w:val="en-US"/>
            </w:rPr>
          </w:pPr>
          <w:r w:rsidRPr="00B67618">
            <w:rPr>
              <w:rFonts w:eastAsia="Times New Roman"/>
              <w:i/>
              <w:iCs/>
              <w:lang w:val="en-US"/>
            </w:rPr>
            <w:t>Alex Forrest - News - IMDb</w:t>
          </w:r>
          <w:r w:rsidRPr="00B67618">
            <w:rPr>
              <w:rFonts w:eastAsia="Times New Roman"/>
              <w:lang w:val="en-US"/>
            </w:rPr>
            <w:t>. (n.d.). Retrieved September 14, 2023, from https://www.imdb.com/name/nm12363113/news/</w:t>
          </w:r>
        </w:p>
        <w:p w14:paraId="613A2E54" w14:textId="77777777" w:rsidR="002A28E9" w:rsidRPr="00B67618" w:rsidRDefault="002A28E9">
          <w:pPr>
            <w:autoSpaceDE w:val="0"/>
            <w:autoSpaceDN w:val="0"/>
            <w:ind w:hanging="480"/>
            <w:divId w:val="1297492570"/>
            <w:rPr>
              <w:rFonts w:eastAsia="Times New Roman"/>
              <w:lang w:val="en-US"/>
            </w:rPr>
          </w:pPr>
          <w:r w:rsidRPr="00B67618">
            <w:rPr>
              <w:rFonts w:eastAsia="Times New Roman"/>
              <w:i/>
              <w:iCs/>
              <w:lang w:val="en-US"/>
            </w:rPr>
            <w:t>Alienation: Symptoms, Types, Causes, and More</w:t>
          </w:r>
          <w:r w:rsidRPr="00B67618">
            <w:rPr>
              <w:rFonts w:eastAsia="Times New Roman"/>
              <w:lang w:val="en-US"/>
            </w:rPr>
            <w:t>. (n.d.). Retrieved September 7, 2023, from https://www.healthline.com/health/alienation#symptoms</w:t>
          </w:r>
        </w:p>
        <w:p w14:paraId="1010399D" w14:textId="77777777" w:rsidR="002A28E9" w:rsidRPr="00B67618" w:rsidRDefault="002A28E9">
          <w:pPr>
            <w:autoSpaceDE w:val="0"/>
            <w:autoSpaceDN w:val="0"/>
            <w:ind w:hanging="480"/>
            <w:divId w:val="1572807427"/>
            <w:rPr>
              <w:rFonts w:eastAsia="Times New Roman"/>
              <w:lang w:val="en-US"/>
            </w:rPr>
          </w:pPr>
          <w:r w:rsidRPr="00B67618">
            <w:rPr>
              <w:rFonts w:eastAsia="Times New Roman"/>
              <w:i/>
              <w:iCs/>
              <w:lang w:val="en-US"/>
            </w:rPr>
            <w:t>All Work and No Play Makes Sigmund a Dull Boy: Freud’s “The Uncanny” and Stanley Kubrick’s The Shining – Marty28blogs</w:t>
          </w:r>
          <w:r w:rsidRPr="00B67618">
            <w:rPr>
              <w:rFonts w:eastAsia="Times New Roman"/>
              <w:lang w:val="en-US"/>
            </w:rPr>
            <w:t>. (n.d.). Retrieved September 13, 2023, from https://marty28blogs.wordpress.com/2016/04/03/all-work-and-no-play-makes-sigmund-a-dull-boy-freuds-the-uncanny-and-kubricks-the-shining/</w:t>
          </w:r>
        </w:p>
        <w:p w14:paraId="597F017E" w14:textId="77777777" w:rsidR="002A28E9" w:rsidRPr="00B67618" w:rsidRDefault="002A28E9">
          <w:pPr>
            <w:autoSpaceDE w:val="0"/>
            <w:autoSpaceDN w:val="0"/>
            <w:ind w:hanging="480"/>
            <w:divId w:val="1013923696"/>
            <w:rPr>
              <w:rFonts w:eastAsia="Times New Roman"/>
              <w:lang w:val="en-US"/>
            </w:rPr>
          </w:pPr>
          <w:r w:rsidRPr="00B67618">
            <w:rPr>
              <w:rFonts w:eastAsia="Times New Roman"/>
              <w:i/>
              <w:iCs/>
              <w:lang w:val="en-US"/>
            </w:rPr>
            <w:t>Alva Guide to the Big Five: Extraversion Explained</w:t>
          </w:r>
          <w:r w:rsidRPr="00B67618">
            <w:rPr>
              <w:rFonts w:eastAsia="Times New Roman"/>
              <w:lang w:val="en-US"/>
            </w:rPr>
            <w:t>. (n.d.). Retrieved September 19, 2023, from https://www.alvalabs.io/blog/alva-guide-to-the-big-five-extraversion-explained</w:t>
          </w:r>
        </w:p>
        <w:p w14:paraId="78692738" w14:textId="77777777" w:rsidR="002A28E9" w:rsidRPr="00B67618" w:rsidRDefault="002A28E9">
          <w:pPr>
            <w:autoSpaceDE w:val="0"/>
            <w:autoSpaceDN w:val="0"/>
            <w:ind w:hanging="480"/>
            <w:divId w:val="1298798990"/>
            <w:rPr>
              <w:rFonts w:eastAsia="Times New Roman"/>
              <w:lang w:val="en-US"/>
            </w:rPr>
          </w:pPr>
          <w:r w:rsidRPr="00B67618">
            <w:rPr>
              <w:rFonts w:eastAsia="Times New Roman"/>
              <w:lang w:val="en-US"/>
            </w:rPr>
            <w:lastRenderedPageBreak/>
            <w:t xml:space="preserve">American Psychiatric Association. (2013). </w:t>
          </w:r>
          <w:r w:rsidRPr="00B67618">
            <w:rPr>
              <w:rFonts w:eastAsia="Times New Roman"/>
              <w:i/>
              <w:iCs/>
              <w:lang w:val="en-US"/>
            </w:rPr>
            <w:t>Major Depressive Disorder and the “Bereavement Exclusion.”</w:t>
          </w:r>
        </w:p>
        <w:p w14:paraId="7512977C" w14:textId="77777777" w:rsidR="002A28E9" w:rsidRPr="00B67618" w:rsidRDefault="002A28E9">
          <w:pPr>
            <w:autoSpaceDE w:val="0"/>
            <w:autoSpaceDN w:val="0"/>
            <w:ind w:hanging="480"/>
            <w:divId w:val="1886336281"/>
            <w:rPr>
              <w:rFonts w:eastAsia="Times New Roman"/>
              <w:lang w:val="en-US"/>
            </w:rPr>
          </w:pPr>
          <w:r>
            <w:rPr>
              <w:rFonts w:eastAsia="Times New Roman"/>
              <w:i/>
              <w:iCs/>
            </w:rPr>
            <w:t>anacrónico - Dicionário Online Priberam de Português</w:t>
          </w:r>
          <w:r>
            <w:rPr>
              <w:rFonts w:eastAsia="Times New Roman"/>
            </w:rPr>
            <w:t xml:space="preserve">. </w:t>
          </w:r>
          <w:r w:rsidRPr="00B67618">
            <w:rPr>
              <w:rFonts w:eastAsia="Times New Roman"/>
              <w:lang w:val="en-US"/>
            </w:rPr>
            <w:t>(n.d.). Retrieved September 18, 2023, from https://dicionario.priberam.org/anacr%C3%B3nico</w:t>
          </w:r>
        </w:p>
        <w:p w14:paraId="654A71E5" w14:textId="77777777" w:rsidR="002A28E9" w:rsidRPr="00B67618" w:rsidRDefault="002A28E9">
          <w:pPr>
            <w:autoSpaceDE w:val="0"/>
            <w:autoSpaceDN w:val="0"/>
            <w:ind w:hanging="480"/>
            <w:divId w:val="694158188"/>
            <w:rPr>
              <w:rFonts w:eastAsia="Times New Roman"/>
              <w:lang w:val="en-US"/>
            </w:rPr>
          </w:pPr>
          <w:r w:rsidRPr="00B67618">
            <w:rPr>
              <w:rFonts w:eastAsia="Times New Roman"/>
              <w:lang w:val="en-US"/>
            </w:rPr>
            <w:t xml:space="preserve">Andersen, F., Danny, King, C., &amp; Gunawan, A. (2020). </w:t>
          </w:r>
          <w:r w:rsidRPr="00B67618">
            <w:rPr>
              <w:rFonts w:eastAsia="Times New Roman"/>
              <w:i/>
              <w:iCs/>
              <w:lang w:val="en-US"/>
            </w:rPr>
            <w:t>Audio Influence on Game Atmosphere during Various Game Events</w:t>
          </w:r>
          <w:r w:rsidRPr="00B67618">
            <w:rPr>
              <w:rFonts w:eastAsia="Times New Roman"/>
              <w:lang w:val="en-US"/>
            </w:rPr>
            <w:t>. https://doi.org/10.1016/j.procs.2021.01.001</w:t>
          </w:r>
        </w:p>
        <w:p w14:paraId="74005626" w14:textId="77777777" w:rsidR="002A28E9" w:rsidRPr="00B67618" w:rsidRDefault="002A28E9">
          <w:pPr>
            <w:autoSpaceDE w:val="0"/>
            <w:autoSpaceDN w:val="0"/>
            <w:ind w:hanging="480"/>
            <w:divId w:val="1099256069"/>
            <w:rPr>
              <w:rFonts w:eastAsia="Times New Roman"/>
              <w:lang w:val="en-US"/>
            </w:rPr>
          </w:pPr>
          <w:r w:rsidRPr="00B67618">
            <w:rPr>
              <w:rFonts w:eastAsia="Times New Roman"/>
              <w:lang w:val="en-US"/>
            </w:rPr>
            <w:t xml:space="preserve">Anderson, J. (2022). </w:t>
          </w:r>
          <w:r w:rsidRPr="00B67618">
            <w:rPr>
              <w:rFonts w:eastAsia="Times New Roman"/>
              <w:i/>
              <w:iCs/>
              <w:lang w:val="en-US"/>
            </w:rPr>
            <w:t>‘Mr. Harrigan’s Phone’ Review: Dialing Into Dread - WSJ</w:t>
          </w:r>
          <w:r w:rsidRPr="00B67618">
            <w:rPr>
              <w:rFonts w:eastAsia="Times New Roman"/>
              <w:lang w:val="en-US"/>
            </w:rPr>
            <w:t>. https://www.wsj.com/articles/mr-harrigans-phone-review-stephen-king-john-lee-hancock-jaeden-martell-donald-sutherland-cyrus-arnold-11664920335</w:t>
          </w:r>
        </w:p>
        <w:p w14:paraId="4BF5E897" w14:textId="77777777" w:rsidR="002A28E9" w:rsidRPr="00B67618" w:rsidRDefault="002A28E9">
          <w:pPr>
            <w:autoSpaceDE w:val="0"/>
            <w:autoSpaceDN w:val="0"/>
            <w:ind w:hanging="480"/>
            <w:divId w:val="1358701986"/>
            <w:rPr>
              <w:rFonts w:eastAsia="Times New Roman"/>
              <w:lang w:val="en-US"/>
            </w:rPr>
          </w:pPr>
          <w:r w:rsidRPr="00B67618">
            <w:rPr>
              <w:rFonts w:eastAsia="Times New Roman"/>
              <w:lang w:val="en-US"/>
            </w:rPr>
            <w:t xml:space="preserve">Anderson, T., &amp; Shattuck, J. (2012). Design-based research: A decade of progress in education research? </w:t>
          </w:r>
          <w:r w:rsidRPr="00B67618">
            <w:rPr>
              <w:rFonts w:eastAsia="Times New Roman"/>
              <w:i/>
              <w:iCs/>
              <w:lang w:val="en-US"/>
            </w:rPr>
            <w:t>Educational Researcher</w:t>
          </w:r>
          <w:r w:rsidRPr="00B67618">
            <w:rPr>
              <w:rFonts w:eastAsia="Times New Roman"/>
              <w:lang w:val="en-US"/>
            </w:rPr>
            <w:t xml:space="preserve">, </w:t>
          </w:r>
          <w:r w:rsidRPr="00B67618">
            <w:rPr>
              <w:rFonts w:eastAsia="Times New Roman"/>
              <w:i/>
              <w:iCs/>
              <w:lang w:val="en-US"/>
            </w:rPr>
            <w:t>41</w:t>
          </w:r>
          <w:r w:rsidRPr="00B67618">
            <w:rPr>
              <w:rFonts w:eastAsia="Times New Roman"/>
              <w:lang w:val="en-US"/>
            </w:rPr>
            <w:t>(1), 16–25. https://doi.org/10.3102/0013189X11428813</w:t>
          </w:r>
        </w:p>
        <w:p w14:paraId="33E8BB34" w14:textId="77777777" w:rsidR="002A28E9" w:rsidRPr="00B67618" w:rsidRDefault="002A28E9">
          <w:pPr>
            <w:autoSpaceDE w:val="0"/>
            <w:autoSpaceDN w:val="0"/>
            <w:ind w:hanging="480"/>
            <w:divId w:val="1496217489"/>
            <w:rPr>
              <w:rFonts w:eastAsia="Times New Roman"/>
              <w:lang w:val="en-US"/>
            </w:rPr>
          </w:pPr>
          <w:r w:rsidRPr="00B67618">
            <w:rPr>
              <w:rFonts w:eastAsia="Times New Roman"/>
              <w:i/>
              <w:iCs/>
              <w:lang w:val="en-US"/>
            </w:rPr>
            <w:t>Annihilation’s VFX prove the Beauty of Glitches – REAL VIRTUALITY</w:t>
          </w:r>
          <w:r w:rsidRPr="00B67618">
            <w:rPr>
              <w:rFonts w:eastAsia="Times New Roman"/>
              <w:lang w:val="en-US"/>
            </w:rPr>
            <w:t>. (n.d.). Retrieved April 15, 2023, from https://realvirtuality.info/2019/01/annihilations-vfx-prove-the-beauty-of-glitches/</w:t>
          </w:r>
        </w:p>
        <w:p w14:paraId="02628546" w14:textId="77777777" w:rsidR="002A28E9" w:rsidRPr="00B67618" w:rsidRDefault="002A28E9">
          <w:pPr>
            <w:autoSpaceDE w:val="0"/>
            <w:autoSpaceDN w:val="0"/>
            <w:ind w:hanging="480"/>
            <w:divId w:val="681203074"/>
            <w:rPr>
              <w:rFonts w:eastAsia="Times New Roman"/>
              <w:lang w:val="en-US"/>
            </w:rPr>
          </w:pPr>
          <w:r w:rsidRPr="00B67618">
            <w:rPr>
              <w:rFonts w:eastAsia="Times New Roman"/>
              <w:i/>
              <w:iCs/>
              <w:lang w:val="en-US"/>
            </w:rPr>
            <w:t>Annunciation | Description, Meaning, &amp; Feast Day | Britannica</w:t>
          </w:r>
          <w:r w:rsidRPr="00B67618">
            <w:rPr>
              <w:rFonts w:eastAsia="Times New Roman"/>
              <w:lang w:val="en-US"/>
            </w:rPr>
            <w:t>. (n.d.). Retrieved September 19, 2023, from https://www.britannica.com/topic/Annunciation-Christianity</w:t>
          </w:r>
        </w:p>
        <w:p w14:paraId="189F7791" w14:textId="77777777" w:rsidR="002A28E9" w:rsidRPr="00B67618" w:rsidRDefault="002A28E9">
          <w:pPr>
            <w:autoSpaceDE w:val="0"/>
            <w:autoSpaceDN w:val="0"/>
            <w:ind w:hanging="480"/>
            <w:divId w:val="1973439827"/>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B67618">
            <w:rPr>
              <w:rFonts w:eastAsia="Times New Roman"/>
              <w:lang w:val="en-US"/>
            </w:rPr>
            <w:t>(n.d.). Retrieved September 19, 2023, from https://educalingo.com/pt/dic-pt/anunciacao</w:t>
          </w:r>
        </w:p>
        <w:p w14:paraId="38BAC4CE" w14:textId="77777777" w:rsidR="002A28E9" w:rsidRPr="00B67618" w:rsidRDefault="002A28E9">
          <w:pPr>
            <w:autoSpaceDE w:val="0"/>
            <w:autoSpaceDN w:val="0"/>
            <w:ind w:hanging="480"/>
            <w:divId w:val="297494277"/>
            <w:rPr>
              <w:rFonts w:eastAsia="Times New Roman"/>
              <w:lang w:val="en-US"/>
            </w:rPr>
          </w:pPr>
          <w:r w:rsidRPr="00B67618">
            <w:rPr>
              <w:rFonts w:eastAsia="Times New Roman"/>
              <w:i/>
              <w:iCs/>
              <w:lang w:val="en-US"/>
            </w:rPr>
            <w:t>Aphrodite | Mythology, Worship, &amp; Art | Britannica</w:t>
          </w:r>
          <w:r w:rsidRPr="00B67618">
            <w:rPr>
              <w:rFonts w:eastAsia="Times New Roman"/>
              <w:lang w:val="en-US"/>
            </w:rPr>
            <w:t>. (n.d.). Retrieved September 18, 2023, from https://www.britannica.com/topic/Aphrodite-Greek-mythology</w:t>
          </w:r>
        </w:p>
        <w:p w14:paraId="701CD61E" w14:textId="77777777" w:rsidR="002A28E9" w:rsidRPr="00B67618" w:rsidRDefault="002A28E9">
          <w:pPr>
            <w:autoSpaceDE w:val="0"/>
            <w:autoSpaceDN w:val="0"/>
            <w:ind w:hanging="480"/>
            <w:divId w:val="1245990845"/>
            <w:rPr>
              <w:rFonts w:eastAsia="Times New Roman"/>
              <w:lang w:val="en-US"/>
            </w:rPr>
          </w:pPr>
          <w:r w:rsidRPr="00B67618">
            <w:rPr>
              <w:rFonts w:eastAsia="Times New Roman"/>
              <w:i/>
              <w:iCs/>
              <w:lang w:val="en-US"/>
            </w:rPr>
            <w:t>apologetic adjective - Definition, pictures, pronunciation and usage notes | Oxford Advanced Learner’s Dictionary at OxfordLearnersDictionaries.com</w:t>
          </w:r>
          <w:r w:rsidRPr="00B67618">
            <w:rPr>
              <w:rFonts w:eastAsia="Times New Roman"/>
              <w:lang w:val="en-US"/>
            </w:rPr>
            <w:t>. (n.d.). Retrieved September 19, 2023, from https://www.oxfordlearnersdictionaries.com/definition/english/apologetic</w:t>
          </w:r>
        </w:p>
        <w:p w14:paraId="1D4F4173" w14:textId="77777777" w:rsidR="002A28E9" w:rsidRPr="00B67618" w:rsidRDefault="002A28E9">
          <w:pPr>
            <w:autoSpaceDE w:val="0"/>
            <w:autoSpaceDN w:val="0"/>
            <w:ind w:hanging="480"/>
            <w:divId w:val="621612411"/>
            <w:rPr>
              <w:rFonts w:eastAsia="Times New Roman"/>
              <w:lang w:val="en-US"/>
            </w:rPr>
          </w:pPr>
          <w:r w:rsidRPr="00B67618">
            <w:rPr>
              <w:rFonts w:eastAsia="Times New Roman"/>
              <w:i/>
              <w:iCs/>
              <w:lang w:val="en-US"/>
            </w:rPr>
            <w:t>Archetype: Definition and 65+ Examples</w:t>
          </w:r>
          <w:r w:rsidRPr="00B67618">
            <w:rPr>
              <w:rFonts w:eastAsia="Times New Roman"/>
              <w:lang w:val="en-US"/>
            </w:rPr>
            <w:t>. (n.d.). Retrieved September 10, 2023, from https://enlightio.com/archetype-definition-examples</w:t>
          </w:r>
        </w:p>
        <w:p w14:paraId="048E98B2" w14:textId="77777777" w:rsidR="002A28E9" w:rsidRPr="00B67618" w:rsidRDefault="002A28E9">
          <w:pPr>
            <w:autoSpaceDE w:val="0"/>
            <w:autoSpaceDN w:val="0"/>
            <w:ind w:hanging="480"/>
            <w:divId w:val="875312281"/>
            <w:rPr>
              <w:rFonts w:eastAsia="Times New Roman"/>
              <w:lang w:val="en-US"/>
            </w:rPr>
          </w:pPr>
          <w:r w:rsidRPr="00B67618">
            <w:rPr>
              <w:rFonts w:eastAsia="Times New Roman"/>
              <w:lang w:val="en-US"/>
            </w:rPr>
            <w:t xml:space="preserve">Ars Goetia. (2019). </w:t>
          </w:r>
          <w:r w:rsidRPr="00B67618">
            <w:rPr>
              <w:rFonts w:eastAsia="Times New Roman"/>
              <w:i/>
              <w:iCs/>
              <w:lang w:val="en-US"/>
            </w:rPr>
            <w:t>The Blind Prophet</w:t>
          </w:r>
          <w:r w:rsidRPr="00B67618">
            <w:rPr>
              <w:rFonts w:eastAsia="Times New Roman"/>
              <w:lang w:val="en-US"/>
            </w:rPr>
            <w:t>.</w:t>
          </w:r>
        </w:p>
        <w:p w14:paraId="6D8495D1" w14:textId="77777777" w:rsidR="002A28E9" w:rsidRPr="00B67618" w:rsidRDefault="002A28E9">
          <w:pPr>
            <w:autoSpaceDE w:val="0"/>
            <w:autoSpaceDN w:val="0"/>
            <w:ind w:hanging="480"/>
            <w:divId w:val="1689524442"/>
            <w:rPr>
              <w:rFonts w:eastAsia="Times New Roman"/>
              <w:lang w:val="en-US"/>
            </w:rPr>
          </w:pPr>
          <w:r w:rsidRPr="00B67618">
            <w:rPr>
              <w:rFonts w:eastAsia="Times New Roman"/>
              <w:lang w:val="en-US"/>
            </w:rPr>
            <w:t xml:space="preserve">Arsalan. (2020). </w:t>
          </w:r>
          <w:r w:rsidRPr="00B67618">
            <w:rPr>
              <w:rFonts w:eastAsia="Times New Roman"/>
              <w:i/>
              <w:iCs/>
              <w:lang w:val="en-US"/>
            </w:rPr>
            <w:t>What are Gaming Assets? - ITS</w:t>
          </w:r>
          <w:r w:rsidRPr="00B67618">
            <w:rPr>
              <w:rFonts w:eastAsia="Times New Roman"/>
              <w:lang w:val="en-US"/>
            </w:rPr>
            <w:t>. https://it-s.com/what-are-gaming-assets/</w:t>
          </w:r>
        </w:p>
        <w:p w14:paraId="127452C3" w14:textId="77777777" w:rsidR="002A28E9" w:rsidRPr="00B67618" w:rsidRDefault="002A28E9">
          <w:pPr>
            <w:autoSpaceDE w:val="0"/>
            <w:autoSpaceDN w:val="0"/>
            <w:ind w:hanging="480"/>
            <w:divId w:val="2089232215"/>
            <w:rPr>
              <w:rFonts w:eastAsia="Times New Roman"/>
              <w:lang w:val="en-US"/>
            </w:rPr>
          </w:pPr>
          <w:r w:rsidRPr="00B67618">
            <w:rPr>
              <w:rFonts w:eastAsia="Times New Roman"/>
              <w:lang w:val="en-US"/>
            </w:rPr>
            <w:t xml:space="preserve">Avedon, E., &amp; Sutton-Smith, B. (1971). </w:t>
          </w:r>
          <w:r w:rsidRPr="00B67618">
            <w:rPr>
              <w:rFonts w:eastAsia="Times New Roman"/>
              <w:i/>
              <w:iCs/>
              <w:lang w:val="en-US"/>
            </w:rPr>
            <w:t>The Study of Games</w:t>
          </w:r>
          <w:r w:rsidRPr="00B67618">
            <w:rPr>
              <w:rFonts w:eastAsia="Times New Roman"/>
              <w:lang w:val="en-US"/>
            </w:rPr>
            <w:t>.</w:t>
          </w:r>
        </w:p>
        <w:p w14:paraId="1397C29B" w14:textId="77777777" w:rsidR="002A28E9" w:rsidRPr="00B67618" w:rsidRDefault="002A28E9">
          <w:pPr>
            <w:autoSpaceDE w:val="0"/>
            <w:autoSpaceDN w:val="0"/>
            <w:ind w:hanging="480"/>
            <w:divId w:val="973024465"/>
            <w:rPr>
              <w:rFonts w:eastAsia="Times New Roman"/>
              <w:lang w:val="en-US"/>
            </w:rPr>
          </w:pPr>
          <w:r w:rsidRPr="00B67618">
            <w:rPr>
              <w:rFonts w:eastAsia="Times New Roman"/>
              <w:lang w:val="en-US"/>
            </w:rPr>
            <w:t xml:space="preserve">Bair, M. J., Robinson, R. L., Katon, W., &amp; Kroenke, K. (2003). Depression and Pain Comorbidity: A Literature Review. </w:t>
          </w:r>
          <w:r w:rsidRPr="00B67618">
            <w:rPr>
              <w:rFonts w:eastAsia="Times New Roman"/>
              <w:i/>
              <w:iCs/>
              <w:lang w:val="en-US"/>
            </w:rPr>
            <w:t>Archives of Internal Medicine</w:t>
          </w:r>
          <w:r w:rsidRPr="00B67618">
            <w:rPr>
              <w:rFonts w:eastAsia="Times New Roman"/>
              <w:lang w:val="en-US"/>
            </w:rPr>
            <w:t xml:space="preserve">, </w:t>
          </w:r>
          <w:r w:rsidRPr="00B67618">
            <w:rPr>
              <w:rFonts w:eastAsia="Times New Roman"/>
              <w:i/>
              <w:iCs/>
              <w:lang w:val="en-US"/>
            </w:rPr>
            <w:t>163</w:t>
          </w:r>
          <w:r w:rsidRPr="00B67618">
            <w:rPr>
              <w:rFonts w:eastAsia="Times New Roman"/>
              <w:lang w:val="en-US"/>
            </w:rPr>
            <w:t>(20), 2433–2445. https://doi.org/10.1001/ARCHINTE.163.20.2433</w:t>
          </w:r>
        </w:p>
        <w:p w14:paraId="40117DE3" w14:textId="77777777" w:rsidR="002A28E9" w:rsidRPr="00B67618" w:rsidRDefault="002A28E9">
          <w:pPr>
            <w:autoSpaceDE w:val="0"/>
            <w:autoSpaceDN w:val="0"/>
            <w:ind w:hanging="480"/>
            <w:divId w:val="1466049180"/>
            <w:rPr>
              <w:rFonts w:eastAsia="Times New Roman"/>
              <w:lang w:val="en-US"/>
            </w:rPr>
          </w:pPr>
          <w:r w:rsidRPr="00B67618">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B67618">
            <w:rPr>
              <w:rFonts w:eastAsia="Times New Roman"/>
              <w:i/>
              <w:iCs/>
              <w:lang w:val="en-US"/>
            </w:rPr>
            <w:t>International Journal of Environmental Research and Public Health</w:t>
          </w:r>
          <w:r w:rsidRPr="00B67618">
            <w:rPr>
              <w:rFonts w:eastAsia="Times New Roman"/>
              <w:lang w:val="en-US"/>
            </w:rPr>
            <w:t xml:space="preserve">, </w:t>
          </w:r>
          <w:r w:rsidRPr="00B67618">
            <w:rPr>
              <w:rFonts w:eastAsia="Times New Roman"/>
              <w:i/>
              <w:iCs/>
              <w:lang w:val="en-US"/>
            </w:rPr>
            <w:t>19</w:t>
          </w:r>
          <w:r w:rsidRPr="00B67618">
            <w:rPr>
              <w:rFonts w:eastAsia="Times New Roman"/>
              <w:lang w:val="en-US"/>
            </w:rPr>
            <w:t>(19). https://doi.org/10.3390/ijerph191911929</w:t>
          </w:r>
        </w:p>
        <w:p w14:paraId="7A175589" w14:textId="77777777" w:rsidR="002A28E9" w:rsidRPr="00B67618" w:rsidRDefault="002A28E9">
          <w:pPr>
            <w:autoSpaceDE w:val="0"/>
            <w:autoSpaceDN w:val="0"/>
            <w:ind w:hanging="480"/>
            <w:divId w:val="1118523282"/>
            <w:rPr>
              <w:rFonts w:eastAsia="Times New Roman"/>
              <w:lang w:val="en-US"/>
            </w:rPr>
          </w:pPr>
          <w:r w:rsidRPr="00B67618">
            <w:rPr>
              <w:rFonts w:eastAsia="Times New Roman"/>
              <w:lang w:val="en-US"/>
            </w:rPr>
            <w:t xml:space="preserve">Barclay, R. (2018). </w:t>
          </w:r>
          <w:r w:rsidRPr="00B67618">
            <w:rPr>
              <w:rFonts w:eastAsia="Times New Roman"/>
              <w:i/>
              <w:iCs/>
              <w:lang w:val="en-US"/>
            </w:rPr>
            <w:t>Alienation: Symptoms, Types, Causes, and More</w:t>
          </w:r>
          <w:r w:rsidRPr="00B67618">
            <w:rPr>
              <w:rFonts w:eastAsia="Times New Roman"/>
              <w:lang w:val="en-US"/>
            </w:rPr>
            <w:t>. https://www.healthline.com/health/alienation</w:t>
          </w:r>
        </w:p>
        <w:p w14:paraId="6C39746F" w14:textId="77777777" w:rsidR="002A28E9" w:rsidRDefault="002A28E9">
          <w:pPr>
            <w:autoSpaceDE w:val="0"/>
            <w:autoSpaceDN w:val="0"/>
            <w:ind w:hanging="480"/>
            <w:divId w:val="1002585786"/>
            <w:rPr>
              <w:rFonts w:eastAsia="Times New Roman"/>
            </w:rPr>
          </w:pPr>
          <w:r>
            <w:rPr>
              <w:rFonts w:eastAsia="Times New Roman"/>
            </w:rPr>
            <w:lastRenderedPageBreak/>
            <w:t xml:space="preserve">Bashova, K., &amp; Pachovski, V. (2013). </w:t>
          </w:r>
          <w:r>
            <w:rPr>
              <w:rFonts w:eastAsia="Times New Roman"/>
              <w:i/>
              <w:iCs/>
            </w:rPr>
            <w:t>Visual novel</w:t>
          </w:r>
          <w:r>
            <w:rPr>
              <w:rFonts w:eastAsia="Times New Roman"/>
            </w:rPr>
            <w:t>. https://www.researchgate.net/publication/306083425_Visual_novel</w:t>
          </w:r>
        </w:p>
        <w:p w14:paraId="7334B657" w14:textId="77777777" w:rsidR="002A28E9" w:rsidRPr="00B67618" w:rsidRDefault="002A28E9">
          <w:pPr>
            <w:autoSpaceDE w:val="0"/>
            <w:autoSpaceDN w:val="0"/>
            <w:ind w:hanging="480"/>
            <w:divId w:val="2107265757"/>
            <w:rPr>
              <w:rFonts w:eastAsia="Times New Roman"/>
              <w:lang w:val="en-US"/>
            </w:rPr>
          </w:pPr>
          <w:r w:rsidRPr="00B67618">
            <w:rPr>
              <w:rFonts w:eastAsia="Times New Roman"/>
              <w:i/>
              <w:iCs/>
              <w:lang w:val="en-US"/>
            </w:rPr>
            <w:t>Bathilda Bagshot | Harry Potter Wiki | Fandom</w:t>
          </w:r>
          <w:r w:rsidRPr="00B67618">
            <w:rPr>
              <w:rFonts w:eastAsia="Times New Roman"/>
              <w:lang w:val="en-US"/>
            </w:rPr>
            <w:t>. (n.d.). Retrieved September 13, 2023, from https://harrypotter.fandom.com/wiki/Bathilda_Bagshot#Physical_description</w:t>
          </w:r>
        </w:p>
        <w:p w14:paraId="484416B9" w14:textId="77777777" w:rsidR="002A28E9" w:rsidRDefault="002A28E9">
          <w:pPr>
            <w:autoSpaceDE w:val="0"/>
            <w:autoSpaceDN w:val="0"/>
            <w:ind w:hanging="480"/>
            <w:divId w:val="158154214"/>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77289F6E" w14:textId="77777777" w:rsidR="002A28E9" w:rsidRPr="00B67618" w:rsidRDefault="002A28E9">
          <w:pPr>
            <w:autoSpaceDE w:val="0"/>
            <w:autoSpaceDN w:val="0"/>
            <w:ind w:hanging="480"/>
            <w:divId w:val="945305949"/>
            <w:rPr>
              <w:rFonts w:eastAsia="Times New Roman"/>
              <w:lang w:val="en-US"/>
            </w:rPr>
          </w:pPr>
          <w:r w:rsidRPr="00B67618">
            <w:rPr>
              <w:rFonts w:eastAsia="Times New Roman"/>
              <w:lang w:val="en-US"/>
            </w:rPr>
            <w:t xml:space="preserve">Bele, T. (n.d.). </w:t>
          </w:r>
          <w:r w:rsidRPr="00B67618">
            <w:rPr>
              <w:rFonts w:eastAsia="Times New Roman"/>
              <w:i/>
              <w:iCs/>
              <w:lang w:val="en-US"/>
            </w:rPr>
            <w:t>The Lost Individual: Carl Jung on the Spiritual Problem in Modern Society | The Philosophy Hub | Medium</w:t>
          </w:r>
          <w:r w:rsidRPr="00B67618">
            <w:rPr>
              <w:rFonts w:eastAsia="Times New Roman"/>
              <w:lang w:val="en-US"/>
            </w:rPr>
            <w:t>. Retrieved October 7, 2023, from https://medium.com/the-philosophy-hub/the-lost-individual-carl-jung-on-the-spiritual-problem-in-modern-society-bca0dd0222f9</w:t>
          </w:r>
        </w:p>
        <w:p w14:paraId="6C793233" w14:textId="77777777" w:rsidR="002A28E9" w:rsidRPr="00B67618" w:rsidRDefault="002A28E9">
          <w:pPr>
            <w:autoSpaceDE w:val="0"/>
            <w:autoSpaceDN w:val="0"/>
            <w:ind w:hanging="480"/>
            <w:divId w:val="1111970589"/>
            <w:rPr>
              <w:rFonts w:eastAsia="Times New Roman"/>
              <w:lang w:val="en-US"/>
            </w:rPr>
          </w:pPr>
          <w:r w:rsidRPr="00B67618">
            <w:rPr>
              <w:rFonts w:eastAsia="Times New Roman"/>
              <w:lang w:val="en-US"/>
            </w:rPr>
            <w:t xml:space="preserve">Belman, J., &amp; Flanagan, M. (2010). </w:t>
          </w:r>
          <w:r w:rsidRPr="00B67618">
            <w:rPr>
              <w:rFonts w:eastAsia="Times New Roman"/>
              <w:i/>
              <w:iCs/>
              <w:lang w:val="en-US"/>
            </w:rPr>
            <w:t>Designing Games to Foster Empathy</w:t>
          </w:r>
          <w:r w:rsidRPr="00B67618">
            <w:rPr>
              <w:rFonts w:eastAsia="Times New Roman"/>
              <w:lang w:val="en-US"/>
            </w:rPr>
            <w:t>.</w:t>
          </w:r>
        </w:p>
        <w:p w14:paraId="0087B675" w14:textId="77777777" w:rsidR="002A28E9" w:rsidRPr="00B67618" w:rsidRDefault="002A28E9">
          <w:pPr>
            <w:autoSpaceDE w:val="0"/>
            <w:autoSpaceDN w:val="0"/>
            <w:ind w:hanging="480"/>
            <w:divId w:val="242643392"/>
            <w:rPr>
              <w:rFonts w:eastAsia="Times New Roman"/>
              <w:lang w:val="en-US"/>
            </w:rPr>
          </w:pPr>
          <w:r w:rsidRPr="00B67618">
            <w:rPr>
              <w:rFonts w:eastAsia="Times New Roman"/>
              <w:lang w:val="en-US"/>
            </w:rPr>
            <w:t xml:space="preserve">Biddle, C. (2017). </w:t>
          </w:r>
          <w:r w:rsidRPr="00B67618">
            <w:rPr>
              <w:rFonts w:eastAsia="Times New Roman"/>
              <w:i/>
              <w:iCs/>
              <w:lang w:val="en-US"/>
            </w:rPr>
            <w:t>The Muddy Waters of the Nolan Chart - The Objective Standard</w:t>
          </w:r>
          <w:r w:rsidRPr="00B67618">
            <w:rPr>
              <w:rFonts w:eastAsia="Times New Roman"/>
              <w:lang w:val="en-US"/>
            </w:rPr>
            <w:t>. https://theobjectivestandard.com/2017/04/the-muddy-waters-of-the-nolan-chart/</w:t>
          </w:r>
        </w:p>
        <w:p w14:paraId="716F5794" w14:textId="77777777" w:rsidR="002A28E9" w:rsidRPr="00B67618" w:rsidRDefault="002A28E9">
          <w:pPr>
            <w:autoSpaceDE w:val="0"/>
            <w:autoSpaceDN w:val="0"/>
            <w:ind w:hanging="480"/>
            <w:divId w:val="1874271491"/>
            <w:rPr>
              <w:rFonts w:eastAsia="Times New Roman"/>
              <w:lang w:val="en-US"/>
            </w:rPr>
          </w:pPr>
          <w:r w:rsidRPr="00B67618">
            <w:rPr>
              <w:rFonts w:eastAsia="Times New Roman"/>
              <w:i/>
              <w:iCs/>
              <w:lang w:val="en-US"/>
            </w:rPr>
            <w:t>Blessed Virgin with Calla Lily - Free Stock Photo by Kathryn Morse on Stockvault.net</w:t>
          </w:r>
          <w:r w:rsidRPr="00B67618">
            <w:rPr>
              <w:rFonts w:eastAsia="Times New Roman"/>
              <w:lang w:val="en-US"/>
            </w:rPr>
            <w:t>. (n.d.). Retrieved September 19, 2023, from https://www.stockvault.net/photo/137363/blessed-virgin-with-calla-lily</w:t>
          </w:r>
        </w:p>
        <w:p w14:paraId="577FC7FE" w14:textId="77777777" w:rsidR="002A28E9" w:rsidRPr="00B67618" w:rsidRDefault="002A28E9">
          <w:pPr>
            <w:autoSpaceDE w:val="0"/>
            <w:autoSpaceDN w:val="0"/>
            <w:ind w:hanging="480"/>
            <w:divId w:val="2139495927"/>
            <w:rPr>
              <w:rFonts w:eastAsia="Times New Roman"/>
              <w:lang w:val="en-US"/>
            </w:rPr>
          </w:pPr>
          <w:r w:rsidRPr="00B67618">
            <w:rPr>
              <w:rFonts w:eastAsia="Times New Roman"/>
              <w:lang w:val="en-US"/>
            </w:rPr>
            <w:t xml:space="preserve">Blot, A. (2017a). </w:t>
          </w:r>
          <w:r w:rsidRPr="00B67618">
            <w:rPr>
              <w:rFonts w:eastAsia="Times New Roman"/>
              <w:i/>
              <w:iCs/>
              <w:lang w:val="en-US"/>
            </w:rPr>
            <w:t>Exploring games to foster empathy</w:t>
          </w:r>
          <w:r w:rsidRPr="00B67618">
            <w:rPr>
              <w:rFonts w:eastAsia="Times New Roman"/>
              <w:lang w:val="en-US"/>
            </w:rPr>
            <w:t>.</w:t>
          </w:r>
        </w:p>
        <w:p w14:paraId="5C2850FC" w14:textId="77777777" w:rsidR="002A28E9" w:rsidRPr="00B67618" w:rsidRDefault="002A28E9">
          <w:pPr>
            <w:autoSpaceDE w:val="0"/>
            <w:autoSpaceDN w:val="0"/>
            <w:ind w:hanging="480"/>
            <w:divId w:val="728963198"/>
            <w:rPr>
              <w:rFonts w:eastAsia="Times New Roman"/>
              <w:lang w:val="en-US"/>
            </w:rPr>
          </w:pPr>
          <w:r w:rsidRPr="00B67618">
            <w:rPr>
              <w:rFonts w:eastAsia="Times New Roman"/>
              <w:lang w:val="en-US"/>
            </w:rPr>
            <w:t xml:space="preserve">Blot, A. (2017b). </w:t>
          </w:r>
          <w:r w:rsidRPr="00B67618">
            <w:rPr>
              <w:rFonts w:eastAsia="Times New Roman"/>
              <w:i/>
              <w:iCs/>
              <w:lang w:val="en-US"/>
            </w:rPr>
            <w:t>Exploring games to foster empathy</w:t>
          </w:r>
          <w:r w:rsidRPr="00B67618">
            <w:rPr>
              <w:rFonts w:eastAsia="Times New Roman"/>
              <w:lang w:val="en-US"/>
            </w:rPr>
            <w:t>.</w:t>
          </w:r>
        </w:p>
        <w:p w14:paraId="11B7BB1A" w14:textId="77777777" w:rsidR="002A28E9" w:rsidRPr="00B67618" w:rsidRDefault="002A28E9">
          <w:pPr>
            <w:autoSpaceDE w:val="0"/>
            <w:autoSpaceDN w:val="0"/>
            <w:ind w:hanging="480"/>
            <w:divId w:val="463891564"/>
            <w:rPr>
              <w:rFonts w:eastAsia="Times New Roman"/>
              <w:lang w:val="en-US"/>
            </w:rPr>
          </w:pPr>
          <w:r w:rsidRPr="00B67618">
            <w:rPr>
              <w:rFonts w:eastAsia="Times New Roman"/>
              <w:lang w:val="en-US"/>
            </w:rPr>
            <w:t xml:space="preserve">Briggs, I., &amp; Myer, P. B. (1980). </w:t>
          </w:r>
          <w:r w:rsidRPr="00B67618">
            <w:rPr>
              <w:rFonts w:eastAsia="Times New Roman"/>
              <w:i/>
              <w:iCs/>
              <w:lang w:val="en-US"/>
            </w:rPr>
            <w:t>Gifts Differeing:Understanding Personalsity Type</w:t>
          </w:r>
          <w:r w:rsidRPr="00B67618">
            <w:rPr>
              <w:rFonts w:eastAsia="Times New Roman"/>
              <w:lang w:val="en-US"/>
            </w:rPr>
            <w:t>.</w:t>
          </w:r>
        </w:p>
        <w:p w14:paraId="509188F8" w14:textId="77777777" w:rsidR="002A28E9" w:rsidRPr="00B67618" w:rsidRDefault="002A28E9">
          <w:pPr>
            <w:autoSpaceDE w:val="0"/>
            <w:autoSpaceDN w:val="0"/>
            <w:ind w:hanging="480"/>
            <w:divId w:val="21789342"/>
            <w:rPr>
              <w:rFonts w:eastAsia="Times New Roman"/>
              <w:lang w:val="en-US"/>
            </w:rPr>
          </w:pPr>
          <w:r w:rsidRPr="00B67618">
            <w:rPr>
              <w:rFonts w:eastAsia="Times New Roman"/>
              <w:lang w:val="en-US"/>
            </w:rPr>
            <w:t xml:space="preserve">Bunting, J. (n.d.). </w:t>
          </w:r>
          <w:r w:rsidRPr="00B67618">
            <w:rPr>
              <w:rFonts w:eastAsia="Times New Roman"/>
              <w:i/>
              <w:iCs/>
              <w:lang w:val="en-US"/>
            </w:rPr>
            <w:t>How to Shape a Story: The 6 Types of Story Arcs for Powerful Narratives</w:t>
          </w:r>
          <w:r w:rsidRPr="00B67618">
            <w:rPr>
              <w:rFonts w:eastAsia="Times New Roman"/>
              <w:lang w:val="en-US"/>
            </w:rPr>
            <w:t>. Retrieved October 6, 2023, from https://thewritepractice.com/story-arcs/</w:t>
          </w:r>
        </w:p>
        <w:p w14:paraId="7A407898" w14:textId="77777777" w:rsidR="002A28E9" w:rsidRPr="00B67618" w:rsidRDefault="002A28E9">
          <w:pPr>
            <w:autoSpaceDE w:val="0"/>
            <w:autoSpaceDN w:val="0"/>
            <w:ind w:hanging="480"/>
            <w:divId w:val="969089896"/>
            <w:rPr>
              <w:rFonts w:eastAsia="Times New Roman"/>
              <w:lang w:val="en-US"/>
            </w:rPr>
          </w:pPr>
          <w:r w:rsidRPr="00B67618">
            <w:rPr>
              <w:rFonts w:eastAsia="Times New Roman"/>
              <w:lang w:val="en-US"/>
            </w:rPr>
            <w:t xml:space="preserve">Bury, J. P. T. (1976). Cobb’s France. </w:t>
          </w:r>
          <w:r w:rsidRPr="00B67618">
            <w:rPr>
              <w:rFonts w:eastAsia="Times New Roman"/>
              <w:i/>
              <w:iCs/>
              <w:lang w:val="en-US"/>
            </w:rPr>
            <w:t>The Historical Journal</w:t>
          </w:r>
          <w:r w:rsidRPr="00B67618">
            <w:rPr>
              <w:rFonts w:eastAsia="Times New Roman"/>
              <w:lang w:val="en-US"/>
            </w:rPr>
            <w:t xml:space="preserve">, </w:t>
          </w:r>
          <w:r w:rsidRPr="00B67618">
            <w:rPr>
              <w:rFonts w:eastAsia="Times New Roman"/>
              <w:i/>
              <w:iCs/>
              <w:lang w:val="en-US"/>
            </w:rPr>
            <w:t>19</w:t>
          </w:r>
          <w:r w:rsidRPr="00B67618">
            <w:rPr>
              <w:rFonts w:eastAsia="Times New Roman"/>
              <w:lang w:val="en-US"/>
            </w:rPr>
            <w:t>(3), 793–797. https://doi.org/10.1017/S0018246X00010487</w:t>
          </w:r>
        </w:p>
        <w:p w14:paraId="165F4BA5" w14:textId="77777777" w:rsidR="002A28E9" w:rsidRPr="00B67618" w:rsidRDefault="002A28E9">
          <w:pPr>
            <w:autoSpaceDE w:val="0"/>
            <w:autoSpaceDN w:val="0"/>
            <w:ind w:hanging="480"/>
            <w:divId w:val="1427650376"/>
            <w:rPr>
              <w:rFonts w:eastAsia="Times New Roman"/>
              <w:lang w:val="en-US"/>
            </w:rPr>
          </w:pPr>
          <w:r>
            <w:rPr>
              <w:rFonts w:eastAsia="Times New Roman"/>
              <w:i/>
              <w:iCs/>
            </w:rPr>
            <w:t>cadete - Dicionário Online Priberam de Português</w:t>
          </w:r>
          <w:r>
            <w:rPr>
              <w:rFonts w:eastAsia="Times New Roman"/>
            </w:rPr>
            <w:t xml:space="preserve">. </w:t>
          </w:r>
          <w:r w:rsidRPr="00B67618">
            <w:rPr>
              <w:rFonts w:eastAsia="Times New Roman"/>
              <w:lang w:val="en-US"/>
            </w:rPr>
            <w:t>(n.d.). Retrieved September 10, 2023, from https://dicionario.priberam.org/cadete</w:t>
          </w:r>
        </w:p>
        <w:p w14:paraId="60E5A61F" w14:textId="77777777" w:rsidR="002A28E9" w:rsidRPr="00B67618" w:rsidRDefault="002A28E9">
          <w:pPr>
            <w:autoSpaceDE w:val="0"/>
            <w:autoSpaceDN w:val="0"/>
            <w:ind w:hanging="480"/>
            <w:divId w:val="1475486426"/>
            <w:rPr>
              <w:rFonts w:eastAsia="Times New Roman"/>
              <w:lang w:val="en-US"/>
            </w:rPr>
          </w:pPr>
          <w:r w:rsidRPr="00B67618">
            <w:rPr>
              <w:rFonts w:eastAsia="Times New Roman"/>
              <w:lang w:val="en-US"/>
            </w:rPr>
            <w:t xml:space="preserve">Caillois, R. (1958a). </w:t>
          </w:r>
          <w:r w:rsidRPr="00B67618">
            <w:rPr>
              <w:rFonts w:eastAsia="Times New Roman"/>
              <w:i/>
              <w:iCs/>
              <w:lang w:val="en-US"/>
            </w:rPr>
            <w:t>Man, Play and Games</w:t>
          </w:r>
          <w:r w:rsidRPr="00B67618">
            <w:rPr>
              <w:rFonts w:eastAsia="Times New Roman"/>
              <w:lang w:val="en-US"/>
            </w:rPr>
            <w:t>.</w:t>
          </w:r>
        </w:p>
        <w:p w14:paraId="6522E168" w14:textId="77777777" w:rsidR="002A28E9" w:rsidRPr="00B67618" w:rsidRDefault="002A28E9">
          <w:pPr>
            <w:autoSpaceDE w:val="0"/>
            <w:autoSpaceDN w:val="0"/>
            <w:ind w:hanging="480"/>
            <w:divId w:val="623653712"/>
            <w:rPr>
              <w:rFonts w:eastAsia="Times New Roman"/>
              <w:lang w:val="en-US"/>
            </w:rPr>
          </w:pPr>
          <w:r w:rsidRPr="00B67618">
            <w:rPr>
              <w:rFonts w:eastAsia="Times New Roman"/>
              <w:lang w:val="en-US"/>
            </w:rPr>
            <w:t xml:space="preserve">Caillois, R. (1958b). </w:t>
          </w:r>
          <w:r w:rsidRPr="00B67618">
            <w:rPr>
              <w:rFonts w:eastAsia="Times New Roman"/>
              <w:i/>
              <w:iCs/>
              <w:lang w:val="en-US"/>
            </w:rPr>
            <w:t>Man, Play and Games</w:t>
          </w:r>
          <w:r w:rsidRPr="00B67618">
            <w:rPr>
              <w:rFonts w:eastAsia="Times New Roman"/>
              <w:lang w:val="en-US"/>
            </w:rPr>
            <w:t>.</w:t>
          </w:r>
        </w:p>
        <w:p w14:paraId="062E2D13" w14:textId="77777777" w:rsidR="002A28E9" w:rsidRPr="00B67618" w:rsidRDefault="002A28E9">
          <w:pPr>
            <w:autoSpaceDE w:val="0"/>
            <w:autoSpaceDN w:val="0"/>
            <w:ind w:hanging="480"/>
            <w:divId w:val="567305505"/>
            <w:rPr>
              <w:rFonts w:eastAsia="Times New Roman"/>
              <w:lang w:val="en-US"/>
            </w:rPr>
          </w:pPr>
          <w:r w:rsidRPr="00B67618">
            <w:rPr>
              <w:rFonts w:eastAsia="Times New Roman"/>
              <w:i/>
              <w:iCs/>
              <w:lang w:val="en-US"/>
            </w:rPr>
            <w:t>Camellia - Vampyr Walkthrough - Neoseeker</w:t>
          </w:r>
          <w:r w:rsidRPr="00B67618">
            <w:rPr>
              <w:rFonts w:eastAsia="Times New Roman"/>
              <w:lang w:val="en-US"/>
            </w:rPr>
            <w:t>. (n.d.). Retrieved September 15, 2023, from https://www.neoseeker.com/vampyr/characters/Camellia</w:t>
          </w:r>
        </w:p>
        <w:p w14:paraId="3483E0A9" w14:textId="77777777" w:rsidR="002A28E9" w:rsidRDefault="002A28E9">
          <w:pPr>
            <w:autoSpaceDE w:val="0"/>
            <w:autoSpaceDN w:val="0"/>
            <w:ind w:hanging="480"/>
            <w:divId w:val="923152767"/>
            <w:rPr>
              <w:rFonts w:eastAsia="Times New Roman"/>
            </w:rPr>
          </w:pPr>
          <w:r>
            <w:rPr>
              <w:rFonts w:eastAsia="Times New Roman"/>
            </w:rPr>
            <w:t xml:space="preserve">Cameron, J. (1997). </w:t>
          </w:r>
          <w:r>
            <w:rPr>
              <w:rFonts w:eastAsia="Times New Roman"/>
              <w:i/>
              <w:iCs/>
            </w:rPr>
            <w:t>Titanic</w:t>
          </w:r>
          <w:r>
            <w:rPr>
              <w:rFonts w:eastAsia="Times New Roman"/>
            </w:rPr>
            <w:t>.</w:t>
          </w:r>
        </w:p>
        <w:p w14:paraId="424E740F" w14:textId="77777777" w:rsidR="002A28E9" w:rsidRDefault="002A28E9">
          <w:pPr>
            <w:autoSpaceDE w:val="0"/>
            <w:autoSpaceDN w:val="0"/>
            <w:ind w:hanging="480"/>
            <w:divId w:val="2029484970"/>
            <w:rPr>
              <w:rFonts w:eastAsia="Times New Roman"/>
            </w:rPr>
          </w:pPr>
          <w:r>
            <w:rPr>
              <w:rFonts w:eastAsia="Times New Roman"/>
            </w:rPr>
            <w:t xml:space="preserve">Camingue, J., Carstensdottir, E., &amp; Melcer, E. (2021). </w:t>
          </w:r>
          <w:r>
            <w:rPr>
              <w:rFonts w:eastAsia="Times New Roman"/>
              <w:i/>
              <w:iCs/>
            </w:rPr>
            <w:t>What is a Visual Novel?</w:t>
          </w:r>
        </w:p>
        <w:p w14:paraId="56C733EC" w14:textId="77777777" w:rsidR="002A28E9" w:rsidRPr="00B67618" w:rsidRDefault="002A28E9">
          <w:pPr>
            <w:autoSpaceDE w:val="0"/>
            <w:autoSpaceDN w:val="0"/>
            <w:ind w:hanging="480"/>
            <w:divId w:val="1187332009"/>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B67618">
            <w:rPr>
              <w:rFonts w:eastAsia="Times New Roman"/>
              <w:lang w:val="en-US"/>
            </w:rPr>
            <w:t>Retrieved October 4, 2023, from https://www.ua.pt/pt/uc/11261</w:t>
          </w:r>
        </w:p>
        <w:p w14:paraId="331FC1B9" w14:textId="77777777" w:rsidR="002A28E9" w:rsidRPr="00B67618" w:rsidRDefault="002A28E9">
          <w:pPr>
            <w:autoSpaceDE w:val="0"/>
            <w:autoSpaceDN w:val="0"/>
            <w:ind w:hanging="480"/>
            <w:divId w:val="1110398697"/>
            <w:rPr>
              <w:rFonts w:eastAsia="Times New Roman"/>
              <w:lang w:val="en-US"/>
            </w:rPr>
          </w:pPr>
          <w:r w:rsidRPr="00B67618">
            <w:rPr>
              <w:rFonts w:eastAsia="Times New Roman"/>
              <w:i/>
              <w:iCs/>
              <w:lang w:val="en-US"/>
            </w:rPr>
            <w:t>Case Study 2: Fatal Attraction (1987) – The Femme Fatale and the Distortion of Female Criminality</w:t>
          </w:r>
          <w:r w:rsidRPr="00B67618">
            <w:rPr>
              <w:rFonts w:eastAsia="Times New Roman"/>
              <w:lang w:val="en-US"/>
            </w:rPr>
            <w:t>. (n.d.). Retrieved September 14, 2023, from https://sites.lafayette.edu/deaconm/the-femme-fatale-in-hollywood/the-data/fatal-attraction-1987/</w:t>
          </w:r>
        </w:p>
        <w:p w14:paraId="645799A4" w14:textId="77777777" w:rsidR="002A28E9" w:rsidRPr="00B67618" w:rsidRDefault="002A28E9">
          <w:pPr>
            <w:autoSpaceDE w:val="0"/>
            <w:autoSpaceDN w:val="0"/>
            <w:ind w:hanging="480"/>
            <w:divId w:val="1288045660"/>
            <w:rPr>
              <w:rFonts w:eastAsia="Times New Roman"/>
              <w:lang w:val="en-US"/>
            </w:rPr>
          </w:pPr>
          <w:r w:rsidRPr="00B67618">
            <w:rPr>
              <w:rFonts w:eastAsia="Times New Roman"/>
              <w:lang w:val="en-US"/>
            </w:rPr>
            <w:t xml:space="preserve">Cassavetes, N. (2004). </w:t>
          </w:r>
          <w:r w:rsidRPr="00B67618">
            <w:rPr>
              <w:rFonts w:eastAsia="Times New Roman"/>
              <w:i/>
              <w:iCs/>
              <w:lang w:val="en-US"/>
            </w:rPr>
            <w:t>The Notebook</w:t>
          </w:r>
          <w:r w:rsidRPr="00B67618">
            <w:rPr>
              <w:rFonts w:eastAsia="Times New Roman"/>
              <w:lang w:val="en-US"/>
            </w:rPr>
            <w:t>.</w:t>
          </w:r>
        </w:p>
        <w:p w14:paraId="0FAE14B4" w14:textId="77777777" w:rsidR="002A28E9" w:rsidRPr="00B67618" w:rsidRDefault="002A28E9">
          <w:pPr>
            <w:autoSpaceDE w:val="0"/>
            <w:autoSpaceDN w:val="0"/>
            <w:ind w:hanging="480"/>
            <w:divId w:val="1016495573"/>
            <w:rPr>
              <w:rFonts w:eastAsia="Times New Roman"/>
              <w:lang w:val="en-US"/>
            </w:rPr>
          </w:pPr>
          <w:r w:rsidRPr="00B67618">
            <w:rPr>
              <w:rFonts w:eastAsia="Times New Roman"/>
              <w:i/>
              <w:iCs/>
              <w:lang w:val="en-US"/>
            </w:rPr>
            <w:lastRenderedPageBreak/>
            <w:t>Cel Shading - A Comprehensive Expert Guide | Adobe</w:t>
          </w:r>
          <w:r w:rsidRPr="00B67618">
            <w:rPr>
              <w:rFonts w:eastAsia="Times New Roman"/>
              <w:lang w:val="en-US"/>
            </w:rPr>
            <w:t>. (n.d.). Retrieved October 7, 2023, from https://www.adobe.com/uk/creativecloud/animation/discover/cel-shading.html</w:t>
          </w:r>
        </w:p>
        <w:p w14:paraId="245CF4FD" w14:textId="77777777" w:rsidR="002A28E9" w:rsidRPr="00B67618" w:rsidRDefault="002A28E9">
          <w:pPr>
            <w:autoSpaceDE w:val="0"/>
            <w:autoSpaceDN w:val="0"/>
            <w:ind w:hanging="480"/>
            <w:divId w:val="2091851347"/>
            <w:rPr>
              <w:rFonts w:eastAsia="Times New Roman"/>
              <w:lang w:val="en-US"/>
            </w:rPr>
          </w:pPr>
          <w:r w:rsidRPr="00B67618">
            <w:rPr>
              <w:rFonts w:eastAsia="Times New Roman"/>
              <w:lang w:val="en-US"/>
            </w:rPr>
            <w:t xml:space="preserve">Centre for Suicide Prevention. (2015). </w:t>
          </w:r>
          <w:r w:rsidRPr="00B67618">
            <w:rPr>
              <w:rFonts w:eastAsia="Times New Roman"/>
              <w:i/>
              <w:iCs/>
              <w:lang w:val="en-US"/>
            </w:rPr>
            <w:t>Depression and Suicide Prevention - Centre for Suicide Prevention</w:t>
          </w:r>
          <w:r w:rsidRPr="00B67618">
            <w:rPr>
              <w:rFonts w:eastAsia="Times New Roman"/>
              <w:lang w:val="en-US"/>
            </w:rPr>
            <w:t>. https://www.suicideinfo.ca/local_resource/depression-suicide-prevention/</w:t>
          </w:r>
        </w:p>
        <w:p w14:paraId="1D2F5F36" w14:textId="77777777" w:rsidR="002A28E9" w:rsidRPr="00B67618" w:rsidRDefault="002A28E9">
          <w:pPr>
            <w:autoSpaceDE w:val="0"/>
            <w:autoSpaceDN w:val="0"/>
            <w:ind w:hanging="480"/>
            <w:divId w:val="1519393862"/>
            <w:rPr>
              <w:rFonts w:eastAsia="Times New Roman"/>
              <w:lang w:val="en-US"/>
            </w:rPr>
          </w:pPr>
          <w:r w:rsidRPr="00B67618">
            <w:rPr>
              <w:rFonts w:eastAsia="Times New Roman"/>
              <w:lang w:val="en-US"/>
            </w:rPr>
            <w:t xml:space="preserve">Chand, S. P., &amp; Arif, H. (2023). Depression. </w:t>
          </w:r>
          <w:r w:rsidRPr="00B67618">
            <w:rPr>
              <w:rFonts w:eastAsia="Times New Roman"/>
              <w:i/>
              <w:iCs/>
              <w:lang w:val="en-US"/>
            </w:rPr>
            <w:t>StatPearls</w:t>
          </w:r>
          <w:r w:rsidRPr="00B67618">
            <w:rPr>
              <w:rFonts w:eastAsia="Times New Roman"/>
              <w:lang w:val="en-US"/>
            </w:rPr>
            <w:t>. https://www.ncbi.nlm.nih.gov/books/NBK430847/</w:t>
          </w:r>
        </w:p>
        <w:p w14:paraId="3D64512A" w14:textId="77777777" w:rsidR="002A28E9" w:rsidRPr="00B67618" w:rsidRDefault="002A28E9">
          <w:pPr>
            <w:autoSpaceDE w:val="0"/>
            <w:autoSpaceDN w:val="0"/>
            <w:ind w:hanging="480"/>
            <w:divId w:val="718556782"/>
            <w:rPr>
              <w:rFonts w:eastAsia="Times New Roman"/>
              <w:lang w:val="en-US"/>
            </w:rPr>
          </w:pPr>
          <w:r w:rsidRPr="00B67618">
            <w:rPr>
              <w:rFonts w:eastAsia="Times New Roman"/>
              <w:lang w:val="en-US"/>
            </w:rPr>
            <w:t xml:space="preserve">Chandler, H., &amp; Chandler, R. (2011). </w:t>
          </w:r>
          <w:r w:rsidRPr="00B67618">
            <w:rPr>
              <w:rFonts w:eastAsia="Times New Roman"/>
              <w:i/>
              <w:iCs/>
              <w:lang w:val="en-US"/>
            </w:rPr>
            <w:t>Fundamentals of Game Development</w:t>
          </w:r>
          <w:r w:rsidRPr="00B67618">
            <w:rPr>
              <w:rFonts w:eastAsia="Times New Roman"/>
              <w:lang w:val="en-US"/>
            </w:rPr>
            <w:t>.</w:t>
          </w:r>
        </w:p>
        <w:p w14:paraId="4C8A9B16" w14:textId="77777777" w:rsidR="002A28E9" w:rsidRPr="00B67618" w:rsidRDefault="002A28E9">
          <w:pPr>
            <w:autoSpaceDE w:val="0"/>
            <w:autoSpaceDN w:val="0"/>
            <w:ind w:hanging="480"/>
            <w:divId w:val="2136559418"/>
            <w:rPr>
              <w:rFonts w:eastAsia="Times New Roman"/>
              <w:lang w:val="en-US"/>
            </w:rPr>
          </w:pPr>
          <w:r w:rsidRPr="00B67618">
            <w:rPr>
              <w:rFonts w:eastAsia="Times New Roman"/>
              <w:lang w:val="en-US"/>
            </w:rPr>
            <w:t xml:space="preserve">Chatiliez, É. (1990). </w:t>
          </w:r>
          <w:r w:rsidRPr="00B67618">
            <w:rPr>
              <w:rFonts w:eastAsia="Times New Roman"/>
              <w:i/>
              <w:iCs/>
              <w:lang w:val="en-US"/>
            </w:rPr>
            <w:t>Tatie Danielle</w:t>
          </w:r>
          <w:r w:rsidRPr="00B67618">
            <w:rPr>
              <w:rFonts w:eastAsia="Times New Roman"/>
              <w:lang w:val="en-US"/>
            </w:rPr>
            <w:t>.</w:t>
          </w:r>
        </w:p>
        <w:p w14:paraId="7C6C8B3B" w14:textId="77777777" w:rsidR="002A28E9" w:rsidRPr="00B67618" w:rsidRDefault="002A28E9">
          <w:pPr>
            <w:autoSpaceDE w:val="0"/>
            <w:autoSpaceDN w:val="0"/>
            <w:ind w:hanging="480"/>
            <w:divId w:val="77560251"/>
            <w:rPr>
              <w:rFonts w:eastAsia="Times New Roman"/>
              <w:lang w:val="en-US"/>
            </w:rPr>
          </w:pPr>
          <w:r w:rsidRPr="00B67618">
            <w:rPr>
              <w:rFonts w:eastAsia="Times New Roman"/>
              <w:lang w:val="en-US"/>
            </w:rPr>
            <w:t xml:space="preserve">Chen, D. L., &amp; Lind, J. T. (2019). The Political Economy of Beliefs: Why Fiscal and Social Conservatives/Liberals Come Hand-in-hand. </w:t>
          </w:r>
          <w:r w:rsidRPr="00B67618">
            <w:rPr>
              <w:rFonts w:eastAsia="Times New Roman"/>
              <w:i/>
              <w:iCs/>
              <w:lang w:val="en-US"/>
            </w:rPr>
            <w:t>SSRN Electronic Journal</w:t>
          </w:r>
          <w:r w:rsidRPr="00B67618">
            <w:rPr>
              <w:rFonts w:eastAsia="Times New Roman"/>
              <w:lang w:val="en-US"/>
            </w:rPr>
            <w:t>. https://doi.org/10.2139/SSRN.2928766</w:t>
          </w:r>
        </w:p>
        <w:p w14:paraId="6B265A61" w14:textId="77777777" w:rsidR="002A28E9" w:rsidRPr="00B67618" w:rsidRDefault="002A28E9">
          <w:pPr>
            <w:autoSpaceDE w:val="0"/>
            <w:autoSpaceDN w:val="0"/>
            <w:ind w:hanging="480"/>
            <w:divId w:val="935361190"/>
            <w:rPr>
              <w:rFonts w:eastAsia="Times New Roman"/>
              <w:lang w:val="en-US"/>
            </w:rPr>
          </w:pPr>
          <w:r w:rsidRPr="00B67618">
            <w:rPr>
              <w:rFonts w:eastAsia="Times New Roman"/>
              <w:lang w:val="en-US"/>
            </w:rPr>
            <w:t xml:space="preserve">Chen, H. W., Duckworth, J., &amp; Kokanovic, R. (2022). Mental Jam: A Pilot Study of Video Game Co-creation for Individuals with Lived Experiences of Depression and Anxiety. </w:t>
          </w:r>
          <w:r w:rsidRPr="00B67618">
            <w:rPr>
              <w:rFonts w:eastAsia="Times New Roman"/>
              <w:i/>
              <w:iCs/>
              <w:lang w:val="en-US"/>
            </w:rPr>
            <w:t>Lecture Notes of the Institute for Computer Sciences, Social-Informatics and Telecommunications Engineering, LNICST</w:t>
          </w:r>
          <w:r w:rsidRPr="00B67618">
            <w:rPr>
              <w:rFonts w:eastAsia="Times New Roman"/>
              <w:lang w:val="en-US"/>
            </w:rPr>
            <w:t xml:space="preserve">, </w:t>
          </w:r>
          <w:r w:rsidRPr="00B67618">
            <w:rPr>
              <w:rFonts w:eastAsia="Times New Roman"/>
              <w:i/>
              <w:iCs/>
              <w:lang w:val="en-US"/>
            </w:rPr>
            <w:t>422 LNICST</w:t>
          </w:r>
          <w:r w:rsidRPr="00B67618">
            <w:rPr>
              <w:rFonts w:eastAsia="Times New Roman"/>
              <w:lang w:val="en-US"/>
            </w:rPr>
            <w:t>, 120–137. https://doi.org/10.1007/978-3-030-95531-1_9</w:t>
          </w:r>
        </w:p>
        <w:p w14:paraId="3966367F" w14:textId="77777777" w:rsidR="002A28E9" w:rsidRPr="00B67618" w:rsidRDefault="002A28E9">
          <w:pPr>
            <w:autoSpaceDE w:val="0"/>
            <w:autoSpaceDN w:val="0"/>
            <w:ind w:hanging="480"/>
            <w:divId w:val="1279606060"/>
            <w:rPr>
              <w:rFonts w:eastAsia="Times New Roman"/>
              <w:lang w:val="en-US"/>
            </w:rPr>
          </w:pPr>
          <w:r>
            <w:rPr>
              <w:rFonts w:eastAsia="Times New Roman"/>
            </w:rPr>
            <w:t xml:space="preserve">Cikara, M., Bruneau, E. G., &amp; Saxe, R. R. (2017). </w:t>
          </w:r>
          <w:r w:rsidRPr="00B67618">
            <w:rPr>
              <w:rFonts w:eastAsia="Times New Roman"/>
              <w:lang w:val="en-US"/>
            </w:rPr>
            <w:t xml:space="preserve">Us and Them: Intergroup Failures of Empathy. </w:t>
          </w:r>
          <w:r w:rsidRPr="00B67618">
            <w:rPr>
              <w:rFonts w:eastAsia="Times New Roman"/>
              <w:i/>
              <w:iCs/>
              <w:lang w:val="en-US"/>
            </w:rPr>
            <w:t>Https://Doi.Org/10.1177/0963721411408713</w:t>
          </w:r>
          <w:r w:rsidRPr="00B67618">
            <w:rPr>
              <w:rFonts w:eastAsia="Times New Roman"/>
              <w:lang w:val="en-US"/>
            </w:rPr>
            <w:t xml:space="preserve">, </w:t>
          </w:r>
          <w:r w:rsidRPr="00B67618">
            <w:rPr>
              <w:rFonts w:eastAsia="Times New Roman"/>
              <w:i/>
              <w:iCs/>
              <w:lang w:val="en-US"/>
            </w:rPr>
            <w:t>20</w:t>
          </w:r>
          <w:r w:rsidRPr="00B67618">
            <w:rPr>
              <w:rFonts w:eastAsia="Times New Roman"/>
              <w:lang w:val="en-US"/>
            </w:rPr>
            <w:t>(3), 149–153. https://doi.org/10.1177/0963721411408713</w:t>
          </w:r>
        </w:p>
        <w:p w14:paraId="21457856" w14:textId="77777777" w:rsidR="002A28E9" w:rsidRPr="00B67618" w:rsidRDefault="002A28E9">
          <w:pPr>
            <w:autoSpaceDE w:val="0"/>
            <w:autoSpaceDN w:val="0"/>
            <w:ind w:hanging="480"/>
            <w:divId w:val="1349408947"/>
            <w:rPr>
              <w:rFonts w:eastAsia="Times New Roman"/>
              <w:lang w:val="en-US"/>
            </w:rPr>
          </w:pPr>
          <w:r w:rsidRPr="00B67618">
            <w:rPr>
              <w:rFonts w:eastAsia="Times New Roman"/>
              <w:i/>
              <w:iCs/>
              <w:lang w:val="en-US"/>
            </w:rPr>
            <w:t>Citizen | Remember Me Wiki | Fandom</w:t>
          </w:r>
          <w:r w:rsidRPr="00B67618">
            <w:rPr>
              <w:rFonts w:eastAsia="Times New Roman"/>
              <w:lang w:val="en-US"/>
            </w:rPr>
            <w:t>. (n.d.). Retrieved September 15, 2023, from https://rememberme.fandom.com/wiki/Citizen</w:t>
          </w:r>
        </w:p>
        <w:p w14:paraId="012638B0" w14:textId="77777777" w:rsidR="002A28E9" w:rsidRPr="00B67618" w:rsidRDefault="002A28E9">
          <w:pPr>
            <w:autoSpaceDE w:val="0"/>
            <w:autoSpaceDN w:val="0"/>
            <w:ind w:hanging="480"/>
            <w:divId w:val="1992098673"/>
            <w:rPr>
              <w:rFonts w:eastAsia="Times New Roman"/>
              <w:lang w:val="en-US"/>
            </w:rPr>
          </w:pPr>
          <w:r w:rsidRPr="00B67618">
            <w:rPr>
              <w:rFonts w:eastAsia="Times New Roman"/>
              <w:i/>
              <w:iCs/>
              <w:lang w:val="en-US"/>
            </w:rPr>
            <w:t>Classical Archetypes – The Thief | Emergence Campaign Weblog</w:t>
          </w:r>
          <w:r w:rsidRPr="00B67618">
            <w:rPr>
              <w:rFonts w:eastAsia="Times New Roman"/>
              <w:lang w:val="en-US"/>
            </w:rPr>
            <w:t>. (n.d.). Retrieved September 17, 2023, from https://ruscumag.wordpress.com/2011/05/06/classical-archetypes-the-thief/</w:t>
          </w:r>
        </w:p>
        <w:p w14:paraId="32596951" w14:textId="77777777" w:rsidR="002A28E9" w:rsidRPr="00B67618" w:rsidRDefault="002A28E9">
          <w:pPr>
            <w:autoSpaceDE w:val="0"/>
            <w:autoSpaceDN w:val="0"/>
            <w:ind w:hanging="480"/>
            <w:divId w:val="304700804"/>
            <w:rPr>
              <w:rFonts w:eastAsia="Times New Roman"/>
              <w:lang w:val="en-US"/>
            </w:rPr>
          </w:pPr>
          <w:r w:rsidRPr="00B67618">
            <w:rPr>
              <w:rFonts w:eastAsia="Times New Roman"/>
              <w:i/>
              <w:iCs/>
              <w:lang w:val="en-US"/>
            </w:rPr>
            <w:t>Clinical Depression (Major Depressive Disorder): Symptoms</w:t>
          </w:r>
          <w:r w:rsidRPr="00B67618">
            <w:rPr>
              <w:rFonts w:eastAsia="Times New Roman"/>
              <w:lang w:val="en-US"/>
            </w:rPr>
            <w:t>. (n.d.). Retrieved September 26, 2023, from https://my.clevelandclinic.org/health/diseases/24481-clinical-depression-major-depressive-disorder</w:t>
          </w:r>
        </w:p>
        <w:p w14:paraId="2B2A16CE" w14:textId="77777777" w:rsidR="002A28E9" w:rsidRPr="00B67618" w:rsidRDefault="002A28E9">
          <w:pPr>
            <w:autoSpaceDE w:val="0"/>
            <w:autoSpaceDN w:val="0"/>
            <w:ind w:hanging="480"/>
            <w:divId w:val="844057205"/>
            <w:rPr>
              <w:rFonts w:eastAsia="Times New Roman"/>
              <w:lang w:val="en-US"/>
            </w:rPr>
          </w:pPr>
          <w:r w:rsidRPr="00B67618">
            <w:rPr>
              <w:rFonts w:eastAsia="Times New Roman"/>
              <w:i/>
              <w:iCs/>
              <w:lang w:val="en-US"/>
            </w:rPr>
            <w:t>Conceptual horror experiment “The Shining: Forwards and Backwards” screens in Orlando on Friday | Things to Do | Orlando | Orlando Weekly</w:t>
          </w:r>
          <w:r w:rsidRPr="00B67618">
            <w:rPr>
              <w:rFonts w:eastAsia="Times New Roman"/>
              <w:lang w:val="en-US"/>
            </w:rPr>
            <w:t>. (n.d.). Retrieved September 13, 2023, from https://www.orlandoweekly.com/arts/conceptual-horror-experiment-the-shining-forwards-and-backwards-screens-in-orlando-on-friday-33063698</w:t>
          </w:r>
        </w:p>
        <w:p w14:paraId="08B99BAB" w14:textId="77777777" w:rsidR="002A28E9" w:rsidRPr="00B67618" w:rsidRDefault="002A28E9">
          <w:pPr>
            <w:autoSpaceDE w:val="0"/>
            <w:autoSpaceDN w:val="0"/>
            <w:ind w:hanging="480"/>
            <w:divId w:val="96413781"/>
            <w:rPr>
              <w:rFonts w:eastAsia="Times New Roman"/>
              <w:lang w:val="en-US"/>
            </w:rPr>
          </w:pPr>
          <w:r w:rsidRPr="00B67618">
            <w:rPr>
              <w:rFonts w:eastAsia="Times New Roman"/>
              <w:i/>
              <w:iCs/>
              <w:lang w:val="en-US"/>
            </w:rPr>
            <w:t>Consider the Lily Flower - Flower Magazine | Home &amp; Lifestyle</w:t>
          </w:r>
          <w:r w:rsidRPr="00B67618">
            <w:rPr>
              <w:rFonts w:eastAsia="Times New Roman"/>
              <w:lang w:val="en-US"/>
            </w:rPr>
            <w:t>. (n.d.). Retrieved September 19, 2023, from https://flowermag.com/consider-lily-flower/</w:t>
          </w:r>
        </w:p>
        <w:p w14:paraId="53959B24" w14:textId="77777777" w:rsidR="002A28E9" w:rsidRDefault="002A28E9">
          <w:pPr>
            <w:autoSpaceDE w:val="0"/>
            <w:autoSpaceDN w:val="0"/>
            <w:ind w:hanging="480"/>
            <w:divId w:val="1441492222"/>
            <w:rPr>
              <w:rFonts w:eastAsia="Times New Roman"/>
            </w:rPr>
          </w:pPr>
          <w:r w:rsidRPr="00B67618">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2D6D9620" w14:textId="77777777" w:rsidR="002A28E9" w:rsidRDefault="002A28E9">
          <w:pPr>
            <w:autoSpaceDE w:val="0"/>
            <w:autoSpaceDN w:val="0"/>
            <w:ind w:hanging="480"/>
            <w:divId w:val="2054381274"/>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602503EB" w14:textId="77777777" w:rsidR="002A28E9" w:rsidRPr="00B67618" w:rsidRDefault="002A28E9">
          <w:pPr>
            <w:autoSpaceDE w:val="0"/>
            <w:autoSpaceDN w:val="0"/>
            <w:ind w:hanging="480"/>
            <w:divId w:val="1950819701"/>
            <w:rPr>
              <w:rFonts w:eastAsia="Times New Roman"/>
              <w:lang w:val="en-US"/>
            </w:rPr>
          </w:pPr>
          <w:r w:rsidRPr="00B67618">
            <w:rPr>
              <w:rFonts w:eastAsia="Times New Roman"/>
              <w:lang w:val="en-US"/>
            </w:rPr>
            <w:t xml:space="preserve">Costa, P., &amp; McCrae, R. (1985). </w:t>
          </w:r>
          <w:r w:rsidRPr="00B67618">
            <w:rPr>
              <w:rFonts w:eastAsia="Times New Roman"/>
              <w:i/>
              <w:iCs/>
              <w:lang w:val="en-US"/>
            </w:rPr>
            <w:t>The NEO personality inventory</w:t>
          </w:r>
          <w:r w:rsidRPr="00B67618">
            <w:rPr>
              <w:rFonts w:eastAsia="Times New Roman"/>
              <w:lang w:val="en-US"/>
            </w:rPr>
            <w:t>.</w:t>
          </w:r>
        </w:p>
        <w:p w14:paraId="0714345A" w14:textId="77777777" w:rsidR="002A28E9" w:rsidRPr="00B67618" w:rsidRDefault="002A28E9">
          <w:pPr>
            <w:autoSpaceDE w:val="0"/>
            <w:autoSpaceDN w:val="0"/>
            <w:ind w:hanging="480"/>
            <w:divId w:val="3479070"/>
            <w:rPr>
              <w:rFonts w:eastAsia="Times New Roman"/>
              <w:lang w:val="en-US"/>
            </w:rPr>
          </w:pPr>
          <w:r w:rsidRPr="00B67618">
            <w:rPr>
              <w:rFonts w:eastAsia="Times New Roman"/>
              <w:lang w:val="en-US"/>
            </w:rPr>
            <w:t xml:space="preserve">Costikyan, G. (2002). </w:t>
          </w:r>
          <w:r w:rsidRPr="00B67618">
            <w:rPr>
              <w:rFonts w:eastAsia="Times New Roman"/>
              <w:i/>
              <w:iCs/>
              <w:lang w:val="en-US"/>
            </w:rPr>
            <w:t>I Have No Words &amp; I Must Design: Toward a Critical Vocabulary for Games</w:t>
          </w:r>
          <w:r w:rsidRPr="00B67618">
            <w:rPr>
              <w:rFonts w:eastAsia="Times New Roman"/>
              <w:lang w:val="en-US"/>
            </w:rPr>
            <w:t>.</w:t>
          </w:r>
        </w:p>
        <w:p w14:paraId="2D291C57" w14:textId="77777777" w:rsidR="002A28E9" w:rsidRDefault="002A28E9">
          <w:pPr>
            <w:autoSpaceDE w:val="0"/>
            <w:autoSpaceDN w:val="0"/>
            <w:ind w:hanging="480"/>
            <w:divId w:val="325209640"/>
            <w:rPr>
              <w:rFonts w:eastAsia="Times New Roman"/>
            </w:rPr>
          </w:pPr>
          <w:r>
            <w:rPr>
              <w:rFonts w:eastAsia="Times New Roman"/>
            </w:rPr>
            <w:lastRenderedPageBreak/>
            <w:t xml:space="preserve">Coutinho, C. (2019). </w:t>
          </w:r>
          <w:r>
            <w:rPr>
              <w:rFonts w:eastAsia="Times New Roman"/>
              <w:i/>
              <w:iCs/>
            </w:rPr>
            <w:t>Metodologia de Investigação em Ciências Sociais e Humanas: Teoria e Prática</w:t>
          </w:r>
          <w:r>
            <w:rPr>
              <w:rFonts w:eastAsia="Times New Roman"/>
            </w:rPr>
            <w:t>.</w:t>
          </w:r>
        </w:p>
        <w:p w14:paraId="1D30FF90" w14:textId="77777777" w:rsidR="002A28E9" w:rsidRPr="00B67618" w:rsidRDefault="002A28E9">
          <w:pPr>
            <w:autoSpaceDE w:val="0"/>
            <w:autoSpaceDN w:val="0"/>
            <w:ind w:hanging="480"/>
            <w:divId w:val="1759474630"/>
            <w:rPr>
              <w:rFonts w:eastAsia="Times New Roman"/>
              <w:lang w:val="en-US"/>
            </w:rPr>
          </w:pPr>
          <w:r w:rsidRPr="00B67618">
            <w:rPr>
              <w:rFonts w:eastAsia="Times New Roman"/>
              <w:lang w:val="en-US"/>
            </w:rPr>
            <w:t xml:space="preserve">Cowden, T., LaFever, C., &amp; Viders, S. (2013). </w:t>
          </w:r>
          <w:r w:rsidRPr="00B67618">
            <w:rPr>
              <w:rFonts w:eastAsia="Times New Roman"/>
              <w:i/>
              <w:iCs/>
              <w:lang w:val="en-US"/>
            </w:rPr>
            <w:t>The Complete Writer’s Guide to Heroes and Heroines: Sixteen Master Archetypes</w:t>
          </w:r>
          <w:r w:rsidRPr="00B67618">
            <w:rPr>
              <w:rFonts w:eastAsia="Times New Roman"/>
              <w:lang w:val="en-US"/>
            </w:rPr>
            <w:t>.</w:t>
          </w:r>
        </w:p>
        <w:p w14:paraId="7BC8F580" w14:textId="77777777" w:rsidR="002A28E9" w:rsidRPr="00B67618" w:rsidRDefault="002A28E9">
          <w:pPr>
            <w:autoSpaceDE w:val="0"/>
            <w:autoSpaceDN w:val="0"/>
            <w:ind w:hanging="480"/>
            <w:divId w:val="770276632"/>
            <w:rPr>
              <w:rFonts w:eastAsia="Times New Roman"/>
              <w:lang w:val="en-US"/>
            </w:rPr>
          </w:pPr>
          <w:r w:rsidRPr="00B67618">
            <w:rPr>
              <w:rFonts w:eastAsia="Times New Roman"/>
              <w:lang w:val="en-US"/>
            </w:rPr>
            <w:t xml:space="preserve">Crawford, C. (1982). </w:t>
          </w:r>
          <w:r w:rsidRPr="00B67618">
            <w:rPr>
              <w:rFonts w:eastAsia="Times New Roman"/>
              <w:i/>
              <w:iCs/>
              <w:lang w:val="en-US"/>
            </w:rPr>
            <w:t>The Art of Computer Game Design</w:t>
          </w:r>
          <w:r w:rsidRPr="00B67618">
            <w:rPr>
              <w:rFonts w:eastAsia="Times New Roman"/>
              <w:lang w:val="en-US"/>
            </w:rPr>
            <w:t>.</w:t>
          </w:r>
        </w:p>
        <w:p w14:paraId="677F268F" w14:textId="77777777" w:rsidR="002A28E9" w:rsidRPr="00B67618" w:rsidRDefault="002A28E9">
          <w:pPr>
            <w:autoSpaceDE w:val="0"/>
            <w:autoSpaceDN w:val="0"/>
            <w:ind w:hanging="480"/>
            <w:divId w:val="778529685"/>
            <w:rPr>
              <w:rFonts w:eastAsia="Times New Roman"/>
              <w:lang w:val="en-US"/>
            </w:rPr>
          </w:pPr>
          <w:r w:rsidRPr="00B67618">
            <w:rPr>
              <w:rFonts w:eastAsia="Times New Roman"/>
              <w:lang w:val="en-US"/>
            </w:rPr>
            <w:t xml:space="preserve">Csikszentmihalyi, M. (1990). </w:t>
          </w:r>
          <w:r w:rsidRPr="00B67618">
            <w:rPr>
              <w:rFonts w:eastAsia="Times New Roman"/>
              <w:i/>
              <w:iCs/>
              <w:lang w:val="en-US"/>
            </w:rPr>
            <w:t>Flow: The Psychology of Optimal Experience</w:t>
          </w:r>
          <w:r w:rsidRPr="00B67618">
            <w:rPr>
              <w:rFonts w:eastAsia="Times New Roman"/>
              <w:lang w:val="en-US"/>
            </w:rPr>
            <w:t>.</w:t>
          </w:r>
        </w:p>
        <w:p w14:paraId="13F72DEB" w14:textId="77777777" w:rsidR="002A28E9" w:rsidRPr="00B67618" w:rsidRDefault="002A28E9">
          <w:pPr>
            <w:autoSpaceDE w:val="0"/>
            <w:autoSpaceDN w:val="0"/>
            <w:ind w:hanging="480"/>
            <w:divId w:val="1411925307"/>
            <w:rPr>
              <w:rFonts w:eastAsia="Times New Roman"/>
              <w:lang w:val="en-US"/>
            </w:rPr>
          </w:pPr>
          <w:r w:rsidRPr="00B67618">
            <w:rPr>
              <w:rFonts w:eastAsia="Times New Roman"/>
              <w:lang w:val="en-US"/>
            </w:rPr>
            <w:t xml:space="preserve">Culpepper, L., Muskin, P. R., &amp; Stahl, S. M. (2015). </w:t>
          </w:r>
          <w:r w:rsidRPr="00B67618">
            <w:rPr>
              <w:rFonts w:eastAsia="Times New Roman"/>
              <w:i/>
              <w:iCs/>
              <w:lang w:val="en-US"/>
            </w:rPr>
            <w:t>Major Depressive Disorder: Understanding the Significance of Residual Symptoms and Balancing Efficacy with Tolerability</w:t>
          </w:r>
          <w:r w:rsidRPr="00B67618">
            <w:rPr>
              <w:rFonts w:eastAsia="Times New Roman"/>
              <w:lang w:val="en-US"/>
            </w:rPr>
            <w:t>. https://doi.org/10.1016/j.amjmed.2015.07.001</w:t>
          </w:r>
        </w:p>
        <w:p w14:paraId="0CA94E6A" w14:textId="77777777" w:rsidR="002A28E9" w:rsidRPr="00B67618" w:rsidRDefault="002A28E9">
          <w:pPr>
            <w:autoSpaceDE w:val="0"/>
            <w:autoSpaceDN w:val="0"/>
            <w:ind w:hanging="480"/>
            <w:divId w:val="175462064"/>
            <w:rPr>
              <w:rFonts w:eastAsia="Times New Roman"/>
              <w:lang w:val="en-US"/>
            </w:rPr>
          </w:pPr>
          <w:r w:rsidRPr="00B67618">
            <w:rPr>
              <w:rFonts w:eastAsia="Times New Roman"/>
              <w:lang w:val="en-US"/>
            </w:rPr>
            <w:t xml:space="preserve">Cyan Productions. (1993). </w:t>
          </w:r>
          <w:r w:rsidRPr="00B67618">
            <w:rPr>
              <w:rFonts w:eastAsia="Times New Roman"/>
              <w:i/>
              <w:iCs/>
              <w:lang w:val="en-US"/>
            </w:rPr>
            <w:t>Myst</w:t>
          </w:r>
          <w:r w:rsidRPr="00B67618">
            <w:rPr>
              <w:rFonts w:eastAsia="Times New Roman"/>
              <w:lang w:val="en-US"/>
            </w:rPr>
            <w:t>.</w:t>
          </w:r>
        </w:p>
        <w:p w14:paraId="5631FB45" w14:textId="77777777" w:rsidR="002A28E9" w:rsidRDefault="002A28E9">
          <w:pPr>
            <w:autoSpaceDE w:val="0"/>
            <w:autoSpaceDN w:val="0"/>
            <w:ind w:hanging="480"/>
            <w:divId w:val="1319920764"/>
            <w:rPr>
              <w:rFonts w:eastAsia="Times New Roman"/>
            </w:rPr>
          </w:pPr>
          <w:r w:rsidRPr="00B67618">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568159D6" w14:textId="77777777" w:rsidR="002A28E9" w:rsidRDefault="002A28E9">
          <w:pPr>
            <w:autoSpaceDE w:val="0"/>
            <w:autoSpaceDN w:val="0"/>
            <w:ind w:hanging="480"/>
            <w:divId w:val="46607584"/>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3B60436E" w14:textId="77777777" w:rsidR="002A28E9" w:rsidRPr="00B67618" w:rsidRDefault="002A28E9">
          <w:pPr>
            <w:autoSpaceDE w:val="0"/>
            <w:autoSpaceDN w:val="0"/>
            <w:ind w:hanging="480"/>
            <w:divId w:val="598029563"/>
            <w:rPr>
              <w:rFonts w:eastAsia="Times New Roman"/>
              <w:lang w:val="en-US"/>
            </w:rPr>
          </w:pPr>
          <w:r w:rsidRPr="00B67618">
            <w:rPr>
              <w:rFonts w:eastAsia="Times New Roman"/>
              <w:i/>
              <w:iCs/>
              <w:lang w:val="en-US"/>
            </w:rPr>
            <w:t>Danganronpa V3 Bonus Mode Gonta Gokuhara Sprite (R by iyvyi on DeviantArt</w:t>
          </w:r>
          <w:r w:rsidRPr="00B67618">
            <w:rPr>
              <w:rFonts w:eastAsia="Times New Roman"/>
              <w:lang w:val="en-US"/>
            </w:rPr>
            <w:t>. (n.d.). Retrieved September 29, 2023, from https://www.deviantart.com/iyvyi/art/Danganronpa-V3-Bonus-Mode-Gonta-Gokuhara-Sprite-R-753608370</w:t>
          </w:r>
        </w:p>
        <w:p w14:paraId="7707A0E2" w14:textId="77777777" w:rsidR="002A28E9" w:rsidRPr="00B67618" w:rsidRDefault="002A28E9">
          <w:pPr>
            <w:autoSpaceDE w:val="0"/>
            <w:autoSpaceDN w:val="0"/>
            <w:ind w:hanging="480"/>
            <w:divId w:val="700130101"/>
            <w:rPr>
              <w:rFonts w:eastAsia="Times New Roman"/>
              <w:lang w:val="en-US"/>
            </w:rPr>
          </w:pPr>
          <w:r w:rsidRPr="00B67618">
            <w:rPr>
              <w:rFonts w:eastAsia="Times New Roman"/>
              <w:lang w:val="en-US"/>
            </w:rPr>
            <w:t xml:space="preserve">Darvasi, P. (2016). Empathy, perspective and complicity: how digital games can support peace education and conflict resolution. </w:t>
          </w:r>
          <w:r w:rsidRPr="00B67618">
            <w:rPr>
              <w:rFonts w:eastAsia="Times New Roman"/>
              <w:i/>
              <w:iCs/>
              <w:lang w:val="en-US"/>
            </w:rPr>
            <w:t>Mahatma Gandhi Institute of Education for Peace and Sustainable Development. UNESCO.</w:t>
          </w:r>
          <w:r w:rsidRPr="00B67618">
            <w:rPr>
              <w:rFonts w:eastAsia="Times New Roman"/>
              <w:lang w:val="en-US"/>
            </w:rPr>
            <w:t xml:space="preserve">, </w:t>
          </w:r>
          <w:r w:rsidRPr="00B67618">
            <w:rPr>
              <w:rFonts w:eastAsia="Times New Roman"/>
              <w:i/>
              <w:iCs/>
              <w:lang w:val="en-US"/>
            </w:rPr>
            <w:t>3</w:t>
          </w:r>
          <w:r w:rsidRPr="00B67618">
            <w:rPr>
              <w:rFonts w:eastAsia="Times New Roman"/>
              <w:lang w:val="en-US"/>
            </w:rPr>
            <w:t>, 2–23. https://unesdoc.unesco.org/ark:/48223/pf0000259928</w:t>
          </w:r>
        </w:p>
        <w:p w14:paraId="7AB3FAB4" w14:textId="77777777" w:rsidR="002A28E9" w:rsidRPr="00B67618" w:rsidRDefault="002A28E9">
          <w:pPr>
            <w:autoSpaceDE w:val="0"/>
            <w:autoSpaceDN w:val="0"/>
            <w:ind w:hanging="480"/>
            <w:divId w:val="958149415"/>
            <w:rPr>
              <w:rFonts w:eastAsia="Times New Roman"/>
              <w:lang w:val="en-US"/>
            </w:rPr>
          </w:pPr>
          <w:r w:rsidRPr="00B67618">
            <w:rPr>
              <w:rFonts w:eastAsia="Times New Roman"/>
              <w:lang w:val="en-US"/>
            </w:rPr>
            <w:t xml:space="preserve">Davis, M. (1980). </w:t>
          </w:r>
          <w:r w:rsidRPr="00B67618">
            <w:rPr>
              <w:rFonts w:eastAsia="Times New Roman"/>
              <w:i/>
              <w:iCs/>
              <w:lang w:val="en-US"/>
            </w:rPr>
            <w:t>A multidimensional approach to individual differences in empathy</w:t>
          </w:r>
          <w:r w:rsidRPr="00B67618">
            <w:rPr>
              <w:rFonts w:eastAsia="Times New Roman"/>
              <w:lang w:val="en-US"/>
            </w:rPr>
            <w:t>.</w:t>
          </w:r>
        </w:p>
        <w:p w14:paraId="65A5CE4A" w14:textId="77777777" w:rsidR="002A28E9" w:rsidRPr="00B67618" w:rsidRDefault="002A28E9">
          <w:pPr>
            <w:autoSpaceDE w:val="0"/>
            <w:autoSpaceDN w:val="0"/>
            <w:ind w:hanging="480"/>
            <w:divId w:val="1895504765"/>
            <w:rPr>
              <w:rFonts w:eastAsia="Times New Roman"/>
              <w:lang w:val="en-US"/>
            </w:rPr>
          </w:pPr>
          <w:r w:rsidRPr="00B67618">
            <w:rPr>
              <w:rFonts w:eastAsia="Times New Roman"/>
              <w:lang w:val="en-US"/>
            </w:rPr>
            <w:t xml:space="preserve">Davis, M. (1983). </w:t>
          </w:r>
          <w:r w:rsidRPr="00B67618">
            <w:rPr>
              <w:rFonts w:eastAsia="Times New Roman"/>
              <w:i/>
              <w:iCs/>
              <w:lang w:val="en-US"/>
            </w:rPr>
            <w:t>Measuring individual differences in empathy: Evidence for a multidimensional approach</w:t>
          </w:r>
          <w:r w:rsidRPr="00B67618">
            <w:rPr>
              <w:rFonts w:eastAsia="Times New Roman"/>
              <w:lang w:val="en-US"/>
            </w:rPr>
            <w:t>.</w:t>
          </w:r>
        </w:p>
        <w:p w14:paraId="24E7D350" w14:textId="77777777" w:rsidR="002A28E9" w:rsidRDefault="002A28E9">
          <w:pPr>
            <w:autoSpaceDE w:val="0"/>
            <w:autoSpaceDN w:val="0"/>
            <w:ind w:hanging="480"/>
            <w:divId w:val="329794158"/>
            <w:rPr>
              <w:rFonts w:eastAsia="Times New Roman"/>
            </w:rPr>
          </w:pPr>
          <w:r>
            <w:rPr>
              <w:rFonts w:eastAsia="Times New Roman"/>
            </w:rPr>
            <w:t xml:space="preserve">Dazai, O. (1948). </w:t>
          </w:r>
          <w:r>
            <w:rPr>
              <w:rFonts w:eastAsia="Times New Roman"/>
              <w:i/>
              <w:iCs/>
            </w:rPr>
            <w:t>No Longer Human</w:t>
          </w:r>
          <w:r>
            <w:rPr>
              <w:rFonts w:eastAsia="Times New Roman"/>
            </w:rPr>
            <w:t>.</w:t>
          </w:r>
        </w:p>
        <w:p w14:paraId="6CA26326" w14:textId="77777777" w:rsidR="002A28E9" w:rsidRPr="00B67618" w:rsidRDefault="002A28E9">
          <w:pPr>
            <w:autoSpaceDE w:val="0"/>
            <w:autoSpaceDN w:val="0"/>
            <w:ind w:hanging="480"/>
            <w:divId w:val="175388980"/>
            <w:rPr>
              <w:rFonts w:eastAsia="Times New Roman"/>
              <w:lang w:val="en-US"/>
            </w:rPr>
          </w:pPr>
          <w:r>
            <w:rPr>
              <w:rFonts w:eastAsia="Times New Roman"/>
            </w:rPr>
            <w:t xml:space="preserve">de Araujo Luz Junior, J., Rodrigues, M. A. F., &amp; Hammer, J. (2021, August 4). </w:t>
          </w:r>
          <w:r w:rsidRPr="00B67618">
            <w:rPr>
              <w:rFonts w:eastAsia="Times New Roman"/>
              <w:lang w:val="en-US"/>
            </w:rPr>
            <w:t xml:space="preserve">A Storytelling Game to Foster Empathy and Connect Emotionally with Breast Cancer Journeys. </w:t>
          </w:r>
          <w:r w:rsidRPr="00B67618">
            <w:rPr>
              <w:rFonts w:eastAsia="Times New Roman"/>
              <w:i/>
              <w:iCs/>
              <w:lang w:val="en-US"/>
            </w:rPr>
            <w:t>SeGAH 2021 - 2021 IEEE 9th International Conference on Serious Games and Applications for Health</w:t>
          </w:r>
          <w:r w:rsidRPr="00B67618">
            <w:rPr>
              <w:rFonts w:eastAsia="Times New Roman"/>
              <w:lang w:val="en-US"/>
            </w:rPr>
            <w:t>. https://doi.org/10.1109/SEGAH52098.2021.9551860</w:t>
          </w:r>
        </w:p>
        <w:p w14:paraId="2CC2A6C3" w14:textId="77777777" w:rsidR="002A28E9" w:rsidRPr="00B67618" w:rsidRDefault="002A28E9">
          <w:pPr>
            <w:autoSpaceDE w:val="0"/>
            <w:autoSpaceDN w:val="0"/>
            <w:ind w:hanging="480"/>
            <w:divId w:val="541282983"/>
            <w:rPr>
              <w:rFonts w:eastAsia="Times New Roman"/>
              <w:lang w:val="en-US"/>
            </w:rPr>
          </w:pPr>
          <w:r w:rsidRPr="00B67618">
            <w:rPr>
              <w:rFonts w:eastAsia="Times New Roman"/>
              <w:i/>
              <w:iCs/>
              <w:lang w:val="en-US"/>
            </w:rPr>
            <w:t>Dead landlord: reveal 12 terrible facts about California grandma Puente under her kind appearance - iNEWS</w:t>
          </w:r>
          <w:r w:rsidRPr="00B67618">
            <w:rPr>
              <w:rFonts w:eastAsia="Times New Roman"/>
              <w:lang w:val="en-US"/>
            </w:rPr>
            <w:t>. (n.d.). Retrieved September 14, 2023, from https://inf.news/en/world/99bde2754aee6f48c200f2c8741ea6f8.html</w:t>
          </w:r>
        </w:p>
        <w:p w14:paraId="4284475A" w14:textId="77777777" w:rsidR="002A28E9" w:rsidRPr="00B67618" w:rsidRDefault="002A28E9">
          <w:pPr>
            <w:autoSpaceDE w:val="0"/>
            <w:autoSpaceDN w:val="0"/>
            <w:ind w:hanging="480"/>
            <w:divId w:val="1620916988"/>
            <w:rPr>
              <w:rFonts w:eastAsia="Times New Roman"/>
              <w:lang w:val="en-US"/>
            </w:rPr>
          </w:pPr>
          <w:r w:rsidRPr="00B67618">
            <w:rPr>
              <w:rFonts w:eastAsia="Times New Roman"/>
              <w:i/>
              <w:iCs/>
              <w:lang w:val="en-US"/>
            </w:rPr>
            <w:t>Death Eater - Wikipedia</w:t>
          </w:r>
          <w:r w:rsidRPr="00B67618">
            <w:rPr>
              <w:rFonts w:eastAsia="Times New Roman"/>
              <w:lang w:val="en-US"/>
            </w:rPr>
            <w:t>. (n.d.). Retrieved September 17, 2023, from https://en.wikipedia.org/wiki/Death_Eater</w:t>
          </w:r>
        </w:p>
        <w:p w14:paraId="67B23098" w14:textId="77777777" w:rsidR="002A28E9" w:rsidRPr="00B67618" w:rsidRDefault="002A28E9">
          <w:pPr>
            <w:autoSpaceDE w:val="0"/>
            <w:autoSpaceDN w:val="0"/>
            <w:ind w:hanging="480"/>
            <w:divId w:val="2087023691"/>
            <w:rPr>
              <w:rFonts w:eastAsia="Times New Roman"/>
              <w:lang w:val="en-US"/>
            </w:rPr>
          </w:pPr>
          <w:r w:rsidRPr="00B67618">
            <w:rPr>
              <w:rFonts w:eastAsia="Times New Roman"/>
              <w:lang w:val="en-US"/>
            </w:rPr>
            <w:t xml:space="preserve">Decety, J., &amp; Ickes, W. (2011). </w:t>
          </w:r>
          <w:r w:rsidRPr="00B67618">
            <w:rPr>
              <w:rFonts w:eastAsia="Times New Roman"/>
              <w:i/>
              <w:iCs/>
              <w:lang w:val="en-US"/>
            </w:rPr>
            <w:t>The Social Neuroscience of Empathy</w:t>
          </w:r>
          <w:r w:rsidRPr="00B67618">
            <w:rPr>
              <w:rFonts w:eastAsia="Times New Roman"/>
              <w:lang w:val="en-US"/>
            </w:rPr>
            <w:t>.</w:t>
          </w:r>
        </w:p>
        <w:p w14:paraId="39FF1C73" w14:textId="77777777" w:rsidR="002A28E9" w:rsidRPr="00B67618" w:rsidRDefault="002A28E9">
          <w:pPr>
            <w:autoSpaceDE w:val="0"/>
            <w:autoSpaceDN w:val="0"/>
            <w:ind w:hanging="480"/>
            <w:divId w:val="61801509"/>
            <w:rPr>
              <w:rFonts w:eastAsia="Times New Roman"/>
              <w:lang w:val="en-US"/>
            </w:rPr>
          </w:pPr>
          <w:r w:rsidRPr="00B67618">
            <w:rPr>
              <w:rFonts w:eastAsia="Times New Roman"/>
              <w:lang w:val="en-US"/>
            </w:rPr>
            <w:t xml:space="preserve">del Barrio, V. (2004). Diagnostic and Statistical Manual of Mental Disorders. In </w:t>
          </w:r>
          <w:r w:rsidRPr="00B67618">
            <w:rPr>
              <w:rFonts w:eastAsia="Times New Roman"/>
              <w:i/>
              <w:iCs/>
              <w:lang w:val="en-US"/>
            </w:rPr>
            <w:t>Encyclopedia of Applied Psychology, Three-Volume Set</w:t>
          </w:r>
          <w:r w:rsidRPr="00B67618">
            <w:rPr>
              <w:rFonts w:eastAsia="Times New Roman"/>
              <w:lang w:val="en-US"/>
            </w:rPr>
            <w:t>. https://doi.org/10.1016/B0-12-657410-3/00457-8</w:t>
          </w:r>
        </w:p>
        <w:p w14:paraId="0AF32A78" w14:textId="77777777" w:rsidR="002A28E9" w:rsidRPr="00B67618" w:rsidRDefault="002A28E9">
          <w:pPr>
            <w:autoSpaceDE w:val="0"/>
            <w:autoSpaceDN w:val="0"/>
            <w:ind w:hanging="480"/>
            <w:divId w:val="2046782754"/>
            <w:rPr>
              <w:rFonts w:eastAsia="Times New Roman"/>
              <w:lang w:val="en-US"/>
            </w:rPr>
          </w:pPr>
          <w:r w:rsidRPr="00B67618">
            <w:rPr>
              <w:rFonts w:eastAsia="Times New Roman"/>
              <w:lang w:val="en-US"/>
            </w:rPr>
            <w:t xml:space="preserve">Demyttenaere, K., Rgen De Fruyt, J., &amp; Stahl, S. M. (2004). </w:t>
          </w:r>
          <w:r w:rsidRPr="00B67618">
            <w:rPr>
              <w:rFonts w:eastAsia="Times New Roman"/>
              <w:i/>
              <w:iCs/>
              <w:lang w:val="en-US"/>
            </w:rPr>
            <w:t>The many faces of fatigue in major depressive disorder</w:t>
          </w:r>
          <w:r w:rsidRPr="00B67618">
            <w:rPr>
              <w:rFonts w:eastAsia="Times New Roman"/>
              <w:lang w:val="en-US"/>
            </w:rPr>
            <w:t>. https://doi.org/10.1017/S1461145704004729</w:t>
          </w:r>
        </w:p>
        <w:p w14:paraId="2DB0E409" w14:textId="77777777" w:rsidR="002A28E9" w:rsidRPr="00B67618" w:rsidRDefault="002A28E9">
          <w:pPr>
            <w:autoSpaceDE w:val="0"/>
            <w:autoSpaceDN w:val="0"/>
            <w:ind w:hanging="480"/>
            <w:divId w:val="1322464865"/>
            <w:rPr>
              <w:rFonts w:eastAsia="Times New Roman"/>
              <w:lang w:val="en-US"/>
            </w:rPr>
          </w:pPr>
          <w:r w:rsidRPr="00B67618">
            <w:rPr>
              <w:rFonts w:eastAsia="Times New Roman"/>
              <w:lang w:val="en-US"/>
            </w:rPr>
            <w:lastRenderedPageBreak/>
            <w:t xml:space="preserve">Deutsch, H., &amp; Jackson, E. (1937). Absence of Grief. </w:t>
          </w:r>
          <w:r w:rsidRPr="00B67618">
            <w:rPr>
              <w:rFonts w:eastAsia="Times New Roman"/>
              <w:i/>
              <w:iCs/>
              <w:lang w:val="en-US"/>
            </w:rPr>
            <w:t>The Psychoanalytic Quarterly</w:t>
          </w:r>
          <w:r w:rsidRPr="00B67618">
            <w:rPr>
              <w:rFonts w:eastAsia="Times New Roman"/>
              <w:lang w:val="en-US"/>
            </w:rPr>
            <w:t xml:space="preserve">, </w:t>
          </w:r>
          <w:r w:rsidRPr="00B67618">
            <w:rPr>
              <w:rFonts w:eastAsia="Times New Roman"/>
              <w:i/>
              <w:iCs/>
              <w:lang w:val="en-US"/>
            </w:rPr>
            <w:t>6</w:t>
          </w:r>
          <w:r w:rsidRPr="00B67618">
            <w:rPr>
              <w:rFonts w:eastAsia="Times New Roman"/>
              <w:lang w:val="en-US"/>
            </w:rPr>
            <w:t>(1), 12–22. https://doi.org/10.1080/21674086.1937.11925307</w:t>
          </w:r>
        </w:p>
        <w:p w14:paraId="7628E7B6" w14:textId="77777777" w:rsidR="002A28E9" w:rsidRPr="00B67618" w:rsidRDefault="002A28E9">
          <w:pPr>
            <w:autoSpaceDE w:val="0"/>
            <w:autoSpaceDN w:val="0"/>
            <w:ind w:hanging="480"/>
            <w:divId w:val="1115950550"/>
            <w:rPr>
              <w:rFonts w:eastAsia="Times New Roman"/>
              <w:lang w:val="en-US"/>
            </w:rPr>
          </w:pPr>
          <w:r w:rsidRPr="00B67618">
            <w:rPr>
              <w:rFonts w:eastAsia="Times New Roman"/>
              <w:lang w:val="en-US"/>
            </w:rPr>
            <w:t xml:space="preserve">Dicheneaut, N., Yee, N., &amp; Quantic Foundry. (2016). </w:t>
          </w:r>
          <w:r w:rsidRPr="00B67618">
            <w:rPr>
              <w:rFonts w:eastAsia="Times New Roman"/>
              <w:i/>
              <w:iCs/>
              <w:lang w:val="en-US"/>
            </w:rPr>
            <w:t>Report Portfolio - Quantic Foundry</w:t>
          </w:r>
          <w:r w:rsidRPr="00B67618">
            <w:rPr>
              <w:rFonts w:eastAsia="Times New Roman"/>
              <w:lang w:val="en-US"/>
            </w:rPr>
            <w:t>. https://quanticfoundry.com/reports/</w:t>
          </w:r>
        </w:p>
        <w:p w14:paraId="1A4E2509" w14:textId="77777777" w:rsidR="002A28E9" w:rsidRPr="00B67618" w:rsidRDefault="002A28E9">
          <w:pPr>
            <w:autoSpaceDE w:val="0"/>
            <w:autoSpaceDN w:val="0"/>
            <w:ind w:hanging="480"/>
            <w:divId w:val="1503855445"/>
            <w:rPr>
              <w:rFonts w:eastAsia="Times New Roman"/>
              <w:lang w:val="en-US"/>
            </w:rPr>
          </w:pPr>
          <w:r w:rsidRPr="00B67618">
            <w:rPr>
              <w:rFonts w:eastAsia="Times New Roman"/>
              <w:i/>
              <w:iCs/>
              <w:lang w:val="en-US"/>
            </w:rPr>
            <w:t>dimensional_1 adjective - Definition, pictures, pronunciation and usage notes | Oxford Advanced Learner’s Dictionary at OxfordLearnersDictionaries.com</w:t>
          </w:r>
          <w:r w:rsidRPr="00B67618">
            <w:rPr>
              <w:rFonts w:eastAsia="Times New Roman"/>
              <w:lang w:val="en-US"/>
            </w:rPr>
            <w:t>. (n.d.). Retrieved September 19, 2023, from https://www.oxfordlearnersdictionaries.com/definition/english/dimensional_1</w:t>
          </w:r>
        </w:p>
        <w:p w14:paraId="42EF7DBF" w14:textId="77777777" w:rsidR="002A28E9" w:rsidRPr="00B67618" w:rsidRDefault="002A28E9">
          <w:pPr>
            <w:autoSpaceDE w:val="0"/>
            <w:autoSpaceDN w:val="0"/>
            <w:ind w:hanging="480"/>
            <w:divId w:val="1425150281"/>
            <w:rPr>
              <w:rFonts w:eastAsia="Times New Roman"/>
              <w:lang w:val="en-US"/>
            </w:rPr>
          </w:pPr>
          <w:r w:rsidRPr="00B67618">
            <w:rPr>
              <w:rFonts w:eastAsia="Times New Roman"/>
              <w:i/>
              <w:iCs/>
              <w:lang w:val="en-US"/>
            </w:rPr>
            <w:t>Divergent | The Norwich Radical</w:t>
          </w:r>
          <w:r w:rsidRPr="00B67618">
            <w:rPr>
              <w:rFonts w:eastAsia="Times New Roman"/>
              <w:lang w:val="en-US"/>
            </w:rPr>
            <w:t>. (n.d.). Retrieved April 15, 2023, from https://thenorwichradical.com/tag/divergent/</w:t>
          </w:r>
        </w:p>
        <w:p w14:paraId="78B7DA0E" w14:textId="77777777" w:rsidR="002A28E9" w:rsidRPr="00B67618" w:rsidRDefault="002A28E9">
          <w:pPr>
            <w:autoSpaceDE w:val="0"/>
            <w:autoSpaceDN w:val="0"/>
            <w:ind w:hanging="480"/>
            <w:divId w:val="771903647"/>
            <w:rPr>
              <w:rFonts w:eastAsia="Times New Roman"/>
              <w:lang w:val="en-US"/>
            </w:rPr>
          </w:pPr>
          <w:r w:rsidRPr="00B67618">
            <w:rPr>
              <w:rFonts w:eastAsia="Times New Roman"/>
              <w:i/>
              <w:iCs/>
              <w:lang w:val="en-US"/>
            </w:rPr>
            <w:t>Doctor Sleep What The Shinings Old Lady In The Bath Means - pokemonwe.com</w:t>
          </w:r>
          <w:r w:rsidRPr="00B67618">
            <w:rPr>
              <w:rFonts w:eastAsia="Times New Roman"/>
              <w:lang w:val="en-US"/>
            </w:rPr>
            <w:t>. (n.d.). Retrieved September 13, 2023, from https://pokemonwe.com/doctor-sleep-what-the-shinings-old-lady-in-the-bath-means/</w:t>
          </w:r>
        </w:p>
        <w:p w14:paraId="40354AD7" w14:textId="77777777" w:rsidR="002A28E9" w:rsidRPr="00B67618" w:rsidRDefault="002A28E9">
          <w:pPr>
            <w:autoSpaceDE w:val="0"/>
            <w:autoSpaceDN w:val="0"/>
            <w:ind w:hanging="480"/>
            <w:divId w:val="1913005333"/>
            <w:rPr>
              <w:rFonts w:eastAsia="Times New Roman"/>
              <w:lang w:val="en-US"/>
            </w:rPr>
          </w:pPr>
          <w:r w:rsidRPr="00B67618">
            <w:rPr>
              <w:rFonts w:eastAsia="Times New Roman"/>
              <w:i/>
              <w:iCs/>
              <w:lang w:val="en-US"/>
            </w:rPr>
            <w:t>Dorothea Puente - Hella Capital Crime (</w:t>
          </w:r>
          <w:r>
            <w:rPr>
              <w:rFonts w:ascii="MS Gothic" w:eastAsia="MS Gothic" w:hAnsi="MS Gothic" w:cs="MS Gothic" w:hint="eastAsia"/>
              <w:i/>
              <w:iCs/>
            </w:rPr>
            <w:t>播客</w:t>
          </w:r>
          <w:r w:rsidRPr="00B67618">
            <w:rPr>
              <w:rFonts w:eastAsia="Times New Roman"/>
              <w:i/>
              <w:iCs/>
              <w:lang w:val="en-US"/>
            </w:rPr>
            <w:t>) | Listen Notes</w:t>
          </w:r>
          <w:r w:rsidRPr="00B67618">
            <w:rPr>
              <w:rFonts w:eastAsia="Times New Roman"/>
              <w:lang w:val="en-US"/>
            </w:rPr>
            <w:t>. (n.d.). Retrieved September 14, 2023, from https://www.listennotes.com/zh-hans/podcasts/hella-capital-crime/dorothea-puente-6RMpamunzHL/</w:t>
          </w:r>
        </w:p>
        <w:p w14:paraId="5784E868" w14:textId="77777777" w:rsidR="002A28E9" w:rsidRPr="00B67618" w:rsidRDefault="002A28E9">
          <w:pPr>
            <w:autoSpaceDE w:val="0"/>
            <w:autoSpaceDN w:val="0"/>
            <w:ind w:hanging="480"/>
            <w:divId w:val="781218879"/>
            <w:rPr>
              <w:rFonts w:eastAsia="Times New Roman"/>
              <w:lang w:val="en-US"/>
            </w:rPr>
          </w:pPr>
          <w:r w:rsidRPr="00B67618">
            <w:rPr>
              <w:rFonts w:eastAsia="Times New Roman"/>
              <w:i/>
              <w:iCs/>
              <w:lang w:val="en-US"/>
            </w:rPr>
            <w:t>Dorothea Puente - Wikipedia</w:t>
          </w:r>
          <w:r w:rsidRPr="00B67618">
            <w:rPr>
              <w:rFonts w:eastAsia="Times New Roman"/>
              <w:lang w:val="en-US"/>
            </w:rPr>
            <w:t>. (n.d.). Retrieved September 14, 2023, from https://en.wikipedia.org/wiki/Dorothea_Puente</w:t>
          </w:r>
        </w:p>
        <w:p w14:paraId="20D4B081" w14:textId="77777777" w:rsidR="002A28E9" w:rsidRPr="00B67618" w:rsidRDefault="002A28E9">
          <w:pPr>
            <w:autoSpaceDE w:val="0"/>
            <w:autoSpaceDN w:val="0"/>
            <w:ind w:hanging="480"/>
            <w:divId w:val="1310984553"/>
            <w:rPr>
              <w:rFonts w:eastAsia="Times New Roman"/>
              <w:lang w:val="en-US"/>
            </w:rPr>
          </w:pPr>
          <w:r w:rsidRPr="00B67618">
            <w:rPr>
              <w:rFonts w:eastAsia="Times New Roman"/>
              <w:i/>
              <w:iCs/>
              <w:lang w:val="en-US"/>
            </w:rPr>
            <w:t>Dorothea Puente seemed like a kindly landlady. She was a serial killer.</w:t>
          </w:r>
          <w:r w:rsidRPr="00B67618">
            <w:rPr>
              <w:rFonts w:eastAsia="Times New Roman"/>
              <w:lang w:val="en-US"/>
            </w:rPr>
            <w:t xml:space="preserve"> (n.d.). Retrieved September 14, 2023, from https://www.sfgate.com/local/article/california-serial-killer-dorothea-puente-17318261.php</w:t>
          </w:r>
        </w:p>
        <w:p w14:paraId="1A840CB9" w14:textId="77777777" w:rsidR="002A28E9" w:rsidRPr="00B67618" w:rsidRDefault="002A28E9">
          <w:pPr>
            <w:autoSpaceDE w:val="0"/>
            <w:autoSpaceDN w:val="0"/>
            <w:ind w:hanging="480"/>
            <w:divId w:val="2079984515"/>
            <w:rPr>
              <w:rFonts w:eastAsia="Times New Roman"/>
              <w:lang w:val="en-US"/>
            </w:rPr>
          </w:pPr>
          <w:r w:rsidRPr="00B67618">
            <w:rPr>
              <w:rFonts w:eastAsia="Times New Roman"/>
              <w:i/>
              <w:iCs/>
              <w:lang w:val="en-US"/>
            </w:rPr>
            <w:t>Dr. Stone Petrification Theory</w:t>
          </w:r>
          <w:r w:rsidRPr="00B67618">
            <w:rPr>
              <w:rFonts w:eastAsia="Times New Roman"/>
              <w:lang w:val="en-US"/>
            </w:rPr>
            <w:t>. (n.d.). Retrieved April 15, 2023, from https://quotetheanime.com/dr-stone-petrification-theory/</w:t>
          </w:r>
        </w:p>
        <w:p w14:paraId="56E8D019" w14:textId="77777777" w:rsidR="002A28E9" w:rsidRPr="00B67618" w:rsidRDefault="002A28E9">
          <w:pPr>
            <w:autoSpaceDE w:val="0"/>
            <w:autoSpaceDN w:val="0"/>
            <w:ind w:hanging="480"/>
            <w:divId w:val="768349741"/>
            <w:rPr>
              <w:rFonts w:eastAsia="Times New Roman"/>
              <w:lang w:val="en-US"/>
            </w:rPr>
          </w:pPr>
          <w:r w:rsidRPr="00B67618">
            <w:rPr>
              <w:rFonts w:eastAsia="Times New Roman"/>
              <w:lang w:val="en-US"/>
            </w:rPr>
            <w:t xml:space="preserve">Draw Distance. (2020). </w:t>
          </w:r>
          <w:r w:rsidRPr="00B67618">
            <w:rPr>
              <w:rFonts w:eastAsia="Times New Roman"/>
              <w:i/>
              <w:iCs/>
              <w:lang w:val="en-US"/>
            </w:rPr>
            <w:t>Vampire: The Masquerade – Shadows of New York</w:t>
          </w:r>
          <w:r w:rsidRPr="00B67618">
            <w:rPr>
              <w:rFonts w:eastAsia="Times New Roman"/>
              <w:lang w:val="en-US"/>
            </w:rPr>
            <w:t>.</w:t>
          </w:r>
        </w:p>
        <w:p w14:paraId="3C844671" w14:textId="77777777" w:rsidR="002A28E9" w:rsidRPr="00B67618" w:rsidRDefault="002A28E9">
          <w:pPr>
            <w:autoSpaceDE w:val="0"/>
            <w:autoSpaceDN w:val="0"/>
            <w:ind w:hanging="480"/>
            <w:divId w:val="1350254304"/>
            <w:rPr>
              <w:rFonts w:eastAsia="Times New Roman"/>
              <w:lang w:val="en-US"/>
            </w:rPr>
          </w:pPr>
          <w:r w:rsidRPr="00B67618">
            <w:rPr>
              <w:rFonts w:eastAsia="Times New Roman"/>
              <w:i/>
              <w:iCs/>
              <w:lang w:val="en-US"/>
            </w:rPr>
            <w:t>Easter egg | English meaning - Cambridge Dictionary</w:t>
          </w:r>
          <w:r w:rsidRPr="00B67618">
            <w:rPr>
              <w:rFonts w:eastAsia="Times New Roman"/>
              <w:lang w:val="en-US"/>
            </w:rPr>
            <w:t>. (n.d.). Retrieved August 26, 2023, from https://dictionary.cambridge.org/dictionary/english/easter-egg</w:t>
          </w:r>
        </w:p>
        <w:p w14:paraId="398F4474" w14:textId="77777777" w:rsidR="002A28E9" w:rsidRDefault="002A28E9">
          <w:pPr>
            <w:autoSpaceDE w:val="0"/>
            <w:autoSpaceDN w:val="0"/>
            <w:ind w:hanging="480"/>
            <w:divId w:val="1122387328"/>
            <w:rPr>
              <w:rFonts w:eastAsia="Times New Roman"/>
            </w:rPr>
          </w:pPr>
          <w:r>
            <w:rPr>
              <w:rFonts w:eastAsia="Times New Roman"/>
            </w:rPr>
            <w:t xml:space="preserve">Eisma, M. C., Rosner, R., &amp; Comtesse, H. (2020). </w:t>
          </w:r>
          <w:r w:rsidRPr="00B67618">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4841E318" w14:textId="77777777" w:rsidR="002A28E9" w:rsidRPr="00B67618" w:rsidRDefault="002A28E9">
          <w:pPr>
            <w:autoSpaceDE w:val="0"/>
            <w:autoSpaceDN w:val="0"/>
            <w:ind w:hanging="480"/>
            <w:divId w:val="1539009520"/>
            <w:rPr>
              <w:rFonts w:eastAsia="Times New Roman"/>
              <w:lang w:val="en-US"/>
            </w:rPr>
          </w:pPr>
          <w:r>
            <w:rPr>
              <w:rFonts w:eastAsia="Times New Roman"/>
              <w:i/>
              <w:iCs/>
            </w:rPr>
            <w:t>Eufemismo: conheça essa figura de linguagem</w:t>
          </w:r>
          <w:r>
            <w:rPr>
              <w:rFonts w:eastAsia="Times New Roman"/>
            </w:rPr>
            <w:t xml:space="preserve">. </w:t>
          </w:r>
          <w:r w:rsidRPr="00B67618">
            <w:rPr>
              <w:rFonts w:eastAsia="Times New Roman"/>
              <w:lang w:val="en-US"/>
            </w:rPr>
            <w:t>(n.d.). Retrieved September 18, 2023, from https://blog.mettzer.com/eufemismo/</w:t>
          </w:r>
        </w:p>
        <w:p w14:paraId="22B1D81A" w14:textId="77777777" w:rsidR="002A28E9" w:rsidRPr="00B67618" w:rsidRDefault="002A28E9">
          <w:pPr>
            <w:autoSpaceDE w:val="0"/>
            <w:autoSpaceDN w:val="0"/>
            <w:ind w:hanging="480"/>
            <w:divId w:val="1845046558"/>
            <w:rPr>
              <w:rFonts w:eastAsia="Times New Roman"/>
              <w:lang w:val="en-US"/>
            </w:rPr>
          </w:pPr>
          <w:r w:rsidRPr="00B67618">
            <w:rPr>
              <w:rFonts w:eastAsia="Times New Roman"/>
              <w:lang w:val="en-US"/>
            </w:rPr>
            <w:t xml:space="preserve">Everymind. (2020a). </w:t>
          </w:r>
          <w:r w:rsidRPr="00B67618">
            <w:rPr>
              <w:rFonts w:eastAsia="Times New Roman"/>
              <w:i/>
              <w:iCs/>
              <w:lang w:val="en-US"/>
            </w:rPr>
            <w:t>Mental ill-health and suicide: A Mindframe resource for stage and screen</w:t>
          </w:r>
          <w:r w:rsidRPr="00B67618">
            <w:rPr>
              <w:rFonts w:eastAsia="Times New Roman"/>
              <w:lang w:val="en-US"/>
            </w:rPr>
            <w:t>.</w:t>
          </w:r>
        </w:p>
        <w:p w14:paraId="1BBC22C2" w14:textId="77777777" w:rsidR="002A28E9" w:rsidRPr="00B67618" w:rsidRDefault="002A28E9">
          <w:pPr>
            <w:autoSpaceDE w:val="0"/>
            <w:autoSpaceDN w:val="0"/>
            <w:ind w:hanging="480"/>
            <w:divId w:val="1747144183"/>
            <w:rPr>
              <w:rFonts w:eastAsia="Times New Roman"/>
              <w:lang w:val="en-US"/>
            </w:rPr>
          </w:pPr>
          <w:r w:rsidRPr="00B67618">
            <w:rPr>
              <w:rFonts w:eastAsia="Times New Roman"/>
              <w:lang w:val="en-US"/>
            </w:rPr>
            <w:t xml:space="preserve">Everymind. (2020b). </w:t>
          </w:r>
          <w:r w:rsidRPr="00B67618">
            <w:rPr>
              <w:rFonts w:eastAsia="Times New Roman"/>
              <w:i/>
              <w:iCs/>
              <w:lang w:val="en-US"/>
            </w:rPr>
            <w:t>Reporting suicide and mental Ill-health: A Mindframe resource for media professionals</w:t>
          </w:r>
          <w:r w:rsidRPr="00B67618">
            <w:rPr>
              <w:rFonts w:eastAsia="Times New Roman"/>
              <w:lang w:val="en-US"/>
            </w:rPr>
            <w:t>.</w:t>
          </w:r>
        </w:p>
        <w:p w14:paraId="1B8E20A1" w14:textId="77777777" w:rsidR="002A28E9" w:rsidRPr="00B67618" w:rsidRDefault="002A28E9">
          <w:pPr>
            <w:autoSpaceDE w:val="0"/>
            <w:autoSpaceDN w:val="0"/>
            <w:ind w:hanging="480"/>
            <w:divId w:val="514416543"/>
            <w:rPr>
              <w:rFonts w:eastAsia="Times New Roman"/>
              <w:lang w:val="en-US"/>
            </w:rPr>
          </w:pPr>
          <w:r w:rsidRPr="00B67618">
            <w:rPr>
              <w:rFonts w:eastAsia="Times New Roman"/>
              <w:i/>
              <w:iCs/>
              <w:lang w:val="en-US"/>
            </w:rPr>
            <w:t>Facebook</w:t>
          </w:r>
          <w:r w:rsidRPr="00B67618">
            <w:rPr>
              <w:rFonts w:eastAsia="Times New Roman"/>
              <w:lang w:val="en-US"/>
            </w:rPr>
            <w:t>. (n.d.). Retrieved September 9, 2023, from https://www.facebook.com/102783475863364/photos/a.102937965847915/120834650724913/</w:t>
          </w:r>
        </w:p>
        <w:p w14:paraId="36868426" w14:textId="77777777" w:rsidR="002A28E9" w:rsidRPr="00B67618" w:rsidRDefault="002A28E9">
          <w:pPr>
            <w:autoSpaceDE w:val="0"/>
            <w:autoSpaceDN w:val="0"/>
            <w:ind w:hanging="480"/>
            <w:divId w:val="8023340"/>
            <w:rPr>
              <w:rFonts w:eastAsia="Times New Roman"/>
              <w:lang w:val="en-US"/>
            </w:rPr>
          </w:pPr>
          <w:r w:rsidRPr="00B67618">
            <w:rPr>
              <w:rFonts w:eastAsia="Times New Roman"/>
              <w:lang w:val="en-US"/>
            </w:rPr>
            <w:t xml:space="preserve">Fan, J., Luks, T. L., Alderman, B. L., Olson, R. L., Bates, M. E., Selby, E. A., Buckman, J. F., Brush, C. J., Panza, E. A., Kranzler, A., Eddie, D., &amp; Shors, T. J. (2015). </w:t>
          </w:r>
          <w:r w:rsidRPr="00B67618">
            <w:rPr>
              <w:rFonts w:eastAsia="Times New Roman"/>
              <w:i/>
              <w:iCs/>
              <w:lang w:val="en-US"/>
            </w:rPr>
            <w:t xml:space="preserve">Rumination in major depressive </w:t>
          </w:r>
          <w:r w:rsidRPr="00B67618">
            <w:rPr>
              <w:rFonts w:eastAsia="Times New Roman"/>
              <w:i/>
              <w:iCs/>
              <w:lang w:val="en-US"/>
            </w:rPr>
            <w:lastRenderedPageBreak/>
            <w:t>disorder is associated with impaired neural activation during conflict monitoring</w:t>
          </w:r>
          <w:r w:rsidRPr="00B67618">
            <w:rPr>
              <w:rFonts w:eastAsia="Times New Roman"/>
              <w:lang w:val="en-US"/>
            </w:rPr>
            <w:t>. https://doi.org/10.3389/fnhum.2015.00269</w:t>
          </w:r>
        </w:p>
        <w:p w14:paraId="61888077" w14:textId="77777777" w:rsidR="002A28E9" w:rsidRPr="00B67618" w:rsidRDefault="002A28E9">
          <w:pPr>
            <w:autoSpaceDE w:val="0"/>
            <w:autoSpaceDN w:val="0"/>
            <w:ind w:hanging="480"/>
            <w:divId w:val="1459370069"/>
            <w:rPr>
              <w:rFonts w:eastAsia="Times New Roman"/>
              <w:lang w:val="en-US"/>
            </w:rPr>
          </w:pPr>
          <w:r w:rsidRPr="00B67618">
            <w:rPr>
              <w:rFonts w:eastAsia="Times New Roman"/>
              <w:lang w:val="en-US"/>
            </w:rPr>
            <w:t xml:space="preserve">Farber, M., &amp; Schrier, K. (2017a). </w:t>
          </w:r>
          <w:r w:rsidRPr="00B67618">
            <w:rPr>
              <w:rFonts w:eastAsia="Times New Roman"/>
              <w:i/>
              <w:iCs/>
              <w:lang w:val="en-US"/>
            </w:rPr>
            <w:t>The Limits and Strengths of Using Digital Games as “Empathy Machines.”</w:t>
          </w:r>
        </w:p>
        <w:p w14:paraId="4CB54D31" w14:textId="77777777" w:rsidR="002A28E9" w:rsidRPr="00B67618" w:rsidRDefault="002A28E9">
          <w:pPr>
            <w:autoSpaceDE w:val="0"/>
            <w:autoSpaceDN w:val="0"/>
            <w:ind w:hanging="480"/>
            <w:divId w:val="608202599"/>
            <w:rPr>
              <w:rFonts w:eastAsia="Times New Roman"/>
              <w:lang w:val="en-US"/>
            </w:rPr>
          </w:pPr>
          <w:r w:rsidRPr="00B67618">
            <w:rPr>
              <w:rFonts w:eastAsia="Times New Roman"/>
              <w:lang w:val="en-US"/>
            </w:rPr>
            <w:t xml:space="preserve">Farber, M., &amp; Schrier, K. (2017b). </w:t>
          </w:r>
          <w:r w:rsidRPr="00B67618">
            <w:rPr>
              <w:rFonts w:eastAsia="Times New Roman"/>
              <w:i/>
              <w:iCs/>
              <w:lang w:val="en-US"/>
            </w:rPr>
            <w:t>The Limits and Strengths of Using Digital Games as “Empathy Machines.”</w:t>
          </w:r>
        </w:p>
        <w:p w14:paraId="625F2338" w14:textId="77777777" w:rsidR="002A28E9" w:rsidRPr="00B67618" w:rsidRDefault="002A28E9">
          <w:pPr>
            <w:autoSpaceDE w:val="0"/>
            <w:autoSpaceDN w:val="0"/>
            <w:ind w:hanging="480"/>
            <w:divId w:val="1963615176"/>
            <w:rPr>
              <w:rFonts w:eastAsia="Times New Roman"/>
              <w:lang w:val="en-US"/>
            </w:rPr>
          </w:pPr>
          <w:r w:rsidRPr="00B67618">
            <w:rPr>
              <w:rFonts w:eastAsia="Times New Roman"/>
              <w:i/>
              <w:iCs/>
              <w:lang w:val="en-US"/>
            </w:rPr>
            <w:t>Fatal Attraction turns 35 this year - Telegraph India</w:t>
          </w:r>
          <w:r w:rsidRPr="00B67618">
            <w:rPr>
              <w:rFonts w:eastAsia="Times New Roman"/>
              <w:lang w:val="en-US"/>
            </w:rPr>
            <w:t>. (n.d.). Retrieved September 14, 2023, from https://www.telegraphindia.com/my-kolkata/try-this/watch/fatal-attraction-turns-35-this-year/cid/1885803</w:t>
          </w:r>
        </w:p>
        <w:p w14:paraId="76D7140D" w14:textId="77777777" w:rsidR="002A28E9" w:rsidRPr="00B67618" w:rsidRDefault="002A28E9">
          <w:pPr>
            <w:autoSpaceDE w:val="0"/>
            <w:autoSpaceDN w:val="0"/>
            <w:ind w:hanging="480"/>
            <w:divId w:val="558250008"/>
            <w:rPr>
              <w:rFonts w:eastAsia="Times New Roman"/>
              <w:lang w:val="en-US"/>
            </w:rPr>
          </w:pPr>
          <w:r>
            <w:rPr>
              <w:rFonts w:eastAsia="Times New Roman"/>
            </w:rPr>
            <w:t xml:space="preserve">Fernandez Y-Garcia, E., Duberstein, P., Paterniti, D. A., Cipri, C. S., Kravitz, R. L., &amp; Epstein, R. M. (2012). </w:t>
          </w:r>
          <w:r w:rsidRPr="00B67618">
            <w:rPr>
              <w:rFonts w:eastAsia="Times New Roman"/>
              <w:i/>
              <w:iCs/>
              <w:lang w:val="en-US"/>
            </w:rPr>
            <w:t>Feeling labeled, judged, lectured, and rejected by family and friends over depression: Cautionary results for primary care clinicians from a multi-centered, qualitative study</w:t>
          </w:r>
          <w:r w:rsidRPr="00B67618">
            <w:rPr>
              <w:rFonts w:eastAsia="Times New Roman"/>
              <w:lang w:val="en-US"/>
            </w:rPr>
            <w:t>. http://www.biomedcentral.com/1471-2296/13/64</w:t>
          </w:r>
        </w:p>
        <w:p w14:paraId="34292877" w14:textId="77777777" w:rsidR="002A28E9" w:rsidRPr="00B67618" w:rsidRDefault="002A28E9">
          <w:pPr>
            <w:autoSpaceDE w:val="0"/>
            <w:autoSpaceDN w:val="0"/>
            <w:ind w:hanging="480"/>
            <w:divId w:val="2010673536"/>
            <w:rPr>
              <w:rFonts w:eastAsia="Times New Roman"/>
              <w:lang w:val="en-US"/>
            </w:rPr>
          </w:pPr>
          <w:r w:rsidRPr="00B67618">
            <w:rPr>
              <w:rFonts w:eastAsia="Times New Roman"/>
              <w:lang w:val="en-US"/>
            </w:rPr>
            <w:t xml:space="preserve">Fernández-Vara, C. (2010). </w:t>
          </w:r>
          <w:r w:rsidRPr="00B67618">
            <w:rPr>
              <w:rFonts w:eastAsia="Times New Roman"/>
              <w:i/>
              <w:iCs/>
              <w:lang w:val="en-US"/>
            </w:rPr>
            <w:t>The Key to Adventure Game Design: Insight and Sense-making</w:t>
          </w:r>
          <w:r w:rsidRPr="00B67618">
            <w:rPr>
              <w:rFonts w:eastAsia="Times New Roman"/>
              <w:lang w:val="en-US"/>
            </w:rPr>
            <w:t>.</w:t>
          </w:r>
        </w:p>
        <w:p w14:paraId="2A022CE2" w14:textId="77777777" w:rsidR="002A28E9" w:rsidRDefault="002A28E9">
          <w:pPr>
            <w:autoSpaceDE w:val="0"/>
            <w:autoSpaceDN w:val="0"/>
            <w:ind w:hanging="480"/>
            <w:divId w:val="1723211529"/>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308090CD" w14:textId="77777777" w:rsidR="002A28E9" w:rsidRPr="00B67618" w:rsidRDefault="002A28E9">
          <w:pPr>
            <w:autoSpaceDE w:val="0"/>
            <w:autoSpaceDN w:val="0"/>
            <w:ind w:hanging="480"/>
            <w:divId w:val="939023467"/>
            <w:rPr>
              <w:rFonts w:eastAsia="Times New Roman"/>
              <w:lang w:val="en-US"/>
            </w:rPr>
          </w:pPr>
          <w:r>
            <w:rPr>
              <w:rFonts w:eastAsia="Times New Roman"/>
            </w:rPr>
            <w:t xml:space="preserve">Field, S. (1995). </w:t>
          </w:r>
          <w:r w:rsidRPr="00B67618">
            <w:rPr>
              <w:rFonts w:eastAsia="Times New Roman"/>
              <w:i/>
              <w:iCs/>
              <w:lang w:val="en-US"/>
            </w:rPr>
            <w:t>Manual do Roteiro</w:t>
          </w:r>
          <w:r w:rsidRPr="00B67618">
            <w:rPr>
              <w:rFonts w:eastAsia="Times New Roman"/>
              <w:lang w:val="en-US"/>
            </w:rPr>
            <w:t>.</w:t>
          </w:r>
        </w:p>
        <w:p w14:paraId="4F3FD2E0" w14:textId="77777777" w:rsidR="002A28E9" w:rsidRPr="00B67618" w:rsidRDefault="002A28E9">
          <w:pPr>
            <w:autoSpaceDE w:val="0"/>
            <w:autoSpaceDN w:val="0"/>
            <w:ind w:hanging="480"/>
            <w:divId w:val="235357449"/>
            <w:rPr>
              <w:rFonts w:eastAsia="Times New Roman"/>
              <w:lang w:val="en-US"/>
            </w:rPr>
          </w:pPr>
          <w:r w:rsidRPr="00B67618">
            <w:rPr>
              <w:rFonts w:eastAsia="Times New Roman"/>
              <w:lang w:val="en-US"/>
            </w:rPr>
            <w:t xml:space="preserve">Fishburne, T. (2009). </w:t>
          </w:r>
          <w:r w:rsidRPr="00B67618">
            <w:rPr>
              <w:rFonts w:eastAsia="Times New Roman"/>
              <w:i/>
              <w:iCs/>
              <w:lang w:val="en-US"/>
            </w:rPr>
            <w:t>the five stages of recession - Marketoonist</w:t>
          </w:r>
          <w:r w:rsidRPr="00B67618">
            <w:rPr>
              <w:rFonts w:eastAsia="Times New Roman"/>
              <w:lang w:val="en-US"/>
            </w:rPr>
            <w:t>. https://marketoonist.com/2009/04/the-five-stages-of-recession.html</w:t>
          </w:r>
        </w:p>
        <w:p w14:paraId="5E89C360" w14:textId="77777777" w:rsidR="002A28E9" w:rsidRPr="00B67618" w:rsidRDefault="002A28E9">
          <w:pPr>
            <w:autoSpaceDE w:val="0"/>
            <w:autoSpaceDN w:val="0"/>
            <w:ind w:hanging="480"/>
            <w:divId w:val="257098660"/>
            <w:rPr>
              <w:rFonts w:eastAsia="Times New Roman"/>
              <w:lang w:val="en-US"/>
            </w:rPr>
          </w:pPr>
          <w:r w:rsidRPr="00B67618">
            <w:rPr>
              <w:rFonts w:eastAsia="Times New Roman"/>
              <w:lang w:val="en-US"/>
            </w:rPr>
            <w:t xml:space="preserve">Freedman, M. (2016). </w:t>
          </w:r>
          <w:r w:rsidRPr="00B67618">
            <w:rPr>
              <w:rFonts w:eastAsia="Times New Roman"/>
              <w:i/>
              <w:iCs/>
              <w:lang w:val="en-US"/>
            </w:rPr>
            <w:t>7 Essential Writing Tools: That Will Absolutely Make Your Writing Better (And Enliven Your Soul)</w:t>
          </w:r>
          <w:r w:rsidRPr="00B67618">
            <w:rPr>
              <w:rFonts w:eastAsia="Times New Roman"/>
              <w:lang w:val="en-US"/>
            </w:rPr>
            <w:t>.</w:t>
          </w:r>
        </w:p>
        <w:p w14:paraId="66191835" w14:textId="77777777" w:rsidR="002A28E9" w:rsidRPr="00B67618" w:rsidRDefault="002A28E9">
          <w:pPr>
            <w:autoSpaceDE w:val="0"/>
            <w:autoSpaceDN w:val="0"/>
            <w:ind w:hanging="480"/>
            <w:divId w:val="987442949"/>
            <w:rPr>
              <w:rFonts w:eastAsia="Times New Roman"/>
              <w:lang w:val="en-US"/>
            </w:rPr>
          </w:pPr>
          <w:r w:rsidRPr="00B67618">
            <w:rPr>
              <w:rFonts w:eastAsia="Times New Roman"/>
              <w:lang w:val="en-US"/>
            </w:rPr>
            <w:t xml:space="preserve">Freeman, D. (2004a). </w:t>
          </w:r>
          <w:r w:rsidRPr="00B67618">
            <w:rPr>
              <w:rFonts w:eastAsia="Times New Roman"/>
              <w:i/>
              <w:iCs/>
              <w:lang w:val="en-US"/>
            </w:rPr>
            <w:t>Creating Emotion in Games</w:t>
          </w:r>
          <w:r w:rsidRPr="00B67618">
            <w:rPr>
              <w:rFonts w:eastAsia="Times New Roman"/>
              <w:lang w:val="en-US"/>
            </w:rPr>
            <w:t>.</w:t>
          </w:r>
        </w:p>
        <w:p w14:paraId="6BC29D64" w14:textId="77777777" w:rsidR="002A28E9" w:rsidRPr="00B67618" w:rsidRDefault="002A28E9">
          <w:pPr>
            <w:autoSpaceDE w:val="0"/>
            <w:autoSpaceDN w:val="0"/>
            <w:ind w:hanging="480"/>
            <w:divId w:val="1910729894"/>
            <w:rPr>
              <w:rFonts w:eastAsia="Times New Roman"/>
              <w:lang w:val="en-US"/>
            </w:rPr>
          </w:pPr>
          <w:r w:rsidRPr="00B67618">
            <w:rPr>
              <w:rFonts w:eastAsia="Times New Roman"/>
              <w:lang w:val="en-US"/>
            </w:rPr>
            <w:t xml:space="preserve">Freeman, D. (2004b). </w:t>
          </w:r>
          <w:r w:rsidRPr="00B67618">
            <w:rPr>
              <w:rFonts w:eastAsia="Times New Roman"/>
              <w:i/>
              <w:iCs/>
              <w:lang w:val="en-US"/>
            </w:rPr>
            <w:t>Creating Emotion in Games</w:t>
          </w:r>
          <w:r w:rsidRPr="00B67618">
            <w:rPr>
              <w:rFonts w:eastAsia="Times New Roman"/>
              <w:lang w:val="en-US"/>
            </w:rPr>
            <w:t>.</w:t>
          </w:r>
        </w:p>
        <w:p w14:paraId="241CF400" w14:textId="77777777" w:rsidR="002A28E9" w:rsidRPr="00B67618" w:rsidRDefault="002A28E9">
          <w:pPr>
            <w:autoSpaceDE w:val="0"/>
            <w:autoSpaceDN w:val="0"/>
            <w:ind w:hanging="480"/>
            <w:divId w:val="1445613046"/>
            <w:rPr>
              <w:rFonts w:eastAsia="Times New Roman"/>
              <w:lang w:val="en-US"/>
            </w:rPr>
          </w:pPr>
          <w:r>
            <w:rPr>
              <w:rFonts w:eastAsia="Times New Roman"/>
              <w:i/>
              <w:iCs/>
            </w:rPr>
            <w:t>Gabarrice - Dicio, Dicionário Online de Português</w:t>
          </w:r>
          <w:r>
            <w:rPr>
              <w:rFonts w:eastAsia="Times New Roman"/>
            </w:rPr>
            <w:t xml:space="preserve">. </w:t>
          </w:r>
          <w:r w:rsidRPr="00B67618">
            <w:rPr>
              <w:rFonts w:eastAsia="Times New Roman"/>
              <w:lang w:val="en-US"/>
            </w:rPr>
            <w:t>(n.d.). Retrieved September 16, 2023, from https://www.dicio.com.br/gabarrice/</w:t>
          </w:r>
        </w:p>
        <w:p w14:paraId="05C9626B" w14:textId="77777777" w:rsidR="002A28E9" w:rsidRPr="00B67618" w:rsidRDefault="002A28E9">
          <w:pPr>
            <w:autoSpaceDE w:val="0"/>
            <w:autoSpaceDN w:val="0"/>
            <w:ind w:hanging="480"/>
            <w:divId w:val="118380084"/>
            <w:rPr>
              <w:rFonts w:eastAsia="Times New Roman"/>
              <w:lang w:val="en-US"/>
            </w:rPr>
          </w:pPr>
          <w:r w:rsidRPr="00B67618">
            <w:rPr>
              <w:rFonts w:eastAsia="Times New Roman"/>
              <w:lang w:val="en-US"/>
            </w:rPr>
            <w:t xml:space="preserve">Games, E. (n.d.). </w:t>
          </w:r>
          <w:r w:rsidRPr="00B67618">
            <w:rPr>
              <w:rFonts w:eastAsia="Times New Roman"/>
              <w:i/>
              <w:iCs/>
              <w:lang w:val="en-US"/>
            </w:rPr>
            <w:t>MetaHuman Creator EULA - Unreal Engine</w:t>
          </w:r>
          <w:r w:rsidRPr="00B67618">
            <w:rPr>
              <w:rFonts w:eastAsia="Times New Roman"/>
              <w:lang w:val="en-US"/>
            </w:rPr>
            <w:t>. Retrieved October 6, 2023, from https://www.unrealengine.com/en-US/eula/mhc</w:t>
          </w:r>
        </w:p>
        <w:p w14:paraId="19D1621D" w14:textId="77777777" w:rsidR="002A28E9" w:rsidRPr="00B67618" w:rsidRDefault="002A28E9">
          <w:pPr>
            <w:autoSpaceDE w:val="0"/>
            <w:autoSpaceDN w:val="0"/>
            <w:ind w:hanging="480"/>
            <w:divId w:val="707291206"/>
            <w:rPr>
              <w:rFonts w:eastAsia="Times New Roman"/>
              <w:lang w:val="en-US"/>
            </w:rPr>
          </w:pPr>
          <w:r w:rsidRPr="00B67618">
            <w:rPr>
              <w:rFonts w:eastAsia="Times New Roman"/>
              <w:lang w:val="en-US"/>
            </w:rPr>
            <w:t xml:space="preserve">Gibbs, J. (2011). </w:t>
          </w:r>
          <w:r w:rsidRPr="00B67618">
            <w:rPr>
              <w:rFonts w:eastAsia="Times New Roman"/>
              <w:i/>
              <w:iCs/>
              <w:lang w:val="en-US"/>
            </w:rPr>
            <w:t>Player Agency, Critical States, and Games as Formal Systems</w:t>
          </w:r>
          <w:r w:rsidRPr="00B67618">
            <w:rPr>
              <w:rFonts w:eastAsia="Times New Roman"/>
              <w:lang w:val="en-US"/>
            </w:rPr>
            <w:t>. https://www.gamedeveloper.com/design/player-agency-critical-states-and-games-as-formal-systems</w:t>
          </w:r>
        </w:p>
        <w:p w14:paraId="10ADB1B4" w14:textId="77777777" w:rsidR="002A28E9" w:rsidRPr="00B67618" w:rsidRDefault="002A28E9">
          <w:pPr>
            <w:autoSpaceDE w:val="0"/>
            <w:autoSpaceDN w:val="0"/>
            <w:ind w:hanging="480"/>
            <w:divId w:val="2010060513"/>
            <w:rPr>
              <w:rFonts w:eastAsia="Times New Roman"/>
              <w:lang w:val="en-US"/>
            </w:rPr>
          </w:pPr>
          <w:r w:rsidRPr="00B67618">
            <w:rPr>
              <w:rFonts w:eastAsia="Times New Roman"/>
              <w:i/>
              <w:iCs/>
              <w:lang w:val="en-US"/>
            </w:rPr>
            <w:t>Gonta Gokuhara | Danganronpa Wiki | Fandom</w:t>
          </w:r>
          <w:r w:rsidRPr="00B67618">
            <w:rPr>
              <w:rFonts w:eastAsia="Times New Roman"/>
              <w:lang w:val="en-US"/>
            </w:rPr>
            <w:t>. (n.d.). Retrieved September 29, 2023, from https://danganronpa.fandom.com/wiki/Gonta_Gokuhara</w:t>
          </w:r>
        </w:p>
        <w:p w14:paraId="7286FE96" w14:textId="77777777" w:rsidR="002A28E9" w:rsidRPr="00B67618" w:rsidRDefault="002A28E9">
          <w:pPr>
            <w:autoSpaceDE w:val="0"/>
            <w:autoSpaceDN w:val="0"/>
            <w:ind w:hanging="480"/>
            <w:divId w:val="1137264126"/>
            <w:rPr>
              <w:rFonts w:eastAsia="Times New Roman"/>
              <w:lang w:val="en-US"/>
            </w:rPr>
          </w:pPr>
          <w:r w:rsidRPr="00B67618">
            <w:rPr>
              <w:rFonts w:eastAsia="Times New Roman"/>
              <w:i/>
              <w:iCs/>
              <w:lang w:val="en-US"/>
            </w:rPr>
            <w:t>Grant’s - Wikipedia</w:t>
          </w:r>
          <w:r w:rsidRPr="00B67618">
            <w:rPr>
              <w:rFonts w:eastAsia="Times New Roman"/>
              <w:lang w:val="en-US"/>
            </w:rPr>
            <w:t>. (n.d.). Retrieved August 26, 2023, from https://en.wikipedia.org/wiki/Grant%27s</w:t>
          </w:r>
        </w:p>
        <w:p w14:paraId="3FE1A32C" w14:textId="77777777" w:rsidR="002A28E9" w:rsidRPr="00B67618" w:rsidRDefault="002A28E9">
          <w:pPr>
            <w:autoSpaceDE w:val="0"/>
            <w:autoSpaceDN w:val="0"/>
            <w:ind w:hanging="480"/>
            <w:divId w:val="1057245851"/>
            <w:rPr>
              <w:rFonts w:eastAsia="Times New Roman"/>
              <w:lang w:val="en-US"/>
            </w:rPr>
          </w:pPr>
          <w:r>
            <w:rPr>
              <w:rFonts w:eastAsia="Times New Roman"/>
              <w:i/>
              <w:iCs/>
            </w:rPr>
            <w:t>gregarismo - Dicionário Online Priberam de Português</w:t>
          </w:r>
          <w:r>
            <w:rPr>
              <w:rFonts w:eastAsia="Times New Roman"/>
            </w:rPr>
            <w:t xml:space="preserve">. </w:t>
          </w:r>
          <w:r w:rsidRPr="00B67618">
            <w:rPr>
              <w:rFonts w:eastAsia="Times New Roman"/>
              <w:lang w:val="en-US"/>
            </w:rPr>
            <w:t>(n.d.). Retrieved September 27, 2023, from https://dicionario.priberam.org/gregarismo</w:t>
          </w:r>
        </w:p>
        <w:p w14:paraId="4E3DB15D" w14:textId="77777777" w:rsidR="002A28E9" w:rsidRPr="00B67618" w:rsidRDefault="002A28E9">
          <w:pPr>
            <w:autoSpaceDE w:val="0"/>
            <w:autoSpaceDN w:val="0"/>
            <w:ind w:hanging="480"/>
            <w:divId w:val="834148471"/>
            <w:rPr>
              <w:rFonts w:eastAsia="Times New Roman"/>
              <w:lang w:val="en-US"/>
            </w:rPr>
          </w:pPr>
          <w:r w:rsidRPr="00B67618">
            <w:rPr>
              <w:rFonts w:eastAsia="Times New Roman"/>
              <w:lang w:val="en-US"/>
            </w:rPr>
            <w:t xml:space="preserve">Grimshaw, M., Charlton, J. P., &amp; Jagger, R. (2011). First-Person Shooters: Immersion and Attention. In </w:t>
          </w:r>
          <w:r w:rsidRPr="00B67618">
            <w:rPr>
              <w:rFonts w:eastAsia="Times New Roman"/>
              <w:i/>
              <w:iCs/>
              <w:lang w:val="en-US"/>
            </w:rPr>
            <w:t>Eludamos. Journal for Computer Game Culture</w:t>
          </w:r>
          <w:r w:rsidRPr="00B67618">
            <w:rPr>
              <w:rFonts w:eastAsia="Times New Roman"/>
              <w:lang w:val="en-US"/>
            </w:rPr>
            <w:t xml:space="preserve"> (Vol. 5, Issue 1). http://www.eludamos.org</w:t>
          </w:r>
        </w:p>
        <w:p w14:paraId="2FCA2995" w14:textId="77777777" w:rsidR="002A28E9" w:rsidRDefault="002A28E9">
          <w:pPr>
            <w:autoSpaceDE w:val="0"/>
            <w:autoSpaceDN w:val="0"/>
            <w:ind w:hanging="480"/>
            <w:divId w:val="752819894"/>
            <w:rPr>
              <w:rFonts w:eastAsia="Times New Roman"/>
            </w:rPr>
          </w:pPr>
          <w:r w:rsidRPr="00B67618">
            <w:rPr>
              <w:rFonts w:eastAsia="Times New Roman"/>
              <w:lang w:val="en-US"/>
            </w:rPr>
            <w:lastRenderedPageBreak/>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79AA0913" w14:textId="77777777" w:rsidR="002A28E9" w:rsidRPr="00B67618" w:rsidRDefault="002A28E9">
          <w:pPr>
            <w:autoSpaceDE w:val="0"/>
            <w:autoSpaceDN w:val="0"/>
            <w:ind w:hanging="480"/>
            <w:divId w:val="891190161"/>
            <w:rPr>
              <w:rFonts w:eastAsia="Times New Roman"/>
              <w:lang w:val="en-US"/>
            </w:rPr>
          </w:pPr>
          <w:r w:rsidRPr="00B67618">
            <w:rPr>
              <w:rFonts w:eastAsia="Times New Roman"/>
              <w:lang w:val="en-US"/>
            </w:rPr>
            <w:t xml:space="preserve">Hancock, J. (2022). </w:t>
          </w:r>
          <w:r w:rsidRPr="00B67618">
            <w:rPr>
              <w:rFonts w:eastAsia="Times New Roman"/>
              <w:i/>
              <w:iCs/>
              <w:lang w:val="en-US"/>
            </w:rPr>
            <w:t>Mr. Harrigan’s Phone</w:t>
          </w:r>
          <w:r w:rsidRPr="00B67618">
            <w:rPr>
              <w:rFonts w:eastAsia="Times New Roman"/>
              <w:lang w:val="en-US"/>
            </w:rPr>
            <w:t>.</w:t>
          </w:r>
        </w:p>
        <w:p w14:paraId="0B2B16D7" w14:textId="77777777" w:rsidR="002A28E9" w:rsidRPr="00B67618" w:rsidRDefault="002A28E9">
          <w:pPr>
            <w:autoSpaceDE w:val="0"/>
            <w:autoSpaceDN w:val="0"/>
            <w:ind w:hanging="480"/>
            <w:divId w:val="59864452"/>
            <w:rPr>
              <w:rFonts w:eastAsia="Times New Roman"/>
              <w:lang w:val="en-US"/>
            </w:rPr>
          </w:pPr>
          <w:r w:rsidRPr="00B67618">
            <w:rPr>
              <w:rFonts w:eastAsia="Times New Roman"/>
              <w:i/>
              <w:iCs/>
              <w:lang w:val="en-US"/>
            </w:rPr>
            <w:t>Hannes | Wiki | Otanix Amino</w:t>
          </w:r>
          <w:r w:rsidRPr="00B67618">
            <w:rPr>
              <w:rFonts w:eastAsia="Times New Roman"/>
              <w:lang w:val="en-US"/>
            </w:rPr>
            <w:t>. (n.d.). Retrieved September 29, 2023, from https://aminoapps.com/c/otanix/page/item/hannes/rWdp_3RFqIr8GJDBkxWzbB7QMzgNkkp6Jv</w:t>
          </w:r>
        </w:p>
        <w:p w14:paraId="0F17F02E" w14:textId="77777777" w:rsidR="002A28E9" w:rsidRPr="00B67618" w:rsidRDefault="002A28E9">
          <w:pPr>
            <w:autoSpaceDE w:val="0"/>
            <w:autoSpaceDN w:val="0"/>
            <w:ind w:hanging="480"/>
            <w:divId w:val="2056346580"/>
            <w:rPr>
              <w:rFonts w:eastAsia="Times New Roman"/>
              <w:lang w:val="en-US"/>
            </w:rPr>
          </w:pPr>
          <w:r w:rsidRPr="00B67618">
            <w:rPr>
              <w:rFonts w:eastAsia="Times New Roman"/>
              <w:i/>
              <w:iCs/>
              <w:lang w:val="en-US"/>
            </w:rPr>
            <w:t>Harry Potter and the Goblet of Fire - Death Eaters Image (27569800) - Fanpop</w:t>
          </w:r>
          <w:r w:rsidRPr="00B67618">
            <w:rPr>
              <w:rFonts w:eastAsia="Times New Roman"/>
              <w:lang w:val="en-US"/>
            </w:rPr>
            <w:t>. (n.d.). Retrieved September 18, 2023, from https://www.fanpop.com/clubs/death-eaters/images/27569800/title/harry-potter-goblet-fire-screencap</w:t>
          </w:r>
        </w:p>
        <w:p w14:paraId="2465BF6C" w14:textId="77777777" w:rsidR="002A28E9" w:rsidRPr="00B67618" w:rsidRDefault="002A28E9">
          <w:pPr>
            <w:autoSpaceDE w:val="0"/>
            <w:autoSpaceDN w:val="0"/>
            <w:ind w:hanging="480"/>
            <w:divId w:val="1731271893"/>
            <w:rPr>
              <w:rFonts w:eastAsia="Times New Roman"/>
              <w:lang w:val="en-US"/>
            </w:rPr>
          </w:pPr>
          <w:r w:rsidRPr="00B67618">
            <w:rPr>
              <w:rFonts w:eastAsia="Times New Roman"/>
              <w:lang w:val="en-US"/>
            </w:rPr>
            <w:t xml:space="preserve">Hawton, K., &amp; Williams, K. (2002). Influences of the media on suicide. </w:t>
          </w:r>
          <w:r w:rsidRPr="00B67618">
            <w:rPr>
              <w:rFonts w:eastAsia="Times New Roman"/>
              <w:i/>
              <w:iCs/>
              <w:lang w:val="en-US"/>
            </w:rPr>
            <w:t>British Medical Journal</w:t>
          </w:r>
          <w:r w:rsidRPr="00B67618">
            <w:rPr>
              <w:rFonts w:eastAsia="Times New Roman"/>
              <w:lang w:val="en-US"/>
            </w:rPr>
            <w:t xml:space="preserve">, </w:t>
          </w:r>
          <w:r w:rsidRPr="00B67618">
            <w:rPr>
              <w:rFonts w:eastAsia="Times New Roman"/>
              <w:i/>
              <w:iCs/>
              <w:lang w:val="en-US"/>
            </w:rPr>
            <w:t>325</w:t>
          </w:r>
          <w:r w:rsidRPr="00B67618">
            <w:rPr>
              <w:rFonts w:eastAsia="Times New Roman"/>
              <w:lang w:val="en-US"/>
            </w:rPr>
            <w:t>(7377), 1374–1375. https://doi.org/10.1136/BMJ.325.7377.1374</w:t>
          </w:r>
        </w:p>
        <w:p w14:paraId="6E6D5A3D" w14:textId="77777777" w:rsidR="002A28E9" w:rsidRPr="00B67618" w:rsidRDefault="002A28E9">
          <w:pPr>
            <w:autoSpaceDE w:val="0"/>
            <w:autoSpaceDN w:val="0"/>
            <w:ind w:hanging="480"/>
            <w:divId w:val="772628249"/>
            <w:rPr>
              <w:rFonts w:eastAsia="Times New Roman"/>
              <w:lang w:val="en-US"/>
            </w:rPr>
          </w:pPr>
          <w:r w:rsidRPr="00B67618">
            <w:rPr>
              <w:rFonts w:eastAsia="Times New Roman"/>
              <w:i/>
              <w:iCs/>
              <w:lang w:val="en-US"/>
            </w:rPr>
            <w:t>Helping Someone with Depression - HelpGuide.org</w:t>
          </w:r>
          <w:r w:rsidRPr="00B67618">
            <w:rPr>
              <w:rFonts w:eastAsia="Times New Roman"/>
              <w:lang w:val="en-US"/>
            </w:rPr>
            <w:t>. (n.d.). Retrieved September 15, 2023, from https://www.helpguide.org/articles/depression/helping-someone-with-depression.htm</w:t>
          </w:r>
        </w:p>
        <w:p w14:paraId="742BC55A" w14:textId="77777777" w:rsidR="002A28E9" w:rsidRPr="00B67618" w:rsidRDefault="002A28E9">
          <w:pPr>
            <w:autoSpaceDE w:val="0"/>
            <w:autoSpaceDN w:val="0"/>
            <w:ind w:hanging="480"/>
            <w:divId w:val="1867672306"/>
            <w:rPr>
              <w:rFonts w:eastAsia="Times New Roman"/>
              <w:lang w:val="en-US"/>
            </w:rPr>
          </w:pPr>
          <w:r w:rsidRPr="00B67618">
            <w:rPr>
              <w:rFonts w:eastAsia="Times New Roman"/>
              <w:lang w:val="en-US"/>
            </w:rPr>
            <w:t xml:space="preserve">Heron, M., &amp; Belford, P. (2014a). ‘It’s only a game’ — ethics, empathy and identification in game morality systems. </w:t>
          </w:r>
          <w:r w:rsidRPr="00B67618">
            <w:rPr>
              <w:rFonts w:eastAsia="Times New Roman"/>
              <w:i/>
              <w:iCs/>
              <w:lang w:val="en-US"/>
            </w:rPr>
            <w:t>The Computer Games Journal</w:t>
          </w:r>
          <w:r w:rsidRPr="00B67618">
            <w:rPr>
              <w:rFonts w:eastAsia="Times New Roman"/>
              <w:lang w:val="en-US"/>
            </w:rPr>
            <w:t xml:space="preserve">, </w:t>
          </w:r>
          <w:r w:rsidRPr="00B67618">
            <w:rPr>
              <w:rFonts w:eastAsia="Times New Roman"/>
              <w:i/>
              <w:iCs/>
              <w:lang w:val="en-US"/>
            </w:rPr>
            <w:t>3</w:t>
          </w:r>
          <w:r w:rsidRPr="00B67618">
            <w:rPr>
              <w:rFonts w:eastAsia="Times New Roman"/>
              <w:lang w:val="en-US"/>
            </w:rPr>
            <w:t>(1), 34–53. https://doi.org/10.1007/bf03392356</w:t>
          </w:r>
        </w:p>
        <w:p w14:paraId="4E3EFCD0" w14:textId="77777777" w:rsidR="002A28E9" w:rsidRDefault="002A28E9">
          <w:pPr>
            <w:autoSpaceDE w:val="0"/>
            <w:autoSpaceDN w:val="0"/>
            <w:ind w:hanging="480"/>
            <w:divId w:val="1677876860"/>
            <w:rPr>
              <w:rFonts w:eastAsia="Times New Roman"/>
            </w:rPr>
          </w:pPr>
          <w:r w:rsidRPr="00B67618">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61759FC9" w14:textId="77777777" w:rsidR="002A28E9" w:rsidRPr="00B67618" w:rsidRDefault="002A28E9">
          <w:pPr>
            <w:autoSpaceDE w:val="0"/>
            <w:autoSpaceDN w:val="0"/>
            <w:ind w:hanging="480"/>
            <w:divId w:val="1445269584"/>
            <w:rPr>
              <w:rFonts w:eastAsia="Times New Roman"/>
              <w:lang w:val="en-US"/>
            </w:rPr>
          </w:pPr>
          <w:r>
            <w:rPr>
              <w:rFonts w:eastAsia="Times New Roman"/>
              <w:i/>
              <w:iCs/>
            </w:rPr>
            <w:t>heterodoxo - Dicionário Online Priberam de Português</w:t>
          </w:r>
          <w:r>
            <w:rPr>
              <w:rFonts w:eastAsia="Times New Roman"/>
            </w:rPr>
            <w:t xml:space="preserve">. </w:t>
          </w:r>
          <w:r w:rsidRPr="00B67618">
            <w:rPr>
              <w:rFonts w:eastAsia="Times New Roman"/>
              <w:lang w:val="en-US"/>
            </w:rPr>
            <w:t>(n.d.). Retrieved September 16, 2023, from https://dicionario.priberam.org/heterodoxo</w:t>
          </w:r>
        </w:p>
        <w:p w14:paraId="787FD542" w14:textId="77777777" w:rsidR="002A28E9" w:rsidRPr="00B67618" w:rsidRDefault="002A28E9">
          <w:pPr>
            <w:autoSpaceDE w:val="0"/>
            <w:autoSpaceDN w:val="0"/>
            <w:ind w:hanging="480"/>
            <w:divId w:val="1459951878"/>
            <w:rPr>
              <w:rFonts w:eastAsia="Times New Roman"/>
              <w:lang w:val="en-US"/>
            </w:rPr>
          </w:pPr>
          <w:r>
            <w:rPr>
              <w:rFonts w:eastAsia="Times New Roman"/>
              <w:i/>
              <w:iCs/>
            </w:rPr>
            <w:t>Hiroíto, o único monstro do Eixo que escapou ileso</w:t>
          </w:r>
          <w:r>
            <w:rPr>
              <w:rFonts w:eastAsia="Times New Roman"/>
            </w:rPr>
            <w:t xml:space="preserve">. </w:t>
          </w:r>
          <w:r w:rsidRPr="00B67618">
            <w:rPr>
              <w:rFonts w:eastAsia="Times New Roman"/>
              <w:lang w:val="en-US"/>
            </w:rPr>
            <w:t>(n.d.). Retrieved April 15, 2023, from https://aventurasnahistoria.uol.com.br/noticias/reportagem/hiroito-o-monstro-que-se-safou.phtml</w:t>
          </w:r>
        </w:p>
        <w:p w14:paraId="5B252CC0" w14:textId="77777777" w:rsidR="002A28E9" w:rsidRPr="00B67618" w:rsidRDefault="002A28E9">
          <w:pPr>
            <w:autoSpaceDE w:val="0"/>
            <w:autoSpaceDN w:val="0"/>
            <w:ind w:hanging="480"/>
            <w:divId w:val="2109615432"/>
            <w:rPr>
              <w:rFonts w:eastAsia="Times New Roman"/>
              <w:lang w:val="en-US"/>
            </w:rPr>
          </w:pPr>
          <w:r>
            <w:rPr>
              <w:rFonts w:eastAsia="Times New Roman"/>
              <w:i/>
              <w:iCs/>
            </w:rPr>
            <w:t>holismo - Dicionário Online Priberam de Português</w:t>
          </w:r>
          <w:r>
            <w:rPr>
              <w:rFonts w:eastAsia="Times New Roman"/>
            </w:rPr>
            <w:t xml:space="preserve">. </w:t>
          </w:r>
          <w:r w:rsidRPr="00B67618">
            <w:rPr>
              <w:rFonts w:eastAsia="Times New Roman"/>
              <w:lang w:val="en-US"/>
            </w:rPr>
            <w:t>(n.d.). Retrieved April 15, 2023, from https://dicionario.priberam.org/holismo</w:t>
          </w:r>
        </w:p>
        <w:p w14:paraId="3C32B19E" w14:textId="77777777" w:rsidR="002A28E9" w:rsidRPr="00B67618" w:rsidRDefault="002A28E9">
          <w:pPr>
            <w:autoSpaceDE w:val="0"/>
            <w:autoSpaceDN w:val="0"/>
            <w:ind w:hanging="480"/>
            <w:divId w:val="936594773"/>
            <w:rPr>
              <w:rFonts w:eastAsia="Times New Roman"/>
              <w:lang w:val="en-US"/>
            </w:rPr>
          </w:pPr>
          <w:r w:rsidRPr="00B67618">
            <w:rPr>
              <w:rFonts w:eastAsia="Times New Roman"/>
              <w:lang w:val="en-US"/>
            </w:rPr>
            <w:t xml:space="preserve">Holl, E., Steffgen, G., &amp; Melzer, A. (2022). To Kill or Not to Kill – An experimental test of moral Decision-Making in gaming. </w:t>
          </w:r>
          <w:r w:rsidRPr="00B67618">
            <w:rPr>
              <w:rFonts w:eastAsia="Times New Roman"/>
              <w:i/>
              <w:iCs/>
              <w:lang w:val="en-US"/>
            </w:rPr>
            <w:t>Entertainment Computing</w:t>
          </w:r>
          <w:r w:rsidRPr="00B67618">
            <w:rPr>
              <w:rFonts w:eastAsia="Times New Roman"/>
              <w:lang w:val="en-US"/>
            </w:rPr>
            <w:t xml:space="preserve">, </w:t>
          </w:r>
          <w:r w:rsidRPr="00B67618">
            <w:rPr>
              <w:rFonts w:eastAsia="Times New Roman"/>
              <w:i/>
              <w:iCs/>
              <w:lang w:val="en-US"/>
            </w:rPr>
            <w:t>42</w:t>
          </w:r>
          <w:r w:rsidRPr="00B67618">
            <w:rPr>
              <w:rFonts w:eastAsia="Times New Roman"/>
              <w:lang w:val="en-US"/>
            </w:rPr>
            <w:t>. https://doi.org/10.1016/j.entcom.2022.100485</w:t>
          </w:r>
        </w:p>
        <w:p w14:paraId="7FD4DB80" w14:textId="77777777" w:rsidR="002A28E9" w:rsidRPr="00B67618" w:rsidRDefault="002A28E9">
          <w:pPr>
            <w:autoSpaceDE w:val="0"/>
            <w:autoSpaceDN w:val="0"/>
            <w:ind w:hanging="480"/>
            <w:divId w:val="1699508162"/>
            <w:rPr>
              <w:rFonts w:eastAsia="Times New Roman"/>
              <w:lang w:val="en-US"/>
            </w:rPr>
          </w:pPr>
          <w:r w:rsidRPr="00B67618">
            <w:rPr>
              <w:rFonts w:eastAsia="Times New Roman"/>
              <w:lang w:val="en-US"/>
            </w:rPr>
            <w:t xml:space="preserve">Holland, K. (2023). </w:t>
          </w:r>
          <w:r w:rsidRPr="00B67618">
            <w:rPr>
              <w:rFonts w:eastAsia="Times New Roman"/>
              <w:i/>
              <w:iCs/>
              <w:lang w:val="en-US"/>
            </w:rPr>
            <w:t>The Stages of Grief and What to Expect</w:t>
          </w:r>
          <w:r w:rsidRPr="00B67618">
            <w:rPr>
              <w:rFonts w:eastAsia="Times New Roman"/>
              <w:lang w:val="en-US"/>
            </w:rPr>
            <w:t>. https://www.healthline.com/health/stages-of-grief</w:t>
          </w:r>
        </w:p>
        <w:p w14:paraId="23F5CD4A" w14:textId="77777777" w:rsidR="002A28E9" w:rsidRPr="00B67618" w:rsidRDefault="002A28E9">
          <w:pPr>
            <w:autoSpaceDE w:val="0"/>
            <w:autoSpaceDN w:val="0"/>
            <w:ind w:hanging="480"/>
            <w:divId w:val="2085175468"/>
            <w:rPr>
              <w:rFonts w:eastAsia="Times New Roman"/>
              <w:lang w:val="en-US"/>
            </w:rPr>
          </w:pPr>
          <w:r w:rsidRPr="00B67618">
            <w:rPr>
              <w:rFonts w:eastAsia="Times New Roman"/>
              <w:lang w:val="en-US"/>
            </w:rPr>
            <w:t xml:space="preserve">Horowitz, M. J., Wilner, N., Marmar, C., &amp; Krupnick, J. (1980). Pathological grief and the activation of latent self-images. </w:t>
          </w:r>
          <w:r w:rsidRPr="00B67618">
            <w:rPr>
              <w:rFonts w:eastAsia="Times New Roman"/>
              <w:i/>
              <w:iCs/>
              <w:lang w:val="en-US"/>
            </w:rPr>
            <w:t>American Journal of Psychiatry</w:t>
          </w:r>
          <w:r w:rsidRPr="00B67618">
            <w:rPr>
              <w:rFonts w:eastAsia="Times New Roman"/>
              <w:lang w:val="en-US"/>
            </w:rPr>
            <w:t xml:space="preserve">, </w:t>
          </w:r>
          <w:r w:rsidRPr="00B67618">
            <w:rPr>
              <w:rFonts w:eastAsia="Times New Roman"/>
              <w:i/>
              <w:iCs/>
              <w:lang w:val="en-US"/>
            </w:rPr>
            <w:t>137</w:t>
          </w:r>
          <w:r w:rsidRPr="00B67618">
            <w:rPr>
              <w:rFonts w:eastAsia="Times New Roman"/>
              <w:lang w:val="en-US"/>
            </w:rPr>
            <w:t>(10), 1157–1162. https://doi.org/10.1176/AJP.137.10.1157</w:t>
          </w:r>
        </w:p>
        <w:p w14:paraId="27D1593D" w14:textId="77777777" w:rsidR="002A28E9" w:rsidRPr="00B67618" w:rsidRDefault="002A28E9">
          <w:pPr>
            <w:autoSpaceDE w:val="0"/>
            <w:autoSpaceDN w:val="0"/>
            <w:ind w:hanging="480"/>
            <w:divId w:val="848907376"/>
            <w:rPr>
              <w:rFonts w:eastAsia="Times New Roman"/>
              <w:lang w:val="en-US"/>
            </w:rPr>
          </w:pPr>
          <w:r w:rsidRPr="00B67618">
            <w:rPr>
              <w:rFonts w:eastAsia="Times New Roman"/>
              <w:i/>
              <w:iCs/>
              <w:lang w:val="en-US"/>
            </w:rPr>
            <w:t>How Does Depression Affect the Heart? | American Heart Association</w:t>
          </w:r>
          <w:r w:rsidRPr="00B67618">
            <w:rPr>
              <w:rFonts w:eastAsia="Times New Roman"/>
              <w:lang w:val="en-US"/>
            </w:rPr>
            <w:t>. (n.d.). Retrieved September 24, 2023, from https://www.heart.org/en/healthy-living/healthy-lifestyle/mental-health-and-wellbeing/how-does-depression-affect-the-heart</w:t>
          </w:r>
        </w:p>
        <w:p w14:paraId="25594C55" w14:textId="77777777" w:rsidR="002A28E9" w:rsidRPr="00B67618" w:rsidRDefault="002A28E9">
          <w:pPr>
            <w:autoSpaceDE w:val="0"/>
            <w:autoSpaceDN w:val="0"/>
            <w:ind w:hanging="480"/>
            <w:divId w:val="352342862"/>
            <w:rPr>
              <w:rFonts w:eastAsia="Times New Roman"/>
              <w:lang w:val="en-US"/>
            </w:rPr>
          </w:pPr>
          <w:r w:rsidRPr="00B67618">
            <w:rPr>
              <w:rFonts w:eastAsia="Times New Roman"/>
              <w:i/>
              <w:iCs/>
              <w:lang w:val="en-US"/>
            </w:rPr>
            <w:t>How the 4 Survival Archetypes Drive Our Relationships – Hush Your Mind</w:t>
          </w:r>
          <w:r w:rsidRPr="00B67618">
            <w:rPr>
              <w:rFonts w:eastAsia="Times New Roman"/>
              <w:lang w:val="en-US"/>
            </w:rPr>
            <w:t>. (n.d.). Retrieved September 27, 2023, from https://www.hushyourmind.com/4-survival-archetypes/</w:t>
          </w:r>
        </w:p>
        <w:p w14:paraId="6DD2242E" w14:textId="77777777" w:rsidR="002A28E9" w:rsidRPr="00B67618" w:rsidRDefault="002A28E9">
          <w:pPr>
            <w:autoSpaceDE w:val="0"/>
            <w:autoSpaceDN w:val="0"/>
            <w:ind w:hanging="480"/>
            <w:divId w:val="1902402388"/>
            <w:rPr>
              <w:rFonts w:eastAsia="Times New Roman"/>
              <w:lang w:val="en-US"/>
            </w:rPr>
          </w:pPr>
          <w:r w:rsidRPr="00B67618">
            <w:rPr>
              <w:rFonts w:eastAsia="Times New Roman"/>
              <w:i/>
              <w:iCs/>
              <w:lang w:val="en-US"/>
            </w:rPr>
            <w:lastRenderedPageBreak/>
            <w:t>How to Plant and Grow Calla Lily</w:t>
          </w:r>
          <w:r w:rsidRPr="00B67618">
            <w:rPr>
              <w:rFonts w:eastAsia="Times New Roman"/>
              <w:lang w:val="en-US"/>
            </w:rPr>
            <w:t>. (n.d.). Retrieved September 19, 2023, from https://www.bhg.com/gardening/flowers/perennials/calla-lily-care/</w:t>
          </w:r>
        </w:p>
        <w:p w14:paraId="31C2E79B" w14:textId="77777777" w:rsidR="002A28E9" w:rsidRPr="00B67618" w:rsidRDefault="002A28E9">
          <w:pPr>
            <w:autoSpaceDE w:val="0"/>
            <w:autoSpaceDN w:val="0"/>
            <w:ind w:hanging="480"/>
            <w:divId w:val="1095713695"/>
            <w:rPr>
              <w:rFonts w:eastAsia="Times New Roman"/>
              <w:lang w:val="en-US"/>
            </w:rPr>
          </w:pPr>
          <w:r w:rsidRPr="00B67618">
            <w:rPr>
              <w:rFonts w:eastAsia="Times New Roman"/>
              <w:i/>
              <w:iCs/>
              <w:lang w:val="en-US"/>
            </w:rPr>
            <w:t>Huey, Dewey, and Louie | Disney Wiki | Fandom</w:t>
          </w:r>
          <w:r w:rsidRPr="00B67618">
            <w:rPr>
              <w:rFonts w:eastAsia="Times New Roman"/>
              <w:lang w:val="en-US"/>
            </w:rPr>
            <w:t>. (n.d.). Retrieved September 10, 2023, from https://disney.fandom.com/wiki/Huey,_Dewey,_and_Louie#Personalities_and_appearance</w:t>
          </w:r>
        </w:p>
        <w:p w14:paraId="1D3BF88E" w14:textId="77777777" w:rsidR="002A28E9" w:rsidRPr="00B67618" w:rsidRDefault="002A28E9">
          <w:pPr>
            <w:autoSpaceDE w:val="0"/>
            <w:autoSpaceDN w:val="0"/>
            <w:ind w:hanging="480"/>
            <w:divId w:val="1039354600"/>
            <w:rPr>
              <w:rFonts w:eastAsia="Times New Roman"/>
              <w:lang w:val="en-US"/>
            </w:rPr>
          </w:pPr>
          <w:r w:rsidRPr="00B67618">
            <w:rPr>
              <w:rFonts w:eastAsia="Times New Roman"/>
              <w:i/>
              <w:iCs/>
              <w:lang w:val="en-US"/>
            </w:rPr>
            <w:t>Huey, Dewey and Louie | The Disney Afternoon Wiki | Fandom</w:t>
          </w:r>
          <w:r w:rsidRPr="00B67618">
            <w:rPr>
              <w:rFonts w:eastAsia="Times New Roman"/>
              <w:lang w:val="en-US"/>
            </w:rPr>
            <w:t>. (n.d.). Retrieved September 10, 2023, from https://the-disney-afternoon.fandom.com/wiki/Huey,_Dewey_and_Louie</w:t>
          </w:r>
        </w:p>
        <w:p w14:paraId="20BB31DC" w14:textId="77777777" w:rsidR="002A28E9" w:rsidRDefault="002A28E9">
          <w:pPr>
            <w:autoSpaceDE w:val="0"/>
            <w:autoSpaceDN w:val="0"/>
            <w:ind w:hanging="480"/>
            <w:divId w:val="1099717880"/>
            <w:rPr>
              <w:rFonts w:eastAsia="Times New Roman"/>
            </w:rPr>
          </w:pPr>
          <w:r>
            <w:rPr>
              <w:rFonts w:eastAsia="Times New Roman"/>
            </w:rPr>
            <w:t xml:space="preserve">Huizinga, J. (1938). </w:t>
          </w:r>
          <w:r>
            <w:rPr>
              <w:rFonts w:eastAsia="Times New Roman"/>
              <w:i/>
              <w:iCs/>
            </w:rPr>
            <w:t>Homo Ludens</w:t>
          </w:r>
          <w:r>
            <w:rPr>
              <w:rFonts w:eastAsia="Times New Roman"/>
            </w:rPr>
            <w:t>.</w:t>
          </w:r>
        </w:p>
        <w:p w14:paraId="48748955" w14:textId="77777777" w:rsidR="002A28E9" w:rsidRPr="00B67618" w:rsidRDefault="002A28E9">
          <w:pPr>
            <w:autoSpaceDE w:val="0"/>
            <w:autoSpaceDN w:val="0"/>
            <w:ind w:hanging="480"/>
            <w:divId w:val="689914951"/>
            <w:rPr>
              <w:rFonts w:eastAsia="Times New Roman"/>
              <w:lang w:val="en-US"/>
            </w:rPr>
          </w:pPr>
          <w:r>
            <w:rPr>
              <w:rFonts w:eastAsia="Times New Roman"/>
            </w:rPr>
            <w:t xml:space="preserve">Iacoboni, M. (2008). </w:t>
          </w:r>
          <w:r w:rsidRPr="00B67618">
            <w:rPr>
              <w:rFonts w:eastAsia="Times New Roman"/>
              <w:i/>
              <w:iCs/>
              <w:lang w:val="en-US"/>
            </w:rPr>
            <w:t>Mirroring People - The Science of Empathy and How We Connect with Others</w:t>
          </w:r>
          <w:r w:rsidRPr="00B67618">
            <w:rPr>
              <w:rFonts w:eastAsia="Times New Roman"/>
              <w:lang w:val="en-US"/>
            </w:rPr>
            <w:t>.</w:t>
          </w:r>
        </w:p>
        <w:p w14:paraId="39C55580" w14:textId="77777777" w:rsidR="002A28E9" w:rsidRDefault="002A28E9">
          <w:pPr>
            <w:autoSpaceDE w:val="0"/>
            <w:autoSpaceDN w:val="0"/>
            <w:ind w:hanging="480"/>
            <w:divId w:val="2032298789"/>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626DDE3F" w14:textId="77777777" w:rsidR="002A28E9" w:rsidRPr="00B67618" w:rsidRDefault="002A28E9">
          <w:pPr>
            <w:autoSpaceDE w:val="0"/>
            <w:autoSpaceDN w:val="0"/>
            <w:ind w:hanging="480"/>
            <w:divId w:val="257912459"/>
            <w:rPr>
              <w:rFonts w:eastAsia="Times New Roman"/>
              <w:lang w:val="en-US"/>
            </w:rPr>
          </w:pPr>
          <w:r w:rsidRPr="00B67618">
            <w:rPr>
              <w:rFonts w:eastAsia="Times New Roman"/>
              <w:i/>
              <w:iCs/>
              <w:lang w:val="en-US"/>
            </w:rPr>
            <w:t>Il y a 60 ans, l’acquittement de Marie Besnard accusée d’empoisonnements - L’Express</w:t>
          </w:r>
          <w:r w:rsidRPr="00B67618">
            <w:rPr>
              <w:rFonts w:eastAsia="Times New Roman"/>
              <w:lang w:val="en-US"/>
            </w:rPr>
            <w:t>. (n.d.). Retrieved September 14, 2023, from https://www.lexpress.fr/societe/il-y-a-60-ans-l-acquittement-de-marie-besnard-accusee-d-empoisonnements_2164075.html</w:t>
          </w:r>
        </w:p>
        <w:p w14:paraId="2BF4136B" w14:textId="77777777" w:rsidR="002A28E9" w:rsidRPr="00B67618" w:rsidRDefault="002A28E9">
          <w:pPr>
            <w:autoSpaceDE w:val="0"/>
            <w:autoSpaceDN w:val="0"/>
            <w:ind w:hanging="480"/>
            <w:divId w:val="1672872076"/>
            <w:rPr>
              <w:rFonts w:eastAsia="Times New Roman"/>
              <w:lang w:val="en-US"/>
            </w:rPr>
          </w:pPr>
          <w:r w:rsidRPr="00B67618">
            <w:rPr>
              <w:rFonts w:eastAsia="Times New Roman"/>
              <w:i/>
              <w:iCs/>
              <w:lang w:val="en-US"/>
            </w:rPr>
            <w:t>Image of French Poisoner Woman Marie Besnard (1896-1980) in Train Which Carries</w:t>
          </w:r>
          <w:r w:rsidRPr="00B67618">
            <w:rPr>
              <w:rFonts w:eastAsia="Times New Roman"/>
              <w:lang w:val="en-US"/>
            </w:rPr>
            <w:t>. (n.d.). Retrieved September 14, 2023, from https://www.bridgemanimages.com/en/noartistknown/french-poisoner-woman-marie-besnard-1896-1980-in-train-which-carries-her-in-poitiers-to-go-in-prison/photograph/asset/1663375</w:t>
          </w:r>
        </w:p>
        <w:p w14:paraId="4D99C55D" w14:textId="77777777" w:rsidR="002A28E9" w:rsidRPr="00B67618" w:rsidRDefault="002A28E9">
          <w:pPr>
            <w:autoSpaceDE w:val="0"/>
            <w:autoSpaceDN w:val="0"/>
            <w:ind w:hanging="480"/>
            <w:divId w:val="1961301480"/>
            <w:rPr>
              <w:rFonts w:eastAsia="Times New Roman"/>
              <w:lang w:val="en-US"/>
            </w:rPr>
          </w:pPr>
          <w:r>
            <w:rPr>
              <w:rFonts w:eastAsia="Times New Roman"/>
              <w:i/>
              <w:iCs/>
            </w:rPr>
            <w:t>Impacto da COVID-19 na saúde mental</w:t>
          </w:r>
          <w:r>
            <w:rPr>
              <w:rFonts w:eastAsia="Times New Roman"/>
            </w:rPr>
            <w:t xml:space="preserve">. </w:t>
          </w:r>
          <w:r w:rsidRPr="00B67618">
            <w:rPr>
              <w:rFonts w:eastAsia="Times New Roman"/>
              <w:lang w:val="en-US"/>
            </w:rPr>
            <w:t>(n.d.). Retrieved January 16, 2023, from https://www.sns24.gov.pt/tema/saude-mental/impacto-da-covid-19-na-saude-mental/#qual-o-impacto-que-a-covid-19-teve-nas-populacoes</w:t>
          </w:r>
        </w:p>
        <w:p w14:paraId="1F35644B" w14:textId="77777777" w:rsidR="002A28E9" w:rsidRPr="00B67618" w:rsidRDefault="002A28E9">
          <w:pPr>
            <w:autoSpaceDE w:val="0"/>
            <w:autoSpaceDN w:val="0"/>
            <w:ind w:hanging="480"/>
            <w:divId w:val="1726103193"/>
            <w:rPr>
              <w:rFonts w:eastAsia="Times New Roman"/>
              <w:lang w:val="en-US"/>
            </w:rPr>
          </w:pPr>
          <w:r w:rsidRPr="00B67618">
            <w:rPr>
              <w:rFonts w:eastAsia="Times New Roman"/>
              <w:i/>
              <w:iCs/>
              <w:lang w:val="en-US"/>
            </w:rPr>
            <w:t>In “The Shining,” who is the woman in room 237 | Read | The Take</w:t>
          </w:r>
          <w:r w:rsidRPr="00B67618">
            <w:rPr>
              <w:rFonts w:eastAsia="Times New Roman"/>
              <w:lang w:val="en-US"/>
            </w:rPr>
            <w:t>. (n.d.). Retrieved September 13, 2023, from https://the-take.com/read/in-athe-shininga-who-is-the-woman-in-room-237</w:t>
          </w:r>
        </w:p>
        <w:p w14:paraId="5E554D1D" w14:textId="77777777" w:rsidR="002A28E9" w:rsidRDefault="002A28E9">
          <w:pPr>
            <w:autoSpaceDE w:val="0"/>
            <w:autoSpaceDN w:val="0"/>
            <w:ind w:hanging="480"/>
            <w:divId w:val="231235542"/>
            <w:rPr>
              <w:rFonts w:eastAsia="Times New Roman"/>
            </w:rPr>
          </w:pPr>
          <w:r w:rsidRPr="00B67618">
            <w:rPr>
              <w:rFonts w:eastAsia="Times New Roman"/>
              <w:lang w:val="en-US"/>
            </w:rPr>
            <w:t xml:space="preserve">Institute of Mental Health, N. (n.d.). </w:t>
          </w:r>
          <w:r>
            <w:rPr>
              <w:rFonts w:eastAsia="Times New Roman"/>
              <w:i/>
              <w:iCs/>
            </w:rPr>
            <w:t>Depression</w:t>
          </w:r>
          <w:r>
            <w:rPr>
              <w:rFonts w:eastAsia="Times New Roman"/>
            </w:rPr>
            <w:t>.</w:t>
          </w:r>
        </w:p>
        <w:p w14:paraId="097C3066" w14:textId="77777777" w:rsidR="002A28E9" w:rsidRDefault="002A28E9">
          <w:pPr>
            <w:autoSpaceDE w:val="0"/>
            <w:autoSpaceDN w:val="0"/>
            <w:ind w:hanging="480"/>
            <w:divId w:val="653266375"/>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7C596AE1" w14:textId="77777777" w:rsidR="002A28E9" w:rsidRPr="00B67618" w:rsidRDefault="002A28E9">
          <w:pPr>
            <w:autoSpaceDE w:val="0"/>
            <w:autoSpaceDN w:val="0"/>
            <w:ind w:hanging="480"/>
            <w:divId w:val="575945752"/>
            <w:rPr>
              <w:rFonts w:eastAsia="Times New Roman"/>
              <w:lang w:val="en-US"/>
            </w:rPr>
          </w:pPr>
          <w:r>
            <w:rPr>
              <w:rFonts w:eastAsia="Times New Roman"/>
            </w:rPr>
            <w:t xml:space="preserve">Isbister, K. (2006a). </w:t>
          </w:r>
          <w:r w:rsidRPr="00B67618">
            <w:rPr>
              <w:rFonts w:eastAsia="Times New Roman"/>
              <w:i/>
              <w:iCs/>
              <w:lang w:val="en-US"/>
            </w:rPr>
            <w:t>Better Game Characters by Design - A Psychological Approach</w:t>
          </w:r>
          <w:r w:rsidRPr="00B67618">
            <w:rPr>
              <w:rFonts w:eastAsia="Times New Roman"/>
              <w:lang w:val="en-US"/>
            </w:rPr>
            <w:t>.</w:t>
          </w:r>
        </w:p>
        <w:p w14:paraId="0D6631ED" w14:textId="77777777" w:rsidR="002A28E9" w:rsidRPr="00B67618" w:rsidRDefault="002A28E9">
          <w:pPr>
            <w:autoSpaceDE w:val="0"/>
            <w:autoSpaceDN w:val="0"/>
            <w:ind w:hanging="480"/>
            <w:divId w:val="2145345646"/>
            <w:rPr>
              <w:rFonts w:eastAsia="Times New Roman"/>
              <w:lang w:val="en-US"/>
            </w:rPr>
          </w:pPr>
          <w:r w:rsidRPr="00B67618">
            <w:rPr>
              <w:rFonts w:eastAsia="Times New Roman"/>
              <w:lang w:val="en-US"/>
            </w:rPr>
            <w:t xml:space="preserve">Isbister, K. (2006b). </w:t>
          </w:r>
          <w:r w:rsidRPr="00B67618">
            <w:rPr>
              <w:rFonts w:eastAsia="Times New Roman"/>
              <w:i/>
              <w:iCs/>
              <w:lang w:val="en-US"/>
            </w:rPr>
            <w:t>Better Game Characters by Design - A Psychological Approach</w:t>
          </w:r>
          <w:r w:rsidRPr="00B67618">
            <w:rPr>
              <w:rFonts w:eastAsia="Times New Roman"/>
              <w:lang w:val="en-US"/>
            </w:rPr>
            <w:t>.</w:t>
          </w:r>
        </w:p>
        <w:p w14:paraId="24961210" w14:textId="77777777" w:rsidR="002A28E9" w:rsidRPr="00B67618" w:rsidRDefault="002A28E9">
          <w:pPr>
            <w:autoSpaceDE w:val="0"/>
            <w:autoSpaceDN w:val="0"/>
            <w:ind w:hanging="480"/>
            <w:divId w:val="7488975"/>
            <w:rPr>
              <w:rFonts w:eastAsia="Times New Roman"/>
              <w:lang w:val="en-US"/>
            </w:rPr>
          </w:pPr>
          <w:r w:rsidRPr="00B67618">
            <w:rPr>
              <w:rFonts w:eastAsia="Times New Roman"/>
              <w:lang w:val="en-US"/>
            </w:rPr>
            <w:t xml:space="preserve">Isbister, K. (2017a). </w:t>
          </w:r>
          <w:r w:rsidRPr="00B67618">
            <w:rPr>
              <w:rFonts w:eastAsia="Times New Roman"/>
              <w:i/>
              <w:iCs/>
              <w:lang w:val="en-US"/>
            </w:rPr>
            <w:t>How Games Move Us - Emotion by Design</w:t>
          </w:r>
          <w:r w:rsidRPr="00B67618">
            <w:rPr>
              <w:rFonts w:eastAsia="Times New Roman"/>
              <w:lang w:val="en-US"/>
            </w:rPr>
            <w:t>.</w:t>
          </w:r>
        </w:p>
        <w:p w14:paraId="2C3FB5CC" w14:textId="77777777" w:rsidR="002A28E9" w:rsidRPr="00B67618" w:rsidRDefault="002A28E9">
          <w:pPr>
            <w:autoSpaceDE w:val="0"/>
            <w:autoSpaceDN w:val="0"/>
            <w:ind w:hanging="480"/>
            <w:divId w:val="745111052"/>
            <w:rPr>
              <w:rFonts w:eastAsia="Times New Roman"/>
              <w:lang w:val="en-US"/>
            </w:rPr>
          </w:pPr>
          <w:r w:rsidRPr="00B67618">
            <w:rPr>
              <w:rFonts w:eastAsia="Times New Roman"/>
              <w:lang w:val="en-US"/>
            </w:rPr>
            <w:t xml:space="preserve">Isbister, K. (2017b). </w:t>
          </w:r>
          <w:r w:rsidRPr="00B67618">
            <w:rPr>
              <w:rFonts w:eastAsia="Times New Roman"/>
              <w:i/>
              <w:iCs/>
              <w:lang w:val="en-US"/>
            </w:rPr>
            <w:t>How Games Move Us - Emotion by Design</w:t>
          </w:r>
          <w:r w:rsidRPr="00B67618">
            <w:rPr>
              <w:rFonts w:eastAsia="Times New Roman"/>
              <w:lang w:val="en-US"/>
            </w:rPr>
            <w:t>.</w:t>
          </w:r>
        </w:p>
        <w:p w14:paraId="232E1F9D" w14:textId="77777777" w:rsidR="002A28E9" w:rsidRPr="00B67618" w:rsidRDefault="002A28E9">
          <w:pPr>
            <w:autoSpaceDE w:val="0"/>
            <w:autoSpaceDN w:val="0"/>
            <w:ind w:hanging="480"/>
            <w:divId w:val="1075786800"/>
            <w:rPr>
              <w:rFonts w:eastAsia="Times New Roman"/>
              <w:lang w:val="en-US"/>
            </w:rPr>
          </w:pPr>
          <w:r w:rsidRPr="00B67618">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B67618">
            <w:rPr>
              <w:rFonts w:eastAsia="Times New Roman"/>
              <w:i/>
              <w:iCs/>
              <w:lang w:val="en-US"/>
            </w:rPr>
            <w:t>Endocrine</w:t>
          </w:r>
          <w:r w:rsidRPr="00B67618">
            <w:rPr>
              <w:rFonts w:eastAsia="Times New Roman"/>
              <w:lang w:val="en-US"/>
            </w:rPr>
            <w:t xml:space="preserve">, </w:t>
          </w:r>
          <w:r w:rsidRPr="00B67618">
            <w:rPr>
              <w:rFonts w:eastAsia="Times New Roman"/>
              <w:i/>
              <w:iCs/>
              <w:lang w:val="en-US"/>
            </w:rPr>
            <w:t>51</w:t>
          </w:r>
          <w:r w:rsidRPr="00B67618">
            <w:rPr>
              <w:rFonts w:eastAsia="Times New Roman"/>
              <w:lang w:val="en-US"/>
            </w:rPr>
            <w:t>(2), 369–379. https://doi.org/10.1007/S12020-015-0687-6</w:t>
          </w:r>
        </w:p>
        <w:p w14:paraId="3B7F8EF8" w14:textId="77777777" w:rsidR="002A28E9" w:rsidRPr="00B67618" w:rsidRDefault="002A28E9">
          <w:pPr>
            <w:autoSpaceDE w:val="0"/>
            <w:autoSpaceDN w:val="0"/>
            <w:ind w:hanging="480"/>
            <w:divId w:val="901253172"/>
            <w:rPr>
              <w:rFonts w:eastAsia="Times New Roman"/>
              <w:lang w:val="en-US"/>
            </w:rPr>
          </w:pPr>
          <w:r w:rsidRPr="00B67618">
            <w:rPr>
              <w:rFonts w:eastAsia="Times New Roman"/>
              <w:lang w:val="en-US"/>
            </w:rPr>
            <w:t xml:space="preserve">Jørgensen, K. (2010). Game Characters as Narrative Devices. A Comparative Analysis of Dragon Age: Origins and Mass Effect 2. </w:t>
          </w:r>
          <w:r w:rsidRPr="00B67618">
            <w:rPr>
              <w:rFonts w:eastAsia="Times New Roman"/>
              <w:i/>
              <w:iCs/>
              <w:lang w:val="en-US"/>
            </w:rPr>
            <w:t>Eludamos: Journal for Computer Game Culture</w:t>
          </w:r>
          <w:r w:rsidRPr="00B67618">
            <w:rPr>
              <w:rFonts w:eastAsia="Times New Roman"/>
              <w:lang w:val="en-US"/>
            </w:rPr>
            <w:t xml:space="preserve">, </w:t>
          </w:r>
          <w:r w:rsidRPr="00B67618">
            <w:rPr>
              <w:rFonts w:eastAsia="Times New Roman"/>
              <w:i/>
              <w:iCs/>
              <w:lang w:val="en-US"/>
            </w:rPr>
            <w:t>4</w:t>
          </w:r>
          <w:r w:rsidRPr="00B67618">
            <w:rPr>
              <w:rFonts w:eastAsia="Times New Roman"/>
              <w:lang w:val="en-US"/>
            </w:rPr>
            <w:t>(2), 315–331. https://doi.org/10.7557/23.6051</w:t>
          </w:r>
        </w:p>
        <w:p w14:paraId="279C9E21" w14:textId="77777777" w:rsidR="002A28E9" w:rsidRPr="00B67618" w:rsidRDefault="002A28E9">
          <w:pPr>
            <w:autoSpaceDE w:val="0"/>
            <w:autoSpaceDN w:val="0"/>
            <w:ind w:hanging="480"/>
            <w:divId w:val="980383329"/>
            <w:rPr>
              <w:rFonts w:eastAsia="Times New Roman"/>
              <w:lang w:val="en-US"/>
            </w:rPr>
          </w:pPr>
          <w:r w:rsidRPr="00B67618">
            <w:rPr>
              <w:rFonts w:eastAsia="Times New Roman"/>
              <w:lang w:val="en-US"/>
            </w:rPr>
            <w:t xml:space="preserve">Joshi, A., Kale, S., Chandel, S., &amp; Pal, D. (2015). Likert Scale: Explored and Explained. </w:t>
          </w:r>
          <w:r w:rsidRPr="00B67618">
            <w:rPr>
              <w:rFonts w:eastAsia="Times New Roman"/>
              <w:i/>
              <w:iCs/>
              <w:lang w:val="en-US"/>
            </w:rPr>
            <w:t>British Journal of Applied Science &amp; Technology</w:t>
          </w:r>
          <w:r w:rsidRPr="00B67618">
            <w:rPr>
              <w:rFonts w:eastAsia="Times New Roman"/>
              <w:lang w:val="en-US"/>
            </w:rPr>
            <w:t xml:space="preserve">, </w:t>
          </w:r>
          <w:r w:rsidRPr="00B67618">
            <w:rPr>
              <w:rFonts w:eastAsia="Times New Roman"/>
              <w:i/>
              <w:iCs/>
              <w:lang w:val="en-US"/>
            </w:rPr>
            <w:t>7</w:t>
          </w:r>
          <w:r w:rsidRPr="00B67618">
            <w:rPr>
              <w:rFonts w:eastAsia="Times New Roman"/>
              <w:lang w:val="en-US"/>
            </w:rPr>
            <w:t>(4), 396–403. https://doi.org/10.9734/BJAST/2015/14975</w:t>
          </w:r>
        </w:p>
        <w:p w14:paraId="3E6B3041" w14:textId="77777777" w:rsidR="002A28E9" w:rsidRPr="00B67618" w:rsidRDefault="002A28E9">
          <w:pPr>
            <w:autoSpaceDE w:val="0"/>
            <w:autoSpaceDN w:val="0"/>
            <w:ind w:hanging="480"/>
            <w:divId w:val="265968968"/>
            <w:rPr>
              <w:rFonts w:eastAsia="Times New Roman"/>
              <w:lang w:val="en-US"/>
            </w:rPr>
          </w:pPr>
          <w:r w:rsidRPr="00B67618">
            <w:rPr>
              <w:rFonts w:eastAsia="Times New Roman"/>
              <w:lang w:val="en-US"/>
            </w:rPr>
            <w:lastRenderedPageBreak/>
            <w:t xml:space="preserve">Jung, C. (1923). </w:t>
          </w:r>
          <w:r w:rsidRPr="00B67618">
            <w:rPr>
              <w:rFonts w:eastAsia="Times New Roman"/>
              <w:i/>
              <w:iCs/>
              <w:lang w:val="en-US"/>
            </w:rPr>
            <w:t>Psychological Types</w:t>
          </w:r>
          <w:r w:rsidRPr="00B67618">
            <w:rPr>
              <w:rFonts w:eastAsia="Times New Roman"/>
              <w:lang w:val="en-US"/>
            </w:rPr>
            <w:t>.</w:t>
          </w:r>
        </w:p>
        <w:p w14:paraId="31270668" w14:textId="77777777" w:rsidR="002A28E9" w:rsidRDefault="002A28E9">
          <w:pPr>
            <w:autoSpaceDE w:val="0"/>
            <w:autoSpaceDN w:val="0"/>
            <w:ind w:hanging="480"/>
            <w:divId w:val="750393369"/>
            <w:rPr>
              <w:rFonts w:eastAsia="Times New Roman"/>
            </w:rPr>
          </w:pPr>
          <w:r w:rsidRPr="00B67618">
            <w:rPr>
              <w:rFonts w:eastAsia="Times New Roman"/>
              <w:lang w:val="en-US"/>
            </w:rPr>
            <w:t xml:space="preserve">Jung, C. (1931). </w:t>
          </w:r>
          <w:r w:rsidRPr="00B67618">
            <w:rPr>
              <w:rFonts w:eastAsia="Times New Roman"/>
              <w:i/>
              <w:iCs/>
              <w:lang w:val="en-US"/>
            </w:rPr>
            <w:t>The Spiritual Problem of Modern Man</w:t>
          </w:r>
          <w:r w:rsidRPr="00B67618">
            <w:rPr>
              <w:rFonts w:eastAsia="Times New Roman"/>
              <w:lang w:val="en-US"/>
            </w:rPr>
            <w:t xml:space="preserve">. </w:t>
          </w:r>
          <w:r>
            <w:rPr>
              <w:rFonts w:eastAsia="Times New Roman"/>
              <w:i/>
              <w:iCs/>
            </w:rPr>
            <w:t>Collected</w:t>
          </w:r>
          <w:r>
            <w:rPr>
              <w:rFonts w:eastAsia="Times New Roman"/>
            </w:rPr>
            <w:t>.</w:t>
          </w:r>
        </w:p>
        <w:p w14:paraId="412D80A0" w14:textId="77777777" w:rsidR="002A28E9" w:rsidRPr="00B67618" w:rsidRDefault="002A28E9">
          <w:pPr>
            <w:autoSpaceDE w:val="0"/>
            <w:autoSpaceDN w:val="0"/>
            <w:ind w:hanging="480"/>
            <w:divId w:val="2055227269"/>
            <w:rPr>
              <w:rFonts w:eastAsia="Times New Roman"/>
              <w:lang w:val="en-US"/>
            </w:rPr>
          </w:pPr>
          <w:r w:rsidRPr="00B67618">
            <w:rPr>
              <w:rFonts w:eastAsia="Times New Roman"/>
              <w:lang w:val="en-US"/>
            </w:rPr>
            <w:t xml:space="preserve">Jung, C. (1946). </w:t>
          </w:r>
          <w:r w:rsidRPr="00B67618">
            <w:rPr>
              <w:rFonts w:eastAsia="Times New Roman"/>
              <w:i/>
              <w:iCs/>
              <w:lang w:val="en-US"/>
            </w:rPr>
            <w:t>The Fight with the Shadow</w:t>
          </w:r>
          <w:r w:rsidRPr="00B67618">
            <w:rPr>
              <w:rFonts w:eastAsia="Times New Roman"/>
              <w:lang w:val="en-US"/>
            </w:rPr>
            <w:t xml:space="preserve">. </w:t>
          </w:r>
          <w:r w:rsidRPr="00B67618">
            <w:rPr>
              <w:rFonts w:eastAsia="Times New Roman"/>
              <w:i/>
              <w:iCs/>
              <w:lang w:val="en-US"/>
            </w:rPr>
            <w:t>Collected</w:t>
          </w:r>
          <w:r w:rsidRPr="00B67618">
            <w:rPr>
              <w:rFonts w:eastAsia="Times New Roman"/>
              <w:lang w:val="en-US"/>
            </w:rPr>
            <w:t>.</w:t>
          </w:r>
        </w:p>
        <w:p w14:paraId="09AC407C" w14:textId="77777777" w:rsidR="002A28E9" w:rsidRPr="00B67618" w:rsidRDefault="002A28E9">
          <w:pPr>
            <w:autoSpaceDE w:val="0"/>
            <w:autoSpaceDN w:val="0"/>
            <w:ind w:hanging="480"/>
            <w:divId w:val="1274707562"/>
            <w:rPr>
              <w:rFonts w:eastAsia="Times New Roman"/>
              <w:lang w:val="en-US"/>
            </w:rPr>
          </w:pPr>
          <w:r w:rsidRPr="00B67618">
            <w:rPr>
              <w:rFonts w:eastAsia="Times New Roman"/>
              <w:lang w:val="en-US"/>
            </w:rPr>
            <w:t xml:space="preserve">Jung, C. (1981a). </w:t>
          </w:r>
          <w:r w:rsidRPr="00B67618">
            <w:rPr>
              <w:rFonts w:eastAsia="Times New Roman"/>
              <w:i/>
              <w:iCs/>
              <w:lang w:val="en-US"/>
            </w:rPr>
            <w:t>The Archetypes and The Collective Unconscious (Collected Works of C.G. Jung Vol.9 Part 1) (The Collected Works of C. G. Jung, 10)</w:t>
          </w:r>
          <w:r w:rsidRPr="00B67618">
            <w:rPr>
              <w:rFonts w:eastAsia="Times New Roman"/>
              <w:lang w:val="en-US"/>
            </w:rPr>
            <w:t>.</w:t>
          </w:r>
        </w:p>
        <w:p w14:paraId="30329E07" w14:textId="77777777" w:rsidR="002A28E9" w:rsidRPr="00B67618" w:rsidRDefault="002A28E9">
          <w:pPr>
            <w:autoSpaceDE w:val="0"/>
            <w:autoSpaceDN w:val="0"/>
            <w:ind w:hanging="480"/>
            <w:divId w:val="1456294600"/>
            <w:rPr>
              <w:rFonts w:eastAsia="Times New Roman"/>
              <w:lang w:val="en-US"/>
            </w:rPr>
          </w:pPr>
          <w:r w:rsidRPr="00B67618">
            <w:rPr>
              <w:rFonts w:eastAsia="Times New Roman"/>
              <w:lang w:val="en-US"/>
            </w:rPr>
            <w:t xml:space="preserve">Jung, C. (1981b). </w:t>
          </w:r>
          <w:r w:rsidRPr="00B67618">
            <w:rPr>
              <w:rFonts w:eastAsia="Times New Roman"/>
              <w:i/>
              <w:iCs/>
              <w:lang w:val="en-US"/>
            </w:rPr>
            <w:t>The Archetypes and The Collective Unconscious (Collected Works of C.G. Jung Vol.9 Part 1) (The Collected Works of C. G. Jung, 10)</w:t>
          </w:r>
          <w:r w:rsidRPr="00B67618">
            <w:rPr>
              <w:rFonts w:eastAsia="Times New Roman"/>
              <w:lang w:val="en-US"/>
            </w:rPr>
            <w:t>.</w:t>
          </w:r>
        </w:p>
        <w:p w14:paraId="20E5493D" w14:textId="77777777" w:rsidR="002A28E9" w:rsidRPr="00B67618" w:rsidRDefault="002A28E9">
          <w:pPr>
            <w:autoSpaceDE w:val="0"/>
            <w:autoSpaceDN w:val="0"/>
            <w:ind w:hanging="480"/>
            <w:divId w:val="1996687616"/>
            <w:rPr>
              <w:rFonts w:eastAsia="Times New Roman"/>
              <w:lang w:val="en-US"/>
            </w:rPr>
          </w:pPr>
          <w:r w:rsidRPr="00B67618">
            <w:rPr>
              <w:rFonts w:eastAsia="Times New Roman"/>
              <w:lang w:val="en-US"/>
            </w:rPr>
            <w:t xml:space="preserve">Jung, C. (2006). </w:t>
          </w:r>
          <w:r w:rsidRPr="00B67618">
            <w:rPr>
              <w:rFonts w:eastAsia="Times New Roman"/>
              <w:i/>
              <w:iCs/>
              <w:lang w:val="en-US"/>
            </w:rPr>
            <w:t>The Undiscovered Self: The Dilemma of the Individual in Modern Society</w:t>
          </w:r>
          <w:r w:rsidRPr="00B67618">
            <w:rPr>
              <w:rFonts w:eastAsia="Times New Roman"/>
              <w:lang w:val="en-US"/>
            </w:rPr>
            <w:t>.</w:t>
          </w:r>
        </w:p>
        <w:p w14:paraId="173762B5" w14:textId="77777777" w:rsidR="002A28E9" w:rsidRPr="00B67618" w:rsidRDefault="002A28E9">
          <w:pPr>
            <w:autoSpaceDE w:val="0"/>
            <w:autoSpaceDN w:val="0"/>
            <w:ind w:hanging="480"/>
            <w:divId w:val="1374845206"/>
            <w:rPr>
              <w:rFonts w:eastAsia="Times New Roman"/>
              <w:lang w:val="en-US"/>
            </w:rPr>
          </w:pPr>
          <w:r w:rsidRPr="00B67618">
            <w:rPr>
              <w:rFonts w:eastAsia="Times New Roman"/>
              <w:i/>
              <w:iCs/>
              <w:lang w:val="en-US"/>
            </w:rPr>
            <w:t>Kadaver | Trailer oficial | Netflix - YouTube</w:t>
          </w:r>
          <w:r w:rsidRPr="00B67618">
            <w:rPr>
              <w:rFonts w:eastAsia="Times New Roman"/>
              <w:lang w:val="en-US"/>
            </w:rPr>
            <w:t>. (n.d.). Retrieved April 15, 2023, from https://www.youtube.com/watch?v=4Xj93_J8Fyw</w:t>
          </w:r>
        </w:p>
        <w:p w14:paraId="42D28069" w14:textId="77777777" w:rsidR="002A28E9" w:rsidRPr="00B67618" w:rsidRDefault="002A28E9">
          <w:pPr>
            <w:autoSpaceDE w:val="0"/>
            <w:autoSpaceDN w:val="0"/>
            <w:ind w:hanging="480"/>
            <w:divId w:val="1641956149"/>
            <w:rPr>
              <w:rFonts w:eastAsia="Times New Roman"/>
              <w:lang w:val="en-US"/>
            </w:rPr>
          </w:pPr>
          <w:r w:rsidRPr="00B67618">
            <w:rPr>
              <w:rFonts w:eastAsia="Times New Roman"/>
              <w:lang w:val="en-US"/>
            </w:rPr>
            <w:t xml:space="preserve">Kandola, B. (2019). </w:t>
          </w:r>
          <w:r w:rsidRPr="00B67618">
            <w:rPr>
              <w:rFonts w:eastAsia="Times New Roman"/>
              <w:i/>
              <w:iCs/>
              <w:lang w:val="en-US"/>
            </w:rPr>
            <w:t>Insights - Pearn Kandola</w:t>
          </w:r>
          <w:r w:rsidRPr="00B67618">
            <w:rPr>
              <w:rFonts w:eastAsia="Times New Roman"/>
              <w:lang w:val="en-US"/>
            </w:rPr>
            <w:t>. https://pearnkandola.com/insights/what-is-modern-racism-how-and-why-racism-has-mutated/</w:t>
          </w:r>
        </w:p>
        <w:p w14:paraId="20952100" w14:textId="77777777" w:rsidR="002A28E9" w:rsidRPr="00B67618" w:rsidRDefault="002A28E9">
          <w:pPr>
            <w:autoSpaceDE w:val="0"/>
            <w:autoSpaceDN w:val="0"/>
            <w:ind w:hanging="480"/>
            <w:divId w:val="1776443278"/>
            <w:rPr>
              <w:rFonts w:eastAsia="Times New Roman"/>
              <w:lang w:val="en-US"/>
            </w:rPr>
          </w:pPr>
          <w:r w:rsidRPr="00B67618">
            <w:rPr>
              <w:rFonts w:eastAsia="Times New Roman"/>
              <w:lang w:val="en-US"/>
            </w:rPr>
            <w:t xml:space="preserve">Katz, J. (2009). </w:t>
          </w:r>
          <w:r w:rsidRPr="00B67618">
            <w:rPr>
              <w:rFonts w:eastAsia="Times New Roman"/>
              <w:i/>
              <w:iCs/>
              <w:lang w:val="en-US"/>
            </w:rPr>
            <w:t>The Measure of Genius: Michelangelo’s Sistine Chapel at 500</w:t>
          </w:r>
          <w:r w:rsidRPr="00B67618">
            <w:rPr>
              <w:rFonts w:eastAsia="Times New Roman"/>
              <w:lang w:val="en-US"/>
            </w:rPr>
            <w:t>. https://www.smithsonianmag.com/arts-culture/the-measure-of-genius-michelangelos-sistine-chapel-at-500-123313873/</w:t>
          </w:r>
        </w:p>
        <w:p w14:paraId="141FC336" w14:textId="77777777" w:rsidR="002A28E9" w:rsidRPr="00B67618" w:rsidRDefault="002A28E9">
          <w:pPr>
            <w:autoSpaceDE w:val="0"/>
            <w:autoSpaceDN w:val="0"/>
            <w:ind w:hanging="480"/>
            <w:divId w:val="1685324819"/>
            <w:rPr>
              <w:rFonts w:eastAsia="Times New Roman"/>
              <w:lang w:val="en-US"/>
            </w:rPr>
          </w:pPr>
          <w:r w:rsidRPr="00B67618">
            <w:rPr>
              <w:rFonts w:eastAsia="Times New Roman"/>
              <w:lang w:val="en-US"/>
            </w:rPr>
            <w:t xml:space="preserve">Kennard, J. (2012). </w:t>
          </w:r>
          <w:r w:rsidRPr="00B67618">
            <w:rPr>
              <w:rFonts w:eastAsia="Times New Roman"/>
              <w:i/>
              <w:iCs/>
              <w:lang w:val="en-US"/>
            </w:rPr>
            <w:t>6 Behavior Changes During Depression</w:t>
          </w:r>
          <w:r w:rsidRPr="00B67618">
            <w:rPr>
              <w:rFonts w:eastAsia="Times New Roman"/>
              <w:lang w:val="en-US"/>
            </w:rPr>
            <w:t>.</w:t>
          </w:r>
        </w:p>
        <w:p w14:paraId="2190A9AA" w14:textId="77777777" w:rsidR="002A28E9" w:rsidRPr="00B67618" w:rsidRDefault="002A28E9">
          <w:pPr>
            <w:autoSpaceDE w:val="0"/>
            <w:autoSpaceDN w:val="0"/>
            <w:ind w:hanging="480"/>
            <w:divId w:val="1695812519"/>
            <w:rPr>
              <w:rFonts w:eastAsia="Times New Roman"/>
              <w:lang w:val="en-US"/>
            </w:rPr>
          </w:pPr>
          <w:r w:rsidRPr="00B67618">
            <w:rPr>
              <w:rFonts w:eastAsia="Times New Roman"/>
              <w:i/>
              <w:iCs/>
              <w:lang w:val="en-US"/>
            </w:rPr>
            <w:t>Ketamine</w:t>
          </w:r>
          <w:r w:rsidRPr="00B67618">
            <w:rPr>
              <w:rFonts w:eastAsia="Times New Roman"/>
              <w:lang w:val="en-US"/>
            </w:rPr>
            <w:t>. (n.d.). Retrieved September 15, 2023, from https://www.dea.gov/factsheets/ketamine</w:t>
          </w:r>
        </w:p>
        <w:p w14:paraId="45C99754" w14:textId="77777777" w:rsidR="002A28E9" w:rsidRPr="00B67618" w:rsidRDefault="002A28E9">
          <w:pPr>
            <w:autoSpaceDE w:val="0"/>
            <w:autoSpaceDN w:val="0"/>
            <w:ind w:hanging="480"/>
            <w:divId w:val="179441299"/>
            <w:rPr>
              <w:rFonts w:eastAsia="Times New Roman"/>
              <w:lang w:val="en-US"/>
            </w:rPr>
          </w:pPr>
          <w:r w:rsidRPr="00B67618">
            <w:rPr>
              <w:rFonts w:eastAsia="Times New Roman"/>
              <w:i/>
              <w:iCs/>
              <w:lang w:val="en-US"/>
            </w:rPr>
            <w:t>Ketamine: What Is It, uses, treatments, effects, and more effects</w:t>
          </w:r>
          <w:r w:rsidRPr="00B67618">
            <w:rPr>
              <w:rFonts w:eastAsia="Times New Roman"/>
              <w:lang w:val="en-US"/>
            </w:rPr>
            <w:t>. (n.d.). Retrieved September 15, 2023, from https://www.medicalnewstoday.com/articles/302663#Therapeutic-uses</w:t>
          </w:r>
        </w:p>
        <w:p w14:paraId="61BF50AC" w14:textId="77777777" w:rsidR="002A28E9" w:rsidRPr="00B67618" w:rsidRDefault="002A28E9">
          <w:pPr>
            <w:autoSpaceDE w:val="0"/>
            <w:autoSpaceDN w:val="0"/>
            <w:ind w:hanging="480"/>
            <w:divId w:val="458765346"/>
            <w:rPr>
              <w:rFonts w:eastAsia="Times New Roman"/>
              <w:lang w:val="en-US"/>
            </w:rPr>
          </w:pPr>
          <w:r w:rsidRPr="00B67618">
            <w:rPr>
              <w:rFonts w:eastAsia="Times New Roman"/>
              <w:lang w:val="en-US"/>
            </w:rPr>
            <w:t xml:space="preserve">King, E., &amp; Waddington, C. (2017). </w:t>
          </w:r>
          <w:r w:rsidRPr="00B67618">
            <w:rPr>
              <w:rFonts w:eastAsia="Times New Roman"/>
              <w:i/>
              <w:iCs/>
              <w:lang w:val="en-US"/>
            </w:rPr>
            <w:t>Music and Empathy</w:t>
          </w:r>
          <w:r w:rsidRPr="00B67618">
            <w:rPr>
              <w:rFonts w:eastAsia="Times New Roman"/>
              <w:lang w:val="en-US"/>
            </w:rPr>
            <w:t>.</w:t>
          </w:r>
        </w:p>
        <w:p w14:paraId="0386CA8D" w14:textId="77777777" w:rsidR="002A28E9" w:rsidRPr="00B67618" w:rsidRDefault="002A28E9">
          <w:pPr>
            <w:autoSpaceDE w:val="0"/>
            <w:autoSpaceDN w:val="0"/>
            <w:ind w:hanging="480"/>
            <w:divId w:val="25909435"/>
            <w:rPr>
              <w:rFonts w:eastAsia="Times New Roman"/>
              <w:lang w:val="en-US"/>
            </w:rPr>
          </w:pPr>
          <w:r w:rsidRPr="00B67618">
            <w:rPr>
              <w:rFonts w:eastAsia="Times New Roman"/>
              <w:lang w:val="en-US"/>
            </w:rPr>
            <w:t xml:space="preserve">Kishi, S. (2013). </w:t>
          </w:r>
          <w:r w:rsidRPr="00B67618">
            <w:rPr>
              <w:rFonts w:eastAsia="Times New Roman"/>
              <w:i/>
              <w:iCs/>
              <w:lang w:val="en-US"/>
            </w:rPr>
            <w:t>Danganronpa: The Animation</w:t>
          </w:r>
          <w:r w:rsidRPr="00B67618">
            <w:rPr>
              <w:rFonts w:eastAsia="Times New Roman"/>
              <w:lang w:val="en-US"/>
            </w:rPr>
            <w:t>.</w:t>
          </w:r>
        </w:p>
        <w:p w14:paraId="6515448F" w14:textId="77777777" w:rsidR="002A28E9" w:rsidRPr="00B67618" w:rsidRDefault="002A28E9">
          <w:pPr>
            <w:autoSpaceDE w:val="0"/>
            <w:autoSpaceDN w:val="0"/>
            <w:ind w:hanging="480"/>
            <w:divId w:val="650519273"/>
            <w:rPr>
              <w:rFonts w:eastAsia="Times New Roman"/>
              <w:lang w:val="en-US"/>
            </w:rPr>
          </w:pPr>
          <w:r w:rsidRPr="00B67618">
            <w:rPr>
              <w:rFonts w:eastAsia="Times New Roman"/>
              <w:lang w:val="en-US"/>
            </w:rPr>
            <w:t xml:space="preserve">Klotz, H. (2021). </w:t>
          </w:r>
          <w:r w:rsidRPr="00B67618">
            <w:rPr>
              <w:rFonts w:eastAsia="Times New Roman"/>
              <w:i/>
              <w:iCs/>
              <w:lang w:val="en-US"/>
            </w:rPr>
            <w:t>The Value of the Visual Novel as Literature</w:t>
          </w:r>
          <w:r w:rsidRPr="00B67618">
            <w:rPr>
              <w:rFonts w:eastAsia="Times New Roman"/>
              <w:lang w:val="en-US"/>
            </w:rPr>
            <w:t>. https://www.michigandaily.com/arts/the-value-of-the-visual-novel-as-literature/</w:t>
          </w:r>
        </w:p>
        <w:p w14:paraId="7BF40AC5" w14:textId="77777777" w:rsidR="002A28E9" w:rsidRPr="00B67618" w:rsidRDefault="002A28E9">
          <w:pPr>
            <w:autoSpaceDE w:val="0"/>
            <w:autoSpaceDN w:val="0"/>
            <w:ind w:hanging="480"/>
            <w:divId w:val="1375420493"/>
            <w:rPr>
              <w:rFonts w:eastAsia="Times New Roman"/>
              <w:lang w:val="en-US"/>
            </w:rPr>
          </w:pPr>
          <w:r w:rsidRPr="00B67618">
            <w:rPr>
              <w:rFonts w:eastAsia="Times New Roman"/>
              <w:lang w:val="en-US"/>
            </w:rPr>
            <w:t xml:space="preserve">Kraav, S. L., Lehto, S. M., Junttila, N., Ruusunen, A., Kauhanen, J., Hantunen, S., &amp; Tolmunen, T. (2021). Depression and loneliness may have a direct connection without mediating factors. </w:t>
          </w:r>
          <w:r w:rsidRPr="00B67618">
            <w:rPr>
              <w:rFonts w:eastAsia="Times New Roman"/>
              <w:i/>
              <w:iCs/>
              <w:lang w:val="en-US"/>
            </w:rPr>
            <w:t>Nordic Journal of Psychiatry</w:t>
          </w:r>
          <w:r w:rsidRPr="00B67618">
            <w:rPr>
              <w:rFonts w:eastAsia="Times New Roman"/>
              <w:lang w:val="en-US"/>
            </w:rPr>
            <w:t xml:space="preserve">, </w:t>
          </w:r>
          <w:r w:rsidRPr="00B67618">
            <w:rPr>
              <w:rFonts w:eastAsia="Times New Roman"/>
              <w:i/>
              <w:iCs/>
              <w:lang w:val="en-US"/>
            </w:rPr>
            <w:t>75</w:t>
          </w:r>
          <w:r w:rsidRPr="00B67618">
            <w:rPr>
              <w:rFonts w:eastAsia="Times New Roman"/>
              <w:lang w:val="en-US"/>
            </w:rPr>
            <w:t>(7), 553–557. https://doi.org/10.1080/08039488.2021.1894231</w:t>
          </w:r>
        </w:p>
        <w:p w14:paraId="5C4E2C30" w14:textId="77777777" w:rsidR="002A28E9" w:rsidRPr="00B67618" w:rsidRDefault="002A28E9">
          <w:pPr>
            <w:autoSpaceDE w:val="0"/>
            <w:autoSpaceDN w:val="0"/>
            <w:ind w:hanging="480"/>
            <w:divId w:val="1607736966"/>
            <w:rPr>
              <w:rFonts w:eastAsia="Times New Roman"/>
              <w:lang w:val="en-US"/>
            </w:rPr>
          </w:pPr>
          <w:r w:rsidRPr="00B67618">
            <w:rPr>
              <w:rFonts w:eastAsia="Times New Roman"/>
              <w:lang w:val="en-US"/>
            </w:rPr>
            <w:t xml:space="preserve">Kretzschmar, M., &amp; Raffel, S. (2023). </w:t>
          </w:r>
          <w:r w:rsidRPr="00B67618">
            <w:rPr>
              <w:rFonts w:eastAsia="Times New Roman"/>
              <w:i/>
              <w:iCs/>
              <w:lang w:val="en-US"/>
            </w:rPr>
            <w:t>The History and Allure of Interactive Visual Novels</w:t>
          </w:r>
          <w:r w:rsidRPr="00B67618">
            <w:rPr>
              <w:rFonts w:eastAsia="Times New Roman"/>
              <w:lang w:val="en-US"/>
            </w:rPr>
            <w:t>.</w:t>
          </w:r>
        </w:p>
        <w:p w14:paraId="3E021AC2" w14:textId="77777777" w:rsidR="002A28E9" w:rsidRPr="00B67618" w:rsidRDefault="002A28E9">
          <w:pPr>
            <w:autoSpaceDE w:val="0"/>
            <w:autoSpaceDN w:val="0"/>
            <w:ind w:hanging="480"/>
            <w:divId w:val="211158443"/>
            <w:rPr>
              <w:rFonts w:eastAsia="Times New Roman"/>
              <w:lang w:val="en-US"/>
            </w:rPr>
          </w:pPr>
          <w:r w:rsidRPr="00B67618">
            <w:rPr>
              <w:rFonts w:eastAsia="Times New Roman"/>
              <w:i/>
              <w:iCs/>
              <w:lang w:val="en-US"/>
            </w:rPr>
            <w:t>Krone (Anime) | The Promised Neverland Wiki | Fandom</w:t>
          </w:r>
          <w:r w:rsidRPr="00B67618">
            <w:rPr>
              <w:rFonts w:eastAsia="Times New Roman"/>
              <w:lang w:val="en-US"/>
            </w:rPr>
            <w:t>. (n.d.). Retrieved September 29, 2023, from https://yakusokunoneverland.fandom.com/wiki/Krone_(Anime)</w:t>
          </w:r>
        </w:p>
        <w:p w14:paraId="71C95ED6" w14:textId="77777777" w:rsidR="002A28E9" w:rsidRPr="00B67618" w:rsidRDefault="002A28E9">
          <w:pPr>
            <w:autoSpaceDE w:val="0"/>
            <w:autoSpaceDN w:val="0"/>
            <w:ind w:hanging="480"/>
            <w:divId w:val="1877037866"/>
            <w:rPr>
              <w:rFonts w:eastAsia="Times New Roman"/>
              <w:lang w:val="en-US"/>
            </w:rPr>
          </w:pPr>
          <w:r w:rsidRPr="00B67618">
            <w:rPr>
              <w:rFonts w:eastAsia="Times New Roman"/>
              <w:lang w:val="en-US"/>
            </w:rPr>
            <w:t xml:space="preserve">Kubin, E., &amp; Brandt, M. J. (2020). Identifying the domains of ideological similarities and differences in attitudes. </w:t>
          </w:r>
          <w:r w:rsidRPr="00B67618">
            <w:rPr>
              <w:rFonts w:eastAsia="Times New Roman"/>
              <w:i/>
              <w:iCs/>
              <w:lang w:val="en-US"/>
            </w:rPr>
            <w:t>Comprehensive Results in Social Psychology</w:t>
          </w:r>
          <w:r w:rsidRPr="00B67618">
            <w:rPr>
              <w:rFonts w:eastAsia="Times New Roman"/>
              <w:lang w:val="en-US"/>
            </w:rPr>
            <w:t xml:space="preserve">, </w:t>
          </w:r>
          <w:r w:rsidRPr="00B67618">
            <w:rPr>
              <w:rFonts w:eastAsia="Times New Roman"/>
              <w:i/>
              <w:iCs/>
              <w:lang w:val="en-US"/>
            </w:rPr>
            <w:t>4</w:t>
          </w:r>
          <w:r w:rsidRPr="00B67618">
            <w:rPr>
              <w:rFonts w:eastAsia="Times New Roman"/>
              <w:lang w:val="en-US"/>
            </w:rPr>
            <w:t>(1), 53–77. https://doi.org/10.1080/23743603.2020.1756242</w:t>
          </w:r>
        </w:p>
        <w:p w14:paraId="55483A31" w14:textId="77777777" w:rsidR="002A28E9" w:rsidRPr="00B67618" w:rsidRDefault="002A28E9">
          <w:pPr>
            <w:autoSpaceDE w:val="0"/>
            <w:autoSpaceDN w:val="0"/>
            <w:ind w:hanging="480"/>
            <w:divId w:val="33772793"/>
            <w:rPr>
              <w:rFonts w:eastAsia="Times New Roman"/>
              <w:lang w:val="en-US"/>
            </w:rPr>
          </w:pPr>
          <w:r w:rsidRPr="00B67618">
            <w:rPr>
              <w:rFonts w:eastAsia="Times New Roman"/>
              <w:lang w:val="en-US"/>
            </w:rPr>
            <w:t xml:space="preserve">Kübler-Ross, E. (2009). </w:t>
          </w:r>
          <w:r w:rsidRPr="00B67618">
            <w:rPr>
              <w:rFonts w:eastAsia="Times New Roman"/>
              <w:i/>
              <w:iCs/>
              <w:lang w:val="en-US"/>
            </w:rPr>
            <w:t>On Death and Dying - What the Dying Have to Teach Doctors, Nurses, Clergy and their own Families 40th anniversary edition</w:t>
          </w:r>
          <w:r w:rsidRPr="00B67618">
            <w:rPr>
              <w:rFonts w:eastAsia="Times New Roman"/>
              <w:lang w:val="en-US"/>
            </w:rPr>
            <w:t>.</w:t>
          </w:r>
        </w:p>
        <w:p w14:paraId="4EED4CC8" w14:textId="77777777" w:rsidR="002A28E9" w:rsidRPr="00B67618" w:rsidRDefault="002A28E9">
          <w:pPr>
            <w:autoSpaceDE w:val="0"/>
            <w:autoSpaceDN w:val="0"/>
            <w:ind w:hanging="480"/>
            <w:divId w:val="1944072856"/>
            <w:rPr>
              <w:rFonts w:eastAsia="Times New Roman"/>
              <w:lang w:val="en-US"/>
            </w:rPr>
          </w:pPr>
          <w:r w:rsidRPr="00B67618">
            <w:rPr>
              <w:rFonts w:eastAsia="Times New Roman"/>
              <w:i/>
              <w:iCs/>
              <w:lang w:val="en-US"/>
            </w:rPr>
            <w:t>Lady Dimitrescu - Wikipedia</w:t>
          </w:r>
          <w:r w:rsidRPr="00B67618">
            <w:rPr>
              <w:rFonts w:eastAsia="Times New Roman"/>
              <w:lang w:val="en-US"/>
            </w:rPr>
            <w:t>. (n.d.). Retrieved September 14, 2023, from https://en.wikipedia.org/wiki/Lady_Dimitrescu</w:t>
          </w:r>
        </w:p>
        <w:p w14:paraId="00A76C7A" w14:textId="77777777" w:rsidR="002A28E9" w:rsidRPr="00B67618" w:rsidRDefault="002A28E9">
          <w:pPr>
            <w:autoSpaceDE w:val="0"/>
            <w:autoSpaceDN w:val="0"/>
            <w:ind w:hanging="480"/>
            <w:divId w:val="1998066934"/>
            <w:rPr>
              <w:rFonts w:eastAsia="Times New Roman"/>
              <w:lang w:val="en-US"/>
            </w:rPr>
          </w:pPr>
          <w:r w:rsidRPr="00B67618">
            <w:rPr>
              <w:rFonts w:eastAsia="Times New Roman"/>
              <w:i/>
              <w:iCs/>
              <w:lang w:val="en-US"/>
            </w:rPr>
            <w:lastRenderedPageBreak/>
            <w:t xml:space="preserve">Learn Japanese: (douzo) yoroshiku onegaishimasu. - I’m pleased to meet you. </w:t>
          </w:r>
          <w:r w:rsidRPr="00B67618">
            <w:rPr>
              <w:rFonts w:eastAsia="Times New Roman"/>
              <w:i/>
              <w:iCs/>
              <w:vertAlign w:val="superscript"/>
              <w:lang w:val="en-US"/>
            </w:rPr>
            <w:t>Please treat me well</w:t>
          </w:r>
          <w:r w:rsidRPr="00B67618">
            <w:rPr>
              <w:rFonts w:eastAsia="Times New Roman"/>
              <w:lang w:val="en-US"/>
            </w:rPr>
            <w:t>. (n.d.). Retrieved October 6, 2023, from https://elon.io/learn-japanese-hepburn/lexicon/28539/(douzo)-yoroshiku-onegaishimasu.</w:t>
          </w:r>
        </w:p>
        <w:p w14:paraId="31F9334D" w14:textId="77777777" w:rsidR="002A28E9" w:rsidRPr="00B67618" w:rsidRDefault="002A28E9">
          <w:pPr>
            <w:autoSpaceDE w:val="0"/>
            <w:autoSpaceDN w:val="0"/>
            <w:ind w:hanging="480"/>
            <w:divId w:val="701636461"/>
            <w:rPr>
              <w:rFonts w:eastAsia="Times New Roman"/>
              <w:lang w:val="en-US"/>
            </w:rPr>
          </w:pPr>
          <w:r w:rsidRPr="00B67618">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B67618">
            <w:rPr>
              <w:rFonts w:eastAsia="Times New Roman"/>
              <w:i/>
              <w:iCs/>
              <w:lang w:val="en-US"/>
            </w:rPr>
            <w:t>The Lancet Psychiatry</w:t>
          </w:r>
          <w:r w:rsidRPr="00B67618">
            <w:rPr>
              <w:rFonts w:eastAsia="Times New Roman"/>
              <w:lang w:val="en-US"/>
            </w:rPr>
            <w:t xml:space="preserve">, </w:t>
          </w:r>
          <w:r w:rsidRPr="00B67618">
            <w:rPr>
              <w:rFonts w:eastAsia="Times New Roman"/>
              <w:i/>
              <w:iCs/>
              <w:lang w:val="en-US"/>
            </w:rPr>
            <w:t>8</w:t>
          </w:r>
          <w:r w:rsidRPr="00B67618">
            <w:rPr>
              <w:rFonts w:eastAsia="Times New Roman"/>
              <w:lang w:val="en-US"/>
            </w:rPr>
            <w:t>(1), 48–57. https://doi.org/10.1016/S2215-0366(20)30383-7</w:t>
          </w:r>
        </w:p>
        <w:p w14:paraId="4031E68B" w14:textId="77777777" w:rsidR="002A28E9" w:rsidRPr="00B67618" w:rsidRDefault="002A28E9">
          <w:pPr>
            <w:autoSpaceDE w:val="0"/>
            <w:autoSpaceDN w:val="0"/>
            <w:ind w:hanging="480"/>
            <w:divId w:val="749425578"/>
            <w:rPr>
              <w:rFonts w:eastAsia="Times New Roman"/>
              <w:lang w:val="en-US"/>
            </w:rPr>
          </w:pPr>
          <w:r w:rsidRPr="00B67618">
            <w:rPr>
              <w:rFonts w:eastAsia="Times New Roman"/>
              <w:lang w:val="en-US"/>
            </w:rPr>
            <w:t xml:space="preserve">Leiß, T. V., &amp; Rausch, A. (2023). How Personality, Emotions and Situational Characteristics Affect Learning from Social Interactions in the Workplace. </w:t>
          </w:r>
          <w:r w:rsidRPr="00B67618">
            <w:rPr>
              <w:rFonts w:eastAsia="Times New Roman"/>
              <w:i/>
              <w:iCs/>
              <w:lang w:val="en-US"/>
            </w:rPr>
            <w:t>Vocations and Learning</w:t>
          </w:r>
          <w:r w:rsidRPr="00B67618">
            <w:rPr>
              <w:rFonts w:eastAsia="Times New Roman"/>
              <w:lang w:val="en-US"/>
            </w:rPr>
            <w:t xml:space="preserve">, </w:t>
          </w:r>
          <w:r w:rsidRPr="00B67618">
            <w:rPr>
              <w:rFonts w:eastAsia="Times New Roman"/>
              <w:i/>
              <w:iCs/>
              <w:lang w:val="en-US"/>
            </w:rPr>
            <w:t>16</w:t>
          </w:r>
          <w:r w:rsidRPr="00B67618">
            <w:rPr>
              <w:rFonts w:eastAsia="Times New Roman"/>
              <w:lang w:val="en-US"/>
            </w:rPr>
            <w:t>(1), 73–97. https://doi.org/10.1007/S12186-022-09303-W/TABLES/3</w:t>
          </w:r>
        </w:p>
        <w:p w14:paraId="5566321B" w14:textId="77777777" w:rsidR="002A28E9" w:rsidRPr="00B67618" w:rsidRDefault="002A28E9">
          <w:pPr>
            <w:autoSpaceDE w:val="0"/>
            <w:autoSpaceDN w:val="0"/>
            <w:ind w:hanging="480"/>
            <w:divId w:val="961306968"/>
            <w:rPr>
              <w:rFonts w:eastAsia="Times New Roman"/>
              <w:lang w:val="en-US"/>
            </w:rPr>
          </w:pPr>
          <w:r w:rsidRPr="00B67618">
            <w:rPr>
              <w:rFonts w:eastAsia="Times New Roman"/>
              <w:i/>
              <w:iCs/>
              <w:lang w:val="en-US"/>
            </w:rPr>
            <w:t>Let’s Play: Vampyr [German/HD] #017: Stumme Camellia - YouTube</w:t>
          </w:r>
          <w:r w:rsidRPr="00B67618">
            <w:rPr>
              <w:rFonts w:eastAsia="Times New Roman"/>
              <w:lang w:val="en-US"/>
            </w:rPr>
            <w:t>. (n.d.). Retrieved September 15, 2023, from https://www.youtube.com/watch?v=_DzEYpmRZFk</w:t>
          </w:r>
        </w:p>
        <w:p w14:paraId="4C9D229B" w14:textId="77777777" w:rsidR="002A28E9" w:rsidRPr="00B67618" w:rsidRDefault="002A28E9">
          <w:pPr>
            <w:autoSpaceDE w:val="0"/>
            <w:autoSpaceDN w:val="0"/>
            <w:ind w:hanging="480"/>
            <w:divId w:val="374239951"/>
            <w:rPr>
              <w:rFonts w:eastAsia="Times New Roman"/>
              <w:lang w:val="en-US"/>
            </w:rPr>
          </w:pPr>
          <w:r w:rsidRPr="00B67618">
            <w:rPr>
              <w:rFonts w:eastAsia="Times New Roman"/>
              <w:lang w:val="en-US"/>
            </w:rPr>
            <w:t xml:space="preserve">Likert, R. (1932). </w:t>
          </w:r>
          <w:r w:rsidRPr="00B67618">
            <w:rPr>
              <w:rFonts w:eastAsia="Times New Roman"/>
              <w:i/>
              <w:iCs/>
              <w:lang w:val="en-US"/>
            </w:rPr>
            <w:t>A Technique for the Measurement of Attitudes</w:t>
          </w:r>
          <w:r w:rsidRPr="00B67618">
            <w:rPr>
              <w:rFonts w:eastAsia="Times New Roman"/>
              <w:lang w:val="en-US"/>
            </w:rPr>
            <w:t>.</w:t>
          </w:r>
        </w:p>
        <w:p w14:paraId="43456442" w14:textId="77777777" w:rsidR="002A28E9" w:rsidRPr="00B67618" w:rsidRDefault="002A28E9">
          <w:pPr>
            <w:autoSpaceDE w:val="0"/>
            <w:autoSpaceDN w:val="0"/>
            <w:ind w:hanging="480"/>
            <w:divId w:val="515848164"/>
            <w:rPr>
              <w:rFonts w:eastAsia="Times New Roman"/>
              <w:lang w:val="en-US"/>
            </w:rPr>
          </w:pPr>
          <w:r w:rsidRPr="00B67618">
            <w:rPr>
              <w:rFonts w:eastAsia="Times New Roman"/>
              <w:i/>
              <w:iCs/>
              <w:lang w:val="en-US"/>
            </w:rPr>
            <w:t>Lily Flowers: Colors and Symbolism | Flower Station</w:t>
          </w:r>
          <w:r w:rsidRPr="00B67618">
            <w:rPr>
              <w:rFonts w:eastAsia="Times New Roman"/>
              <w:lang w:val="en-US"/>
            </w:rPr>
            <w:t>. (n.d.). Retrieved September 18, 2023, from https://www.flowerstationdubai.com/blogs/news/lily-flowers-colors-symbolism</w:t>
          </w:r>
        </w:p>
        <w:p w14:paraId="58240A8C" w14:textId="77777777" w:rsidR="002A28E9" w:rsidRPr="00B67618" w:rsidRDefault="002A28E9">
          <w:pPr>
            <w:autoSpaceDE w:val="0"/>
            <w:autoSpaceDN w:val="0"/>
            <w:ind w:hanging="480"/>
            <w:divId w:val="934365306"/>
            <w:rPr>
              <w:rFonts w:eastAsia="Times New Roman"/>
              <w:lang w:val="en-US"/>
            </w:rPr>
          </w:pPr>
          <w:r w:rsidRPr="00B67618">
            <w:rPr>
              <w:rFonts w:eastAsia="Times New Roman"/>
              <w:i/>
              <w:iCs/>
              <w:lang w:val="en-US"/>
            </w:rPr>
            <w:t>Loads of Sleeping Dog Screens and Concept Art</w:t>
          </w:r>
          <w:r w:rsidRPr="00B67618">
            <w:rPr>
              <w:rFonts w:eastAsia="Times New Roman"/>
              <w:lang w:val="en-US"/>
            </w:rPr>
            <w:t>. (n.d.). Retrieved September 15, 2023, from https://www.trueachievements.com/n9248/loads-of-sleeping-dog-screens-and-concept-art</w:t>
          </w:r>
        </w:p>
        <w:p w14:paraId="79B57D24" w14:textId="77777777" w:rsidR="002A28E9" w:rsidRPr="00B67618" w:rsidRDefault="002A28E9">
          <w:pPr>
            <w:autoSpaceDE w:val="0"/>
            <w:autoSpaceDN w:val="0"/>
            <w:ind w:hanging="480"/>
            <w:divId w:val="57947595"/>
            <w:rPr>
              <w:rFonts w:eastAsia="Times New Roman"/>
              <w:lang w:val="en-US"/>
            </w:rPr>
          </w:pPr>
          <w:r w:rsidRPr="00B67618">
            <w:rPr>
              <w:rFonts w:eastAsia="Times New Roman"/>
              <w:lang w:val="en-US"/>
            </w:rPr>
            <w:t xml:space="preserve">Löw, A. (2023). </w:t>
          </w:r>
          <w:r w:rsidRPr="00B67618">
            <w:rPr>
              <w:rFonts w:eastAsia="Times New Roman"/>
              <w:i/>
              <w:iCs/>
              <w:lang w:val="en-US"/>
            </w:rPr>
            <w:t>What is a sprite?</w:t>
          </w:r>
          <w:r w:rsidRPr="00B67618">
            <w:rPr>
              <w:rFonts w:eastAsia="Times New Roman"/>
              <w:lang w:val="en-US"/>
            </w:rPr>
            <w:t xml:space="preserve"> https://www.codeandweb.com/knowledgebase/what-is-a-sprite</w:t>
          </w:r>
        </w:p>
        <w:p w14:paraId="428EB794" w14:textId="77777777" w:rsidR="002A28E9" w:rsidRPr="00B67618" w:rsidRDefault="002A28E9">
          <w:pPr>
            <w:autoSpaceDE w:val="0"/>
            <w:autoSpaceDN w:val="0"/>
            <w:ind w:hanging="480"/>
            <w:divId w:val="1248688217"/>
            <w:rPr>
              <w:rFonts w:eastAsia="Times New Roman"/>
              <w:lang w:val="en-US"/>
            </w:rPr>
          </w:pPr>
          <w:r w:rsidRPr="00B67618">
            <w:rPr>
              <w:rFonts w:eastAsia="Times New Roman"/>
              <w:lang w:val="en-US"/>
            </w:rPr>
            <w:t xml:space="preserve">Lucasfilm Games. (1990). </w:t>
          </w:r>
          <w:r w:rsidRPr="00B67618">
            <w:rPr>
              <w:rFonts w:eastAsia="Times New Roman"/>
              <w:i/>
              <w:iCs/>
              <w:lang w:val="en-US"/>
            </w:rPr>
            <w:t>The Secret of Monkey Island</w:t>
          </w:r>
          <w:r w:rsidRPr="00B67618">
            <w:rPr>
              <w:rFonts w:eastAsia="Times New Roman"/>
              <w:lang w:val="en-US"/>
            </w:rPr>
            <w:t>.</w:t>
          </w:r>
        </w:p>
        <w:p w14:paraId="78257903" w14:textId="77777777" w:rsidR="002A28E9" w:rsidRDefault="002A28E9">
          <w:pPr>
            <w:autoSpaceDE w:val="0"/>
            <w:autoSpaceDN w:val="0"/>
            <w:ind w:hanging="480"/>
            <w:divId w:val="445003092"/>
            <w:rPr>
              <w:rFonts w:eastAsia="Times New Roman"/>
            </w:rPr>
          </w:pPr>
          <w:r w:rsidRPr="00B67618">
            <w:rPr>
              <w:rFonts w:eastAsia="Times New Roman"/>
              <w:lang w:val="en-US"/>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50A05689" w14:textId="77777777" w:rsidR="002A28E9" w:rsidRPr="00B67618" w:rsidRDefault="002A28E9">
          <w:pPr>
            <w:autoSpaceDE w:val="0"/>
            <w:autoSpaceDN w:val="0"/>
            <w:ind w:hanging="480"/>
            <w:divId w:val="1882593378"/>
            <w:rPr>
              <w:rFonts w:eastAsia="Times New Roman"/>
              <w:lang w:val="en-US"/>
            </w:rPr>
          </w:pPr>
          <w:r>
            <w:rPr>
              <w:rFonts w:eastAsia="Times New Roman"/>
              <w:i/>
              <w:iCs/>
            </w:rPr>
            <w:t>Luxúria - Dicio, Dicionário Online de Português</w:t>
          </w:r>
          <w:r>
            <w:rPr>
              <w:rFonts w:eastAsia="Times New Roman"/>
            </w:rPr>
            <w:t xml:space="preserve">. </w:t>
          </w:r>
          <w:r w:rsidRPr="00B67618">
            <w:rPr>
              <w:rFonts w:eastAsia="Times New Roman"/>
              <w:lang w:val="en-US"/>
            </w:rPr>
            <w:t>(n.d.). Retrieved September 18, 2023, from https://www.dicio.com.br/luxuria/</w:t>
          </w:r>
        </w:p>
        <w:p w14:paraId="322495B8" w14:textId="77777777" w:rsidR="002A28E9" w:rsidRPr="00B67618" w:rsidRDefault="002A28E9">
          <w:pPr>
            <w:autoSpaceDE w:val="0"/>
            <w:autoSpaceDN w:val="0"/>
            <w:ind w:hanging="480"/>
            <w:divId w:val="1932162592"/>
            <w:rPr>
              <w:rFonts w:eastAsia="Times New Roman"/>
              <w:lang w:val="en-US"/>
            </w:rPr>
          </w:pPr>
          <w:r w:rsidRPr="00B67618">
            <w:rPr>
              <w:rFonts w:eastAsia="Times New Roman"/>
              <w:lang w:val="en-US"/>
            </w:rPr>
            <w:t xml:space="preserve">Lystad, M. (1972). </w:t>
          </w:r>
          <w:r w:rsidRPr="00B67618">
            <w:rPr>
              <w:rFonts w:eastAsia="Times New Roman"/>
              <w:i/>
              <w:iCs/>
              <w:lang w:val="en-US"/>
            </w:rPr>
            <w:t>Social Alienation: A Review of Current Literature</w:t>
          </w:r>
          <w:r w:rsidRPr="00B67618">
            <w:rPr>
              <w:rFonts w:eastAsia="Times New Roman"/>
              <w:lang w:val="en-US"/>
            </w:rPr>
            <w:t>.</w:t>
          </w:r>
        </w:p>
        <w:p w14:paraId="4090866A" w14:textId="77777777" w:rsidR="002A28E9" w:rsidRPr="00B67618" w:rsidRDefault="002A28E9">
          <w:pPr>
            <w:autoSpaceDE w:val="0"/>
            <w:autoSpaceDN w:val="0"/>
            <w:ind w:hanging="480"/>
            <w:divId w:val="1253972477"/>
            <w:rPr>
              <w:rFonts w:eastAsia="Times New Roman"/>
              <w:lang w:val="en-US"/>
            </w:rPr>
          </w:pPr>
          <w:r w:rsidRPr="00B67618">
            <w:rPr>
              <w:rFonts w:eastAsia="Times New Roman"/>
              <w:lang w:val="en-US"/>
            </w:rPr>
            <w:t xml:space="preserve">Madigan, J. (2015). </w:t>
          </w:r>
          <w:r w:rsidRPr="00B67618">
            <w:rPr>
              <w:rFonts w:eastAsia="Times New Roman"/>
              <w:i/>
              <w:iCs/>
              <w:lang w:val="en-US"/>
            </w:rPr>
            <w:t>Getting Gamers: The Psychology of Video Games and Their Impact on the People who Play Them</w:t>
          </w:r>
          <w:r w:rsidRPr="00B67618">
            <w:rPr>
              <w:rFonts w:eastAsia="Times New Roman"/>
              <w:lang w:val="en-US"/>
            </w:rPr>
            <w:t>.</w:t>
          </w:r>
        </w:p>
        <w:p w14:paraId="038170CB" w14:textId="77777777" w:rsidR="002A28E9" w:rsidRDefault="002A28E9">
          <w:pPr>
            <w:autoSpaceDE w:val="0"/>
            <w:autoSpaceDN w:val="0"/>
            <w:ind w:hanging="480"/>
            <w:divId w:val="130943444"/>
            <w:rPr>
              <w:rFonts w:eastAsia="Times New Roman"/>
            </w:rPr>
          </w:pPr>
          <w:r w:rsidRPr="00B67618">
            <w:rPr>
              <w:rFonts w:eastAsia="Times New Roman"/>
              <w:lang w:val="en-US"/>
            </w:rPr>
            <w:t xml:space="preserve">Mainon, Dominique., &amp; Ursini, James. (2009). </w:t>
          </w:r>
          <w:r w:rsidRPr="00B67618">
            <w:rPr>
              <w:rFonts w:eastAsia="Times New Roman"/>
              <w:i/>
              <w:iCs/>
              <w:lang w:val="en-US"/>
            </w:rPr>
            <w:t>Femme fatale : cinema’s most unforgettable lethal ladies</w:t>
          </w:r>
          <w:r w:rsidRPr="00B67618">
            <w:rPr>
              <w:rFonts w:eastAsia="Times New Roman"/>
              <w:lang w:val="en-US"/>
            </w:rPr>
            <w:t xml:space="preserve">. </w:t>
          </w:r>
          <w:r>
            <w:rPr>
              <w:rFonts w:eastAsia="Times New Roman"/>
            </w:rPr>
            <w:t>393.</w:t>
          </w:r>
        </w:p>
        <w:p w14:paraId="17D0DEE2" w14:textId="77777777" w:rsidR="002A28E9" w:rsidRDefault="002A28E9">
          <w:pPr>
            <w:autoSpaceDE w:val="0"/>
            <w:autoSpaceDN w:val="0"/>
            <w:ind w:hanging="480"/>
            <w:divId w:val="584414886"/>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4303545A" w14:textId="77777777" w:rsidR="002A28E9" w:rsidRPr="00B67618" w:rsidRDefault="002A28E9">
          <w:pPr>
            <w:autoSpaceDE w:val="0"/>
            <w:autoSpaceDN w:val="0"/>
            <w:ind w:hanging="480"/>
            <w:divId w:val="1986549141"/>
            <w:rPr>
              <w:rFonts w:eastAsia="Times New Roman"/>
              <w:lang w:val="en-US"/>
            </w:rPr>
          </w:pPr>
          <w:r w:rsidRPr="00B67618">
            <w:rPr>
              <w:rFonts w:eastAsia="Times New Roman"/>
              <w:i/>
              <w:iCs/>
              <w:lang w:val="en-US"/>
            </w:rPr>
            <w:t>MANGA | English meaning - Cambridge Dictionary</w:t>
          </w:r>
          <w:r w:rsidRPr="00B67618">
            <w:rPr>
              <w:rFonts w:eastAsia="Times New Roman"/>
              <w:lang w:val="en-US"/>
            </w:rPr>
            <w:t>. (n.d.). Retrieved September 7, 2023, from https://dictionary.cambridge.org/dictionary/english/manga</w:t>
          </w:r>
        </w:p>
        <w:p w14:paraId="71C7C8C6" w14:textId="77777777" w:rsidR="002A28E9" w:rsidRPr="00B67618" w:rsidRDefault="002A28E9">
          <w:pPr>
            <w:autoSpaceDE w:val="0"/>
            <w:autoSpaceDN w:val="0"/>
            <w:ind w:hanging="480"/>
            <w:divId w:val="1234585576"/>
            <w:rPr>
              <w:rFonts w:eastAsia="Times New Roman"/>
              <w:lang w:val="en-US"/>
            </w:rPr>
          </w:pPr>
          <w:r w:rsidRPr="00B67618">
            <w:rPr>
              <w:rFonts w:eastAsia="Times New Roman"/>
              <w:lang w:val="en-US"/>
            </w:rPr>
            <w:t xml:space="preserve">Manney, J. (2008). </w:t>
          </w:r>
          <w:r w:rsidRPr="00B67618">
            <w:rPr>
              <w:rFonts w:eastAsia="Times New Roman"/>
              <w:i/>
              <w:iCs/>
              <w:lang w:val="en-US"/>
            </w:rPr>
            <w:t>Empathy in the Time of Technology: How Storytelling is the Key to Empathy</w:t>
          </w:r>
          <w:r w:rsidRPr="00B67618">
            <w:rPr>
              <w:rFonts w:eastAsia="Times New Roman"/>
              <w:lang w:val="en-US"/>
            </w:rPr>
            <w:t>.</w:t>
          </w:r>
        </w:p>
        <w:p w14:paraId="186E4A18" w14:textId="77777777" w:rsidR="002A28E9" w:rsidRPr="00B67618" w:rsidRDefault="002A28E9">
          <w:pPr>
            <w:autoSpaceDE w:val="0"/>
            <w:autoSpaceDN w:val="0"/>
            <w:ind w:hanging="480"/>
            <w:divId w:val="743650272"/>
            <w:rPr>
              <w:rFonts w:eastAsia="Times New Roman"/>
              <w:lang w:val="en-US"/>
            </w:rPr>
          </w:pPr>
          <w:r w:rsidRPr="00B67618">
            <w:rPr>
              <w:rFonts w:eastAsia="Times New Roman"/>
              <w:lang w:val="en-US"/>
            </w:rPr>
            <w:t xml:space="preserve">Marchetti, I. (2018). </w:t>
          </w:r>
          <w:r w:rsidRPr="00B67618">
            <w:rPr>
              <w:rFonts w:eastAsia="Times New Roman"/>
              <w:i/>
              <w:iCs/>
              <w:lang w:val="en-US"/>
            </w:rPr>
            <w:t>HOPELESSNESS NETWORK ANALYSIS 1 Hopelessness: A network analysis</w:t>
          </w:r>
          <w:r w:rsidRPr="00B67618">
            <w:rPr>
              <w:rFonts w:eastAsia="Times New Roman"/>
              <w:lang w:val="en-US"/>
            </w:rPr>
            <w:t>.</w:t>
          </w:r>
        </w:p>
        <w:p w14:paraId="5A1D3F6D" w14:textId="77777777" w:rsidR="002A28E9" w:rsidRPr="00B67618" w:rsidRDefault="002A28E9">
          <w:pPr>
            <w:autoSpaceDE w:val="0"/>
            <w:autoSpaceDN w:val="0"/>
            <w:ind w:hanging="480"/>
            <w:divId w:val="924151581"/>
            <w:rPr>
              <w:rFonts w:eastAsia="Times New Roman"/>
              <w:lang w:val="en-US"/>
            </w:rPr>
          </w:pPr>
          <w:r w:rsidRPr="00B67618">
            <w:rPr>
              <w:rFonts w:eastAsia="Times New Roman"/>
              <w:i/>
              <w:iCs/>
              <w:lang w:val="en-US"/>
            </w:rPr>
            <w:t>Marie Besnard | Murderpedia, the encyclopedia of murderers</w:t>
          </w:r>
          <w:r w:rsidRPr="00B67618">
            <w:rPr>
              <w:rFonts w:eastAsia="Times New Roman"/>
              <w:lang w:val="en-US"/>
            </w:rPr>
            <w:t>. (n.d.). Retrieved September 14, 2023, from https://murderpedia.org/female.B/b/besnard-marie.htm</w:t>
          </w:r>
        </w:p>
        <w:p w14:paraId="2F172818" w14:textId="77777777" w:rsidR="002A28E9" w:rsidRPr="00B67618" w:rsidRDefault="002A28E9">
          <w:pPr>
            <w:autoSpaceDE w:val="0"/>
            <w:autoSpaceDN w:val="0"/>
            <w:ind w:hanging="480"/>
            <w:divId w:val="1356152958"/>
            <w:rPr>
              <w:rFonts w:eastAsia="Times New Roman"/>
              <w:lang w:val="en-US"/>
            </w:rPr>
          </w:pPr>
          <w:r w:rsidRPr="00B67618">
            <w:rPr>
              <w:rFonts w:eastAsia="Times New Roman"/>
              <w:i/>
              <w:iCs/>
              <w:lang w:val="en-US"/>
            </w:rPr>
            <w:lastRenderedPageBreak/>
            <w:t>Marie Besnard – the Good Lady of Loudun | Killers Without Conscience</w:t>
          </w:r>
          <w:r w:rsidRPr="00B67618">
            <w:rPr>
              <w:rFonts w:eastAsia="Times New Roman"/>
              <w:lang w:val="en-US"/>
            </w:rPr>
            <w:t>. (n.d.). Retrieved September 14, 2023, from https://krazykillers.wordpress.com/2011/09/05/marie-besnard-the-good-lady-of-loudun/</w:t>
          </w:r>
        </w:p>
        <w:p w14:paraId="2669DEFC" w14:textId="77777777" w:rsidR="002A28E9" w:rsidRPr="00B67618" w:rsidRDefault="002A28E9">
          <w:pPr>
            <w:autoSpaceDE w:val="0"/>
            <w:autoSpaceDN w:val="0"/>
            <w:ind w:hanging="480"/>
            <w:divId w:val="817763070"/>
            <w:rPr>
              <w:rFonts w:eastAsia="Times New Roman"/>
              <w:lang w:val="en-US"/>
            </w:rPr>
          </w:pPr>
          <w:r w:rsidRPr="00B67618">
            <w:rPr>
              <w:rFonts w:eastAsia="Times New Roman"/>
              <w:i/>
              <w:iCs/>
              <w:lang w:val="en-US"/>
            </w:rPr>
            <w:t>Marie Besnard - Wikipedia</w:t>
          </w:r>
          <w:r w:rsidRPr="00B67618">
            <w:rPr>
              <w:rFonts w:eastAsia="Times New Roman"/>
              <w:lang w:val="en-US"/>
            </w:rPr>
            <w:t>. (n.d.). Retrieved September 14, 2023, from https://en.wikipedia.org/wiki/Marie_Besnard</w:t>
          </w:r>
        </w:p>
        <w:p w14:paraId="469C4137" w14:textId="77777777" w:rsidR="002A28E9" w:rsidRPr="00B67618" w:rsidRDefault="002A28E9">
          <w:pPr>
            <w:autoSpaceDE w:val="0"/>
            <w:autoSpaceDN w:val="0"/>
            <w:ind w:hanging="480"/>
            <w:divId w:val="778913572"/>
            <w:rPr>
              <w:rFonts w:eastAsia="Times New Roman"/>
              <w:lang w:val="en-US"/>
            </w:rPr>
          </w:pPr>
          <w:r w:rsidRPr="00B67618">
            <w:rPr>
              <w:rFonts w:eastAsia="Times New Roman"/>
              <w:i/>
              <w:iCs/>
              <w:lang w:val="en-US"/>
            </w:rPr>
            <w:t>Marie Besnard, l’empoisonneuse... - Série TV 2006 - AlloCiné</w:t>
          </w:r>
          <w:r w:rsidRPr="00B67618">
            <w:rPr>
              <w:rFonts w:eastAsia="Times New Roman"/>
              <w:lang w:val="en-US"/>
            </w:rPr>
            <w:t>. (n.d.). Retrieved September 14, 2023, from https://www.allocine.fr/series/ficheserie_gen_cserie=3006.html</w:t>
          </w:r>
        </w:p>
        <w:p w14:paraId="737EA262" w14:textId="77777777" w:rsidR="002A28E9" w:rsidRPr="00B67618" w:rsidRDefault="002A28E9">
          <w:pPr>
            <w:autoSpaceDE w:val="0"/>
            <w:autoSpaceDN w:val="0"/>
            <w:ind w:hanging="480"/>
            <w:divId w:val="1507328804"/>
            <w:rPr>
              <w:rFonts w:eastAsia="Times New Roman"/>
              <w:lang w:val="en-US"/>
            </w:rPr>
          </w:pPr>
          <w:r w:rsidRPr="00B67618">
            <w:rPr>
              <w:rFonts w:eastAsia="Times New Roman"/>
              <w:i/>
              <w:iCs/>
              <w:lang w:val="en-US"/>
            </w:rPr>
            <w:t>Marie Besnard, l’empoisonneuse : une mini-série avec Muriel Robin - rtbf.be</w:t>
          </w:r>
          <w:r w:rsidRPr="00B67618">
            <w:rPr>
              <w:rFonts w:eastAsia="Times New Roman"/>
              <w:lang w:val="en-US"/>
            </w:rPr>
            <w:t>. (n.d.). Retrieved September 14, 2023, from https://www.rtbf.be/article/marie-besnard-lempoisonneuse-une-mini-serie-avec-muriel-robin-10825683</w:t>
          </w:r>
        </w:p>
        <w:p w14:paraId="5C288DC6" w14:textId="77777777" w:rsidR="002A28E9" w:rsidRPr="00B67618" w:rsidRDefault="002A28E9">
          <w:pPr>
            <w:autoSpaceDE w:val="0"/>
            <w:autoSpaceDN w:val="0"/>
            <w:ind w:hanging="480"/>
            <w:divId w:val="2082412268"/>
            <w:rPr>
              <w:rFonts w:eastAsia="Times New Roman"/>
              <w:lang w:val="en-US"/>
            </w:rPr>
          </w:pPr>
          <w:r w:rsidRPr="00B67618">
            <w:rPr>
              <w:rFonts w:eastAsia="Times New Roman"/>
              <w:i/>
              <w:iCs/>
              <w:lang w:val="en-US"/>
            </w:rPr>
            <w:t>Marie Besnard: The Undertaker’s Best Friend Crime Magazine</w:t>
          </w:r>
          <w:r w:rsidRPr="00B67618">
            <w:rPr>
              <w:rFonts w:eastAsia="Times New Roman"/>
              <w:lang w:val="en-US"/>
            </w:rPr>
            <w:t>. (n.d.). Retrieved September 14, 2023, from http://www.crimemagazine.com/marie-besnard-undertaker%E2%80%99s-best-friend</w:t>
          </w:r>
        </w:p>
        <w:p w14:paraId="1AD3CEA8" w14:textId="77777777" w:rsidR="002A28E9" w:rsidRPr="00B67618" w:rsidRDefault="002A28E9">
          <w:pPr>
            <w:autoSpaceDE w:val="0"/>
            <w:autoSpaceDN w:val="0"/>
            <w:ind w:hanging="480"/>
            <w:divId w:val="1614939056"/>
            <w:rPr>
              <w:rFonts w:eastAsia="Times New Roman"/>
              <w:lang w:val="en-US"/>
            </w:rPr>
          </w:pPr>
          <w:r w:rsidRPr="00B67618">
            <w:rPr>
              <w:rFonts w:eastAsia="Times New Roman"/>
              <w:i/>
              <w:iCs/>
              <w:lang w:val="en-US"/>
            </w:rPr>
            <w:t>MARIE-JULIE JAHENNY - Our Lady of Lilies</w:t>
          </w:r>
          <w:r w:rsidRPr="00B67618">
            <w:rPr>
              <w:rFonts w:eastAsia="Times New Roman"/>
              <w:lang w:val="en-US"/>
            </w:rPr>
            <w:t>. (n.d.). Retrieved September 19, 2023, from https://www.pinterest.pt/pin/309411436873197306/</w:t>
          </w:r>
        </w:p>
        <w:p w14:paraId="4AABC1D2" w14:textId="77777777" w:rsidR="002A28E9" w:rsidRPr="00B67618" w:rsidRDefault="002A28E9">
          <w:pPr>
            <w:autoSpaceDE w:val="0"/>
            <w:autoSpaceDN w:val="0"/>
            <w:ind w:hanging="480"/>
            <w:divId w:val="159270844"/>
            <w:rPr>
              <w:rFonts w:eastAsia="Times New Roman"/>
              <w:lang w:val="en-US"/>
            </w:rPr>
          </w:pPr>
          <w:r w:rsidRPr="00B67618">
            <w:rPr>
              <w:rFonts w:eastAsia="Times New Roman"/>
              <w:lang w:val="en-US"/>
            </w:rPr>
            <w:t xml:space="preserve">Mariotti, S. (2017). </w:t>
          </w:r>
          <w:r w:rsidRPr="00B67618">
            <w:rPr>
              <w:rFonts w:eastAsia="Times New Roman"/>
              <w:i/>
              <w:iCs/>
              <w:lang w:val="en-US"/>
            </w:rPr>
            <w:t>Economically Conservative Yet Socially Tolerant? Find Yourself on the Nolan Chart | HuffPost Impact</w:t>
          </w:r>
          <w:r w:rsidRPr="00B67618">
            <w:rPr>
              <w:rFonts w:eastAsia="Times New Roman"/>
              <w:lang w:val="en-US"/>
            </w:rPr>
            <w:t>. https://www.huffpost.com/entry/find-yourself-on-the-nolan-chart_b_4152470</w:t>
          </w:r>
        </w:p>
        <w:p w14:paraId="3A37775F" w14:textId="77777777" w:rsidR="002A28E9" w:rsidRPr="00B67618" w:rsidRDefault="002A28E9">
          <w:pPr>
            <w:autoSpaceDE w:val="0"/>
            <w:autoSpaceDN w:val="0"/>
            <w:ind w:hanging="480"/>
            <w:divId w:val="395856276"/>
            <w:rPr>
              <w:rFonts w:eastAsia="Times New Roman"/>
              <w:lang w:val="en-US"/>
            </w:rPr>
          </w:pPr>
          <w:r w:rsidRPr="00B67618">
            <w:rPr>
              <w:rFonts w:eastAsia="Times New Roman"/>
              <w:lang w:val="en-US"/>
            </w:rPr>
            <w:t xml:space="preserve">Mark, M., &amp; S. Pearson, C. (2001a). </w:t>
          </w:r>
          <w:r w:rsidRPr="00B67618">
            <w:rPr>
              <w:rFonts w:eastAsia="Times New Roman"/>
              <w:i/>
              <w:iCs/>
              <w:lang w:val="en-US"/>
            </w:rPr>
            <w:t>The Hero and The Outlaw - Building Extraordinary Brands Through the Power of Archetypes</w:t>
          </w:r>
          <w:r w:rsidRPr="00B67618">
            <w:rPr>
              <w:rFonts w:eastAsia="Times New Roman"/>
              <w:lang w:val="en-US"/>
            </w:rPr>
            <w:t>.</w:t>
          </w:r>
        </w:p>
        <w:p w14:paraId="7CEB486E" w14:textId="77777777" w:rsidR="002A28E9" w:rsidRPr="00B67618" w:rsidRDefault="002A28E9">
          <w:pPr>
            <w:autoSpaceDE w:val="0"/>
            <w:autoSpaceDN w:val="0"/>
            <w:ind w:hanging="480"/>
            <w:divId w:val="1657759640"/>
            <w:rPr>
              <w:rFonts w:eastAsia="Times New Roman"/>
              <w:lang w:val="en-US"/>
            </w:rPr>
          </w:pPr>
          <w:r w:rsidRPr="00B67618">
            <w:rPr>
              <w:rFonts w:eastAsia="Times New Roman"/>
              <w:lang w:val="en-US"/>
            </w:rPr>
            <w:t xml:space="preserve">Mark, M., &amp; S. Pearson, C. (2001b). </w:t>
          </w:r>
          <w:r w:rsidRPr="00B67618">
            <w:rPr>
              <w:rFonts w:eastAsia="Times New Roman"/>
              <w:i/>
              <w:iCs/>
              <w:lang w:val="en-US"/>
            </w:rPr>
            <w:t>The Hero and The Outlaw - Building Extraordinary Brands Through the Power of Archetypes</w:t>
          </w:r>
          <w:r w:rsidRPr="00B67618">
            <w:rPr>
              <w:rFonts w:eastAsia="Times New Roman"/>
              <w:lang w:val="en-US"/>
            </w:rPr>
            <w:t>.</w:t>
          </w:r>
        </w:p>
        <w:p w14:paraId="6946AAC1" w14:textId="77777777" w:rsidR="002A28E9" w:rsidRDefault="002A28E9">
          <w:pPr>
            <w:autoSpaceDE w:val="0"/>
            <w:autoSpaceDN w:val="0"/>
            <w:ind w:hanging="480"/>
            <w:divId w:val="1504785095"/>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5711A59F" w14:textId="77777777" w:rsidR="002A28E9" w:rsidRPr="00B67618" w:rsidRDefault="002A28E9">
          <w:pPr>
            <w:autoSpaceDE w:val="0"/>
            <w:autoSpaceDN w:val="0"/>
            <w:ind w:hanging="480"/>
            <w:divId w:val="539124620"/>
            <w:rPr>
              <w:rFonts w:eastAsia="Times New Roman"/>
              <w:lang w:val="en-US"/>
            </w:rPr>
          </w:pPr>
          <w:r w:rsidRPr="00B67618">
            <w:rPr>
              <w:rFonts w:eastAsia="Times New Roman"/>
              <w:lang w:val="en-US"/>
            </w:rPr>
            <w:t xml:space="preserve">Marsh, J. (2018). </w:t>
          </w:r>
          <w:r w:rsidRPr="00B67618">
            <w:rPr>
              <w:rFonts w:eastAsia="Times New Roman"/>
              <w:i/>
              <w:iCs/>
              <w:lang w:val="en-US"/>
            </w:rPr>
            <w:t>King of Thieves</w:t>
          </w:r>
          <w:r w:rsidRPr="00B67618">
            <w:rPr>
              <w:rFonts w:eastAsia="Times New Roman"/>
              <w:lang w:val="en-US"/>
            </w:rPr>
            <w:t>.</w:t>
          </w:r>
        </w:p>
        <w:p w14:paraId="5B0BBA19" w14:textId="77777777" w:rsidR="002A28E9" w:rsidRPr="00B67618" w:rsidRDefault="002A28E9">
          <w:pPr>
            <w:autoSpaceDE w:val="0"/>
            <w:autoSpaceDN w:val="0"/>
            <w:ind w:hanging="480"/>
            <w:divId w:val="311250373"/>
            <w:rPr>
              <w:rFonts w:eastAsia="Times New Roman"/>
              <w:lang w:val="en-US"/>
            </w:rPr>
          </w:pPr>
          <w:r w:rsidRPr="00B67618">
            <w:rPr>
              <w:rFonts w:eastAsia="Times New Roman"/>
              <w:lang w:val="en-US"/>
            </w:rPr>
            <w:t xml:space="preserve">Marshall, G. (1990). </w:t>
          </w:r>
          <w:r w:rsidRPr="00B67618">
            <w:rPr>
              <w:rFonts w:eastAsia="Times New Roman"/>
              <w:i/>
              <w:iCs/>
              <w:lang w:val="en-US"/>
            </w:rPr>
            <w:t>Pretty Woman</w:t>
          </w:r>
          <w:r w:rsidRPr="00B67618">
            <w:rPr>
              <w:rFonts w:eastAsia="Times New Roman"/>
              <w:lang w:val="en-US"/>
            </w:rPr>
            <w:t>.</w:t>
          </w:r>
        </w:p>
        <w:p w14:paraId="6BEF3C27" w14:textId="77777777" w:rsidR="002A28E9" w:rsidRPr="00B67618" w:rsidRDefault="002A28E9">
          <w:pPr>
            <w:autoSpaceDE w:val="0"/>
            <w:autoSpaceDN w:val="0"/>
            <w:ind w:hanging="480"/>
            <w:divId w:val="711882639"/>
            <w:rPr>
              <w:rFonts w:eastAsia="Times New Roman"/>
              <w:lang w:val="en-US"/>
            </w:rPr>
          </w:pPr>
          <w:r w:rsidRPr="00B67618">
            <w:rPr>
              <w:rFonts w:eastAsia="Times New Roman"/>
              <w:lang w:val="en-US"/>
            </w:rPr>
            <w:t xml:space="preserve">Maxis. (2000). </w:t>
          </w:r>
          <w:r w:rsidRPr="00B67618">
            <w:rPr>
              <w:rFonts w:eastAsia="Times New Roman"/>
              <w:i/>
              <w:iCs/>
              <w:lang w:val="en-US"/>
            </w:rPr>
            <w:t>The Sims</w:t>
          </w:r>
          <w:r w:rsidRPr="00B67618">
            <w:rPr>
              <w:rFonts w:eastAsia="Times New Roman"/>
              <w:lang w:val="en-US"/>
            </w:rPr>
            <w:t>.</w:t>
          </w:r>
        </w:p>
        <w:p w14:paraId="53E393A9" w14:textId="77777777" w:rsidR="002A28E9" w:rsidRPr="00B67618" w:rsidRDefault="002A28E9">
          <w:pPr>
            <w:autoSpaceDE w:val="0"/>
            <w:autoSpaceDN w:val="0"/>
            <w:ind w:hanging="480"/>
            <w:divId w:val="1658679970"/>
            <w:rPr>
              <w:rFonts w:eastAsia="Times New Roman"/>
              <w:lang w:val="en-US"/>
            </w:rPr>
          </w:pPr>
          <w:r w:rsidRPr="00B67618">
            <w:rPr>
              <w:rFonts w:eastAsia="Times New Roman"/>
              <w:lang w:val="en-US"/>
            </w:rPr>
            <w:t xml:space="preserve">Mayo Clinic Staff. (2022). </w:t>
          </w:r>
          <w:r w:rsidRPr="00B67618">
            <w:rPr>
              <w:rFonts w:eastAsia="Times New Roman"/>
              <w:i/>
              <w:iCs/>
              <w:lang w:val="en-US"/>
            </w:rPr>
            <w:t>Depression (major depressive disorder) - Symptoms and causes</w:t>
          </w:r>
          <w:r w:rsidRPr="00B67618">
            <w:rPr>
              <w:rFonts w:eastAsia="Times New Roman"/>
              <w:lang w:val="en-US"/>
            </w:rPr>
            <w:t>. https://www.mayoclinic.org/diseases-conditions/depression/symptoms-causes/syc-20356007</w:t>
          </w:r>
        </w:p>
        <w:p w14:paraId="5CA49F06" w14:textId="77777777" w:rsidR="002A28E9" w:rsidRPr="00B67618" w:rsidRDefault="002A28E9">
          <w:pPr>
            <w:autoSpaceDE w:val="0"/>
            <w:autoSpaceDN w:val="0"/>
            <w:ind w:hanging="480"/>
            <w:divId w:val="1348097854"/>
            <w:rPr>
              <w:rFonts w:eastAsia="Times New Roman"/>
              <w:lang w:val="en-US"/>
            </w:rPr>
          </w:pPr>
          <w:r>
            <w:rPr>
              <w:rFonts w:eastAsia="Times New Roman"/>
            </w:rPr>
            <w:t xml:space="preserve">McCrae, R., &amp; Costa, P. (1999a). </w:t>
          </w:r>
          <w:r w:rsidRPr="00B67618">
            <w:rPr>
              <w:rFonts w:eastAsia="Times New Roman"/>
              <w:i/>
              <w:iCs/>
              <w:lang w:val="en-US"/>
            </w:rPr>
            <w:t>The five factor model of personality: Theoretical Perspective</w:t>
          </w:r>
          <w:r w:rsidRPr="00B67618">
            <w:rPr>
              <w:rFonts w:eastAsia="Times New Roman"/>
              <w:lang w:val="en-US"/>
            </w:rPr>
            <w:t>.</w:t>
          </w:r>
        </w:p>
        <w:p w14:paraId="327580D9" w14:textId="77777777" w:rsidR="002A28E9" w:rsidRPr="00B67618" w:rsidRDefault="002A28E9">
          <w:pPr>
            <w:autoSpaceDE w:val="0"/>
            <w:autoSpaceDN w:val="0"/>
            <w:ind w:hanging="480"/>
            <w:divId w:val="1959413804"/>
            <w:rPr>
              <w:rFonts w:eastAsia="Times New Roman"/>
              <w:lang w:val="en-US"/>
            </w:rPr>
          </w:pPr>
          <w:r>
            <w:rPr>
              <w:rFonts w:eastAsia="Times New Roman"/>
            </w:rPr>
            <w:t xml:space="preserve">McCrae, R., &amp; Costa, P. (1999b). </w:t>
          </w:r>
          <w:r w:rsidRPr="00B67618">
            <w:rPr>
              <w:rFonts w:eastAsia="Times New Roman"/>
              <w:i/>
              <w:iCs/>
              <w:lang w:val="en-US"/>
            </w:rPr>
            <w:t>The five factor model of personality: Theoretical Perspective</w:t>
          </w:r>
          <w:r w:rsidRPr="00B67618">
            <w:rPr>
              <w:rFonts w:eastAsia="Times New Roman"/>
              <w:lang w:val="en-US"/>
            </w:rPr>
            <w:t>. https://www.researchgate.net/publication/247880369</w:t>
          </w:r>
        </w:p>
        <w:p w14:paraId="60DCCC3D" w14:textId="77777777" w:rsidR="002A28E9" w:rsidRPr="00B67618" w:rsidRDefault="002A28E9">
          <w:pPr>
            <w:autoSpaceDE w:val="0"/>
            <w:autoSpaceDN w:val="0"/>
            <w:ind w:hanging="480"/>
            <w:divId w:val="1860729623"/>
            <w:rPr>
              <w:rFonts w:eastAsia="Times New Roman"/>
              <w:lang w:val="en-US"/>
            </w:rPr>
          </w:pPr>
          <w:r w:rsidRPr="00B67618">
            <w:rPr>
              <w:rFonts w:eastAsia="Times New Roman"/>
              <w:lang w:val="en-US"/>
            </w:rPr>
            <w:t xml:space="preserve">Mckay, M. T., Cole, J. C., &amp; Percy, A. (2017). </w:t>
          </w:r>
          <w:r w:rsidRPr="00B67618">
            <w:rPr>
              <w:rFonts w:eastAsia="Times New Roman"/>
              <w:i/>
              <w:iCs/>
              <w:lang w:val="en-US"/>
            </w:rPr>
            <w:t>Temporal focus clusters differ meaningfully in terms of anxiety and depressive symptomatology</w:t>
          </w:r>
          <w:r w:rsidRPr="00B67618">
            <w:rPr>
              <w:rFonts w:eastAsia="Times New Roman"/>
              <w:lang w:val="en-US"/>
            </w:rPr>
            <w:t>. https://doi.org/10.1016/j.psychres.2017.06.061</w:t>
          </w:r>
        </w:p>
        <w:p w14:paraId="11941DF9" w14:textId="77777777" w:rsidR="002A28E9" w:rsidRPr="00B67618" w:rsidRDefault="002A28E9">
          <w:pPr>
            <w:autoSpaceDE w:val="0"/>
            <w:autoSpaceDN w:val="0"/>
            <w:ind w:hanging="480"/>
            <w:divId w:val="1030107753"/>
            <w:rPr>
              <w:rFonts w:eastAsia="Times New Roman"/>
              <w:lang w:val="en-US"/>
            </w:rPr>
          </w:pPr>
          <w:r w:rsidRPr="00B67618">
            <w:rPr>
              <w:rFonts w:eastAsia="Times New Roman"/>
              <w:lang w:val="en-US"/>
            </w:rPr>
            <w:t xml:space="preserve">Meadows, M. (2002). </w:t>
          </w:r>
          <w:r w:rsidRPr="00B67618">
            <w:rPr>
              <w:rFonts w:eastAsia="Times New Roman"/>
              <w:i/>
              <w:iCs/>
              <w:lang w:val="en-US"/>
            </w:rPr>
            <w:t>Pause &amp; Effect: The Art of Interactive Narrative</w:t>
          </w:r>
          <w:r w:rsidRPr="00B67618">
            <w:rPr>
              <w:rFonts w:eastAsia="Times New Roman"/>
              <w:lang w:val="en-US"/>
            </w:rPr>
            <w:t>.</w:t>
          </w:r>
        </w:p>
        <w:p w14:paraId="7A4E9CD0" w14:textId="77777777" w:rsidR="002A28E9" w:rsidRPr="00B67618" w:rsidRDefault="002A28E9">
          <w:pPr>
            <w:autoSpaceDE w:val="0"/>
            <w:autoSpaceDN w:val="0"/>
            <w:ind w:hanging="480"/>
            <w:divId w:val="1866289688"/>
            <w:rPr>
              <w:rFonts w:eastAsia="Times New Roman"/>
              <w:lang w:val="en-US"/>
            </w:rPr>
          </w:pPr>
          <w:r w:rsidRPr="00B67618">
            <w:rPr>
              <w:rFonts w:eastAsia="Times New Roman"/>
              <w:lang w:val="en-US"/>
            </w:rPr>
            <w:t xml:space="preserve">Meyers, N. (2015). </w:t>
          </w:r>
          <w:r w:rsidRPr="00B67618">
            <w:rPr>
              <w:rFonts w:eastAsia="Times New Roman"/>
              <w:i/>
              <w:iCs/>
              <w:lang w:val="en-US"/>
            </w:rPr>
            <w:t>The Intern</w:t>
          </w:r>
          <w:r w:rsidRPr="00B67618">
            <w:rPr>
              <w:rFonts w:eastAsia="Times New Roman"/>
              <w:lang w:val="en-US"/>
            </w:rPr>
            <w:t>.</w:t>
          </w:r>
        </w:p>
        <w:p w14:paraId="34E2E314" w14:textId="77777777" w:rsidR="002A28E9" w:rsidRPr="00B67618" w:rsidRDefault="002A28E9">
          <w:pPr>
            <w:autoSpaceDE w:val="0"/>
            <w:autoSpaceDN w:val="0"/>
            <w:ind w:hanging="480"/>
            <w:divId w:val="132601440"/>
            <w:rPr>
              <w:rFonts w:eastAsia="Times New Roman"/>
              <w:lang w:val="en-US"/>
            </w:rPr>
          </w:pPr>
          <w:r w:rsidRPr="00B67618">
            <w:rPr>
              <w:rFonts w:eastAsia="Times New Roman"/>
              <w:lang w:val="en-US"/>
            </w:rPr>
            <w:t xml:space="preserve">Miller, W. (2014). Libertarianism. </w:t>
          </w:r>
          <w:r w:rsidRPr="00B67618">
            <w:rPr>
              <w:rFonts w:eastAsia="Times New Roman"/>
              <w:i/>
              <w:iCs/>
              <w:lang w:val="en-US"/>
            </w:rPr>
            <w:t>The Social History of Crime and Punishment in America: An Encyclopedia</w:t>
          </w:r>
          <w:r w:rsidRPr="00B67618">
            <w:rPr>
              <w:rFonts w:eastAsia="Times New Roman"/>
              <w:lang w:val="en-US"/>
            </w:rPr>
            <w:t>. https://doi.org/10.4135/9781452218427.N395</w:t>
          </w:r>
        </w:p>
        <w:p w14:paraId="7F2E587E" w14:textId="77777777" w:rsidR="002A28E9" w:rsidRPr="00B67618" w:rsidRDefault="002A28E9">
          <w:pPr>
            <w:autoSpaceDE w:val="0"/>
            <w:autoSpaceDN w:val="0"/>
            <w:ind w:hanging="480"/>
            <w:divId w:val="1200312477"/>
            <w:rPr>
              <w:rFonts w:eastAsia="Times New Roman"/>
              <w:lang w:val="en-US"/>
            </w:rPr>
          </w:pPr>
          <w:r w:rsidRPr="00B67618">
            <w:rPr>
              <w:rFonts w:eastAsia="Times New Roman"/>
              <w:lang w:val="en-US"/>
            </w:rPr>
            <w:lastRenderedPageBreak/>
            <w:t xml:space="preserve">Mind. (n.d.). </w:t>
          </w:r>
          <w:r w:rsidRPr="00B67618">
            <w:rPr>
              <w:rFonts w:eastAsia="Times New Roman"/>
              <w:i/>
              <w:iCs/>
              <w:lang w:val="en-US"/>
            </w:rPr>
            <w:t>Media guidelines: Mental health on screen</w:t>
          </w:r>
          <w:r w:rsidRPr="00B67618">
            <w:rPr>
              <w:rFonts w:eastAsia="Times New Roman"/>
              <w:lang w:val="en-US"/>
            </w:rPr>
            <w:t>.</w:t>
          </w:r>
        </w:p>
        <w:p w14:paraId="3005DEFF" w14:textId="77777777" w:rsidR="002A28E9" w:rsidRPr="00B67618" w:rsidRDefault="002A28E9">
          <w:pPr>
            <w:autoSpaceDE w:val="0"/>
            <w:autoSpaceDN w:val="0"/>
            <w:ind w:hanging="480"/>
            <w:divId w:val="846747297"/>
            <w:rPr>
              <w:rFonts w:eastAsia="Times New Roman"/>
              <w:lang w:val="en-US"/>
            </w:rPr>
          </w:pPr>
          <w:r w:rsidRPr="00B67618">
            <w:rPr>
              <w:rFonts w:eastAsia="Times New Roman"/>
              <w:lang w:val="en-US"/>
            </w:rPr>
            <w:t xml:space="preserve">Mind Charity. (n.d.). </w:t>
          </w:r>
          <w:r w:rsidRPr="00B67618">
            <w:rPr>
              <w:rFonts w:eastAsia="Times New Roman"/>
              <w:i/>
              <w:iCs/>
              <w:lang w:val="en-US"/>
            </w:rPr>
            <w:t>Mental health on screen</w:t>
          </w:r>
          <w:r w:rsidRPr="00B67618">
            <w:rPr>
              <w:rFonts w:eastAsia="Times New Roman"/>
              <w:lang w:val="en-US"/>
            </w:rPr>
            <w:t>.</w:t>
          </w:r>
        </w:p>
        <w:p w14:paraId="6C48B4FA" w14:textId="77777777" w:rsidR="002A28E9" w:rsidRPr="00B67618" w:rsidRDefault="002A28E9">
          <w:pPr>
            <w:autoSpaceDE w:val="0"/>
            <w:autoSpaceDN w:val="0"/>
            <w:ind w:hanging="480"/>
            <w:divId w:val="1862889455"/>
            <w:rPr>
              <w:rFonts w:eastAsia="Times New Roman"/>
              <w:lang w:val="en-US"/>
            </w:rPr>
          </w:pPr>
          <w:r w:rsidRPr="00B67618">
            <w:rPr>
              <w:rFonts w:eastAsia="Times New Roman"/>
              <w:i/>
              <w:iCs/>
              <w:lang w:val="en-US"/>
            </w:rPr>
            <w:t>Ming | Sleeping Dogs Wiki | Fandom</w:t>
          </w:r>
          <w:r w:rsidRPr="00B67618">
            <w:rPr>
              <w:rFonts w:eastAsia="Times New Roman"/>
              <w:lang w:val="en-US"/>
            </w:rPr>
            <w:t>. (n.d.). Retrieved September 15, 2023, from https://sleepingdogs.fandom.com/wiki/Ming</w:t>
          </w:r>
        </w:p>
        <w:p w14:paraId="3C53BA94" w14:textId="77777777" w:rsidR="002A28E9" w:rsidRPr="00B67618" w:rsidRDefault="002A28E9">
          <w:pPr>
            <w:autoSpaceDE w:val="0"/>
            <w:autoSpaceDN w:val="0"/>
            <w:ind w:hanging="480"/>
            <w:divId w:val="1046490533"/>
            <w:rPr>
              <w:rFonts w:eastAsia="Times New Roman"/>
              <w:lang w:val="en-US"/>
            </w:rPr>
          </w:pPr>
          <w:r w:rsidRPr="00B67618">
            <w:rPr>
              <w:rFonts w:eastAsia="Times New Roman"/>
              <w:i/>
              <w:iCs/>
              <w:lang w:val="en-US"/>
            </w:rPr>
            <w:t>Modern Merida</w:t>
          </w:r>
          <w:r w:rsidRPr="00B67618">
            <w:rPr>
              <w:rFonts w:eastAsia="Times New Roman"/>
              <w:lang w:val="en-US"/>
            </w:rPr>
            <w:t>. (n.d.). Retrieved September 10, 2023, from https://modern-merida.tumblr.com/post/64378615004/how-to-tell-the-triplets-apart</w:t>
          </w:r>
        </w:p>
        <w:p w14:paraId="73299EFF" w14:textId="77777777" w:rsidR="002A28E9" w:rsidRPr="00B67618" w:rsidRDefault="002A28E9">
          <w:pPr>
            <w:autoSpaceDE w:val="0"/>
            <w:autoSpaceDN w:val="0"/>
            <w:ind w:hanging="480"/>
            <w:divId w:val="876890785"/>
            <w:rPr>
              <w:rFonts w:eastAsia="Times New Roman"/>
              <w:lang w:val="en-US"/>
            </w:rPr>
          </w:pPr>
          <w:r>
            <w:rPr>
              <w:rFonts w:eastAsia="Times New Roman"/>
            </w:rPr>
            <w:t xml:space="preserve">Moica, T., Gligor, A., &amp; Moica, S. (2015). </w:t>
          </w:r>
          <w:r w:rsidRPr="00B67618">
            <w:rPr>
              <w:rFonts w:eastAsia="Times New Roman"/>
              <w:i/>
              <w:iCs/>
              <w:lang w:val="en-US"/>
            </w:rPr>
            <w:t>The relationship between cortisol and the hippocampal volume in depressed patients – a MRI pilot study</w:t>
          </w:r>
          <w:r w:rsidRPr="00B67618">
            <w:rPr>
              <w:rFonts w:eastAsia="Times New Roman"/>
              <w:lang w:val="en-US"/>
            </w:rPr>
            <w:t>.</w:t>
          </w:r>
        </w:p>
        <w:p w14:paraId="1EC597AC" w14:textId="77777777" w:rsidR="002A28E9" w:rsidRPr="00B67618" w:rsidRDefault="002A28E9">
          <w:pPr>
            <w:autoSpaceDE w:val="0"/>
            <w:autoSpaceDN w:val="0"/>
            <w:ind w:hanging="480"/>
            <w:divId w:val="547256037"/>
            <w:rPr>
              <w:rFonts w:eastAsia="Times New Roman"/>
              <w:lang w:val="en-US"/>
            </w:rPr>
          </w:pPr>
          <w:r w:rsidRPr="00B67618">
            <w:rPr>
              <w:rFonts w:eastAsia="Times New Roman"/>
              <w:lang w:val="en-US"/>
            </w:rPr>
            <w:t xml:space="preserve">Morrison, I., &amp; Ziemke, T. (2005a). </w:t>
          </w:r>
          <w:r w:rsidRPr="00B67618">
            <w:rPr>
              <w:rFonts w:eastAsia="Times New Roman"/>
              <w:i/>
              <w:iCs/>
              <w:lang w:val="en-US"/>
            </w:rPr>
            <w:t>Empathy with Computer Game Characters: A Cognitive Neuroscience Perspective</w:t>
          </w:r>
          <w:r w:rsidRPr="00B67618">
            <w:rPr>
              <w:rFonts w:eastAsia="Times New Roman"/>
              <w:lang w:val="en-US"/>
            </w:rPr>
            <w:t>. https://www.researchgate.net/publication/255577785_Empathy_with_Computer_Game_Characters_A_Cognitive_Neuroscience_Perspective</w:t>
          </w:r>
        </w:p>
        <w:p w14:paraId="1D585EDA" w14:textId="77777777" w:rsidR="002A28E9" w:rsidRPr="00B67618" w:rsidRDefault="002A28E9">
          <w:pPr>
            <w:autoSpaceDE w:val="0"/>
            <w:autoSpaceDN w:val="0"/>
            <w:ind w:hanging="480"/>
            <w:divId w:val="1408766049"/>
            <w:rPr>
              <w:rFonts w:eastAsia="Times New Roman"/>
              <w:lang w:val="en-US"/>
            </w:rPr>
          </w:pPr>
          <w:r w:rsidRPr="00B67618">
            <w:rPr>
              <w:rFonts w:eastAsia="Times New Roman"/>
              <w:lang w:val="en-US"/>
            </w:rPr>
            <w:t xml:space="preserve">Morrison, I., &amp; Ziemke, T. (2005b). </w:t>
          </w:r>
          <w:r w:rsidRPr="00B67618">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B67618">
            <w:rPr>
              <w:rFonts w:eastAsia="Times New Roman"/>
              <w:lang w:val="en-US"/>
            </w:rPr>
            <w:t>. https://www.researchgate.net/publication/255577785</w:t>
          </w:r>
        </w:p>
        <w:p w14:paraId="623BA1F7" w14:textId="77777777" w:rsidR="002A28E9" w:rsidRPr="00B67618" w:rsidRDefault="002A28E9">
          <w:pPr>
            <w:autoSpaceDE w:val="0"/>
            <w:autoSpaceDN w:val="0"/>
            <w:ind w:hanging="480"/>
            <w:divId w:val="1551919451"/>
            <w:rPr>
              <w:rFonts w:eastAsia="Times New Roman"/>
              <w:lang w:val="en-US"/>
            </w:rPr>
          </w:pPr>
          <w:r>
            <w:rPr>
              <w:rFonts w:eastAsia="Times New Roman"/>
            </w:rPr>
            <w:t xml:space="preserve">Mumu, J., Tanujaya, B., Charitas, R., &amp; Prahmana, I. (2022). </w:t>
          </w:r>
          <w:r w:rsidRPr="00B67618">
            <w:rPr>
              <w:rFonts w:eastAsia="Times New Roman"/>
              <w:lang w:val="en-US"/>
            </w:rPr>
            <w:t xml:space="preserve">Likert Scale in Social Sciences Research: Problems and Difficulties. </w:t>
          </w:r>
          <w:r w:rsidRPr="00B67618">
            <w:rPr>
              <w:rFonts w:eastAsia="Times New Roman"/>
              <w:i/>
              <w:iCs/>
              <w:lang w:val="en-US"/>
            </w:rPr>
            <w:t>FWU Journal of Social Sciences</w:t>
          </w:r>
          <w:r w:rsidRPr="00B67618">
            <w:rPr>
              <w:rFonts w:eastAsia="Times New Roman"/>
              <w:lang w:val="en-US"/>
            </w:rPr>
            <w:t xml:space="preserve">, </w:t>
          </w:r>
          <w:r w:rsidRPr="00B67618">
            <w:rPr>
              <w:rFonts w:eastAsia="Times New Roman"/>
              <w:i/>
              <w:iCs/>
              <w:lang w:val="en-US"/>
            </w:rPr>
            <w:t>16</w:t>
          </w:r>
          <w:r w:rsidRPr="00B67618">
            <w:rPr>
              <w:rFonts w:eastAsia="Times New Roman"/>
              <w:lang w:val="en-US"/>
            </w:rPr>
            <w:t>(4), 89–101. https://doi.org/10.51709/19951272/WINTER2022/7</w:t>
          </w:r>
        </w:p>
        <w:p w14:paraId="24C17997" w14:textId="77777777" w:rsidR="002A28E9" w:rsidRPr="00B67618" w:rsidRDefault="002A28E9">
          <w:pPr>
            <w:autoSpaceDE w:val="0"/>
            <w:autoSpaceDN w:val="0"/>
            <w:ind w:hanging="480"/>
            <w:divId w:val="1803385826"/>
            <w:rPr>
              <w:rFonts w:eastAsia="Times New Roman"/>
              <w:lang w:val="en-US"/>
            </w:rPr>
          </w:pPr>
          <w:r w:rsidRPr="00B67618">
            <w:rPr>
              <w:rFonts w:eastAsia="Times New Roman"/>
              <w:lang w:val="en-US"/>
            </w:rPr>
            <w:t xml:space="preserve">Murray, J. (1997). </w:t>
          </w:r>
          <w:r w:rsidRPr="00B67618">
            <w:rPr>
              <w:rFonts w:eastAsia="Times New Roman"/>
              <w:i/>
              <w:iCs/>
              <w:lang w:val="en-US"/>
            </w:rPr>
            <w:t>Hamlet on the Holodeck: The Future of Narrative in Cyberspace</w:t>
          </w:r>
          <w:r w:rsidRPr="00B67618">
            <w:rPr>
              <w:rFonts w:eastAsia="Times New Roman"/>
              <w:lang w:val="en-US"/>
            </w:rPr>
            <w:t>.</w:t>
          </w:r>
        </w:p>
        <w:p w14:paraId="2D626F2C" w14:textId="77777777" w:rsidR="002A28E9" w:rsidRPr="00B67618" w:rsidRDefault="002A28E9">
          <w:pPr>
            <w:autoSpaceDE w:val="0"/>
            <w:autoSpaceDN w:val="0"/>
            <w:ind w:hanging="480"/>
            <w:divId w:val="1033727427"/>
            <w:rPr>
              <w:rFonts w:eastAsia="Times New Roman"/>
              <w:lang w:val="en-US"/>
            </w:rPr>
          </w:pPr>
          <w:r w:rsidRPr="00B67618">
            <w:rPr>
              <w:rFonts w:eastAsia="Times New Roman"/>
              <w:i/>
              <w:iCs/>
              <w:lang w:val="en-US"/>
            </w:rPr>
            <w:t>my Lady: meaning, antonyms - WordSense</w:t>
          </w:r>
          <w:r w:rsidRPr="00B67618">
            <w:rPr>
              <w:rFonts w:eastAsia="Times New Roman"/>
              <w:lang w:val="en-US"/>
            </w:rPr>
            <w:t>. (n.d.). Retrieved September 20, 2023, from https://www.wordsense.eu/my_Lady/</w:t>
          </w:r>
        </w:p>
        <w:p w14:paraId="344FB23E" w14:textId="77777777" w:rsidR="002A28E9" w:rsidRPr="00B67618" w:rsidRDefault="002A28E9">
          <w:pPr>
            <w:autoSpaceDE w:val="0"/>
            <w:autoSpaceDN w:val="0"/>
            <w:ind w:hanging="480"/>
            <w:divId w:val="2106612137"/>
            <w:rPr>
              <w:rFonts w:eastAsia="Times New Roman"/>
              <w:lang w:val="en-US"/>
            </w:rPr>
          </w:pPr>
          <w:r w:rsidRPr="00B67618">
            <w:rPr>
              <w:rFonts w:eastAsia="Times New Roman"/>
              <w:lang w:val="en-US"/>
            </w:rPr>
            <w:t xml:space="preserve">Myss, C. (2003). </w:t>
          </w:r>
          <w:r w:rsidRPr="00B67618">
            <w:rPr>
              <w:rFonts w:eastAsia="Times New Roman"/>
              <w:i/>
              <w:iCs/>
              <w:lang w:val="en-US"/>
            </w:rPr>
            <w:t>Archetype Cards</w:t>
          </w:r>
          <w:r w:rsidRPr="00B67618">
            <w:rPr>
              <w:rFonts w:eastAsia="Times New Roman"/>
              <w:lang w:val="en-US"/>
            </w:rPr>
            <w:t>.</w:t>
          </w:r>
        </w:p>
        <w:p w14:paraId="7075C465" w14:textId="77777777" w:rsidR="002A28E9" w:rsidRPr="00B67618" w:rsidRDefault="002A28E9">
          <w:pPr>
            <w:autoSpaceDE w:val="0"/>
            <w:autoSpaceDN w:val="0"/>
            <w:ind w:hanging="480"/>
            <w:divId w:val="1294099359"/>
            <w:rPr>
              <w:rFonts w:eastAsia="Times New Roman"/>
              <w:lang w:val="en-US"/>
            </w:rPr>
          </w:pPr>
          <w:r w:rsidRPr="00B67618">
            <w:rPr>
              <w:rFonts w:eastAsia="Times New Roman"/>
              <w:lang w:val="en-US"/>
            </w:rPr>
            <w:t xml:space="preserve">Myss, C. (2013). </w:t>
          </w:r>
          <w:r w:rsidRPr="00B67618">
            <w:rPr>
              <w:rFonts w:eastAsia="Times New Roman"/>
              <w:i/>
              <w:iCs/>
              <w:lang w:val="en-US"/>
            </w:rPr>
            <w:t>Archetypes: Who Are You?</w:t>
          </w:r>
        </w:p>
        <w:p w14:paraId="70FC48A8" w14:textId="77777777" w:rsidR="002A28E9" w:rsidRPr="00B67618" w:rsidRDefault="002A28E9">
          <w:pPr>
            <w:autoSpaceDE w:val="0"/>
            <w:autoSpaceDN w:val="0"/>
            <w:ind w:hanging="480"/>
            <w:divId w:val="1811097872"/>
            <w:rPr>
              <w:rFonts w:eastAsia="Times New Roman"/>
              <w:lang w:val="en-US"/>
            </w:rPr>
          </w:pPr>
          <w:r w:rsidRPr="00B67618">
            <w:rPr>
              <w:rFonts w:eastAsia="Times New Roman"/>
              <w:lang w:val="en-US"/>
            </w:rPr>
            <w:t xml:space="preserve">Navitha, J., &amp; Sreedevi, P. (2019). </w:t>
          </w:r>
          <w:r w:rsidRPr="00B67618">
            <w:rPr>
              <w:rFonts w:eastAsia="Times New Roman"/>
              <w:i/>
              <w:iCs/>
              <w:lang w:val="en-US"/>
            </w:rPr>
            <w:t>A study on social alienation among adolescents</w:t>
          </w:r>
          <w:r w:rsidRPr="00B67618">
            <w:rPr>
              <w:rFonts w:eastAsia="Times New Roman"/>
              <w:lang w:val="en-US"/>
            </w:rPr>
            <w:t>.</w:t>
          </w:r>
        </w:p>
        <w:p w14:paraId="197C3983" w14:textId="77777777" w:rsidR="002A28E9" w:rsidRPr="00B67618" w:rsidRDefault="002A28E9">
          <w:pPr>
            <w:autoSpaceDE w:val="0"/>
            <w:autoSpaceDN w:val="0"/>
            <w:ind w:hanging="480"/>
            <w:divId w:val="1858080604"/>
            <w:rPr>
              <w:rFonts w:eastAsia="Times New Roman"/>
              <w:lang w:val="en-US"/>
            </w:rPr>
          </w:pPr>
          <w:r w:rsidRPr="00B67618">
            <w:rPr>
              <w:rFonts w:eastAsia="Times New Roman"/>
              <w:lang w:val="en-US"/>
            </w:rPr>
            <w:t xml:space="preserve">Needham, J. (n.d.). </w:t>
          </w:r>
          <w:r w:rsidRPr="00B67618">
            <w:rPr>
              <w:rFonts w:eastAsia="Times New Roman"/>
              <w:i/>
              <w:iCs/>
              <w:lang w:val="en-US"/>
            </w:rPr>
            <w:t>Dream symbols: The colour purple and what it means – Heaven’s Dream Messages</w:t>
          </w:r>
          <w:r w:rsidRPr="00B67618">
            <w:rPr>
              <w:rFonts w:eastAsia="Times New Roman"/>
              <w:lang w:val="en-US"/>
            </w:rPr>
            <w:t>. Retrieved October 9, 2023, from https://heavensdreammessages.com/2021/09/04/biblical-symbolism-colour-purple-in-dreams/#Symbolism-of-purple-in-the-bible</w:t>
          </w:r>
        </w:p>
        <w:p w14:paraId="4DB72065" w14:textId="77777777" w:rsidR="002A28E9" w:rsidRPr="00B67618" w:rsidRDefault="002A28E9">
          <w:pPr>
            <w:autoSpaceDE w:val="0"/>
            <w:autoSpaceDN w:val="0"/>
            <w:ind w:hanging="480"/>
            <w:divId w:val="1100023644"/>
            <w:rPr>
              <w:rFonts w:eastAsia="Times New Roman"/>
              <w:lang w:val="en-US"/>
            </w:rPr>
          </w:pPr>
          <w:r w:rsidRPr="00B67618">
            <w:rPr>
              <w:rFonts w:eastAsia="Times New Roman"/>
              <w:lang w:val="en-US"/>
            </w:rPr>
            <w:t xml:space="preserve">Nekljudova SV. (2019a). </w:t>
          </w:r>
          <w:r w:rsidRPr="00B67618">
            <w:rPr>
              <w:rFonts w:eastAsia="Times New Roman"/>
              <w:i/>
              <w:iCs/>
              <w:lang w:val="en-US"/>
            </w:rPr>
            <w:t>Six aspects of openness to experience</w:t>
          </w:r>
          <w:r w:rsidRPr="00B67618">
            <w:rPr>
              <w:rFonts w:eastAsia="Times New Roman"/>
              <w:lang w:val="en-US"/>
            </w:rPr>
            <w:t>. https://doi.org/10.15406/jpcpy.2019.10.00632</w:t>
          </w:r>
        </w:p>
        <w:p w14:paraId="05629950" w14:textId="77777777" w:rsidR="002A28E9" w:rsidRPr="00B67618" w:rsidRDefault="002A28E9">
          <w:pPr>
            <w:autoSpaceDE w:val="0"/>
            <w:autoSpaceDN w:val="0"/>
            <w:ind w:hanging="480"/>
            <w:divId w:val="1591111853"/>
            <w:rPr>
              <w:rFonts w:eastAsia="Times New Roman"/>
              <w:lang w:val="en-US"/>
            </w:rPr>
          </w:pPr>
          <w:r w:rsidRPr="00B67618">
            <w:rPr>
              <w:rFonts w:eastAsia="Times New Roman"/>
              <w:lang w:val="en-US"/>
            </w:rPr>
            <w:t xml:space="preserve">Nekljudova SV. (2019b). </w:t>
          </w:r>
          <w:r w:rsidRPr="00B67618">
            <w:rPr>
              <w:rFonts w:eastAsia="Times New Roman"/>
              <w:i/>
              <w:iCs/>
              <w:lang w:val="en-US"/>
            </w:rPr>
            <w:t>Six aspects of openness to experience</w:t>
          </w:r>
          <w:r w:rsidRPr="00B67618">
            <w:rPr>
              <w:rFonts w:eastAsia="Times New Roman"/>
              <w:lang w:val="en-US"/>
            </w:rPr>
            <w:t>. https://doi.org/10.15406/jpcpy.2019.10.00632</w:t>
          </w:r>
        </w:p>
        <w:p w14:paraId="32A044A4" w14:textId="77777777" w:rsidR="002A28E9" w:rsidRPr="00B67618" w:rsidRDefault="002A28E9">
          <w:pPr>
            <w:autoSpaceDE w:val="0"/>
            <w:autoSpaceDN w:val="0"/>
            <w:ind w:hanging="480"/>
            <w:divId w:val="1280449505"/>
            <w:rPr>
              <w:rFonts w:eastAsia="Times New Roman"/>
              <w:lang w:val="en-US"/>
            </w:rPr>
          </w:pPr>
          <w:r w:rsidRPr="00B67618">
            <w:rPr>
              <w:rFonts w:eastAsia="Times New Roman"/>
              <w:lang w:val="en-US"/>
            </w:rPr>
            <w:t xml:space="preserve">Nemoto, T., &amp; Beglar, D. (n.d.). </w:t>
          </w:r>
          <w:r w:rsidRPr="00B67618">
            <w:rPr>
              <w:rFonts w:eastAsia="Times New Roman"/>
              <w:i/>
              <w:iCs/>
              <w:lang w:val="en-US"/>
            </w:rPr>
            <w:t>Developing Likert-Scale Questionnaires Campus Reference Data</w:t>
          </w:r>
          <w:r w:rsidRPr="00B67618">
            <w:rPr>
              <w:rFonts w:eastAsia="Times New Roman"/>
              <w:lang w:val="en-US"/>
            </w:rPr>
            <w:t>.</w:t>
          </w:r>
        </w:p>
        <w:p w14:paraId="4976125B" w14:textId="77777777" w:rsidR="002A28E9" w:rsidRPr="00B67618" w:rsidRDefault="002A28E9">
          <w:pPr>
            <w:autoSpaceDE w:val="0"/>
            <w:autoSpaceDN w:val="0"/>
            <w:ind w:hanging="480"/>
            <w:divId w:val="498084027"/>
            <w:rPr>
              <w:rFonts w:eastAsia="Times New Roman"/>
              <w:lang w:val="en-US"/>
            </w:rPr>
          </w:pPr>
          <w:r w:rsidRPr="00B67618">
            <w:rPr>
              <w:rFonts w:eastAsia="Times New Roman"/>
              <w:lang w:val="en-US"/>
            </w:rPr>
            <w:t xml:space="preserve">Nolan, D. (1971). </w:t>
          </w:r>
          <w:r w:rsidRPr="00B67618">
            <w:rPr>
              <w:rFonts w:eastAsia="Times New Roman"/>
              <w:i/>
              <w:iCs/>
              <w:lang w:val="en-US"/>
            </w:rPr>
            <w:t>Classifying and Analysing Politico-Economic Systems</w:t>
          </w:r>
          <w:r w:rsidRPr="00B67618">
            <w:rPr>
              <w:rFonts w:eastAsia="Times New Roman"/>
              <w:lang w:val="en-US"/>
            </w:rPr>
            <w:t>.</w:t>
          </w:r>
        </w:p>
        <w:p w14:paraId="51AB1189" w14:textId="77777777" w:rsidR="002A28E9" w:rsidRPr="00B67618" w:rsidRDefault="002A28E9">
          <w:pPr>
            <w:autoSpaceDE w:val="0"/>
            <w:autoSpaceDN w:val="0"/>
            <w:ind w:hanging="480"/>
            <w:divId w:val="288584974"/>
            <w:rPr>
              <w:rFonts w:eastAsia="Times New Roman"/>
              <w:lang w:val="en-US"/>
            </w:rPr>
          </w:pPr>
          <w:r w:rsidRPr="00B67618">
            <w:rPr>
              <w:rFonts w:eastAsia="Times New Roman"/>
              <w:lang w:val="en-US"/>
            </w:rPr>
            <w:t xml:space="preserve">Noyce, P. (2014). </w:t>
          </w:r>
          <w:r w:rsidRPr="00B67618">
            <w:rPr>
              <w:rFonts w:eastAsia="Times New Roman"/>
              <w:i/>
              <w:iCs/>
              <w:lang w:val="en-US"/>
            </w:rPr>
            <w:t>The Giver</w:t>
          </w:r>
          <w:r w:rsidRPr="00B67618">
            <w:rPr>
              <w:rFonts w:eastAsia="Times New Roman"/>
              <w:lang w:val="en-US"/>
            </w:rPr>
            <w:t>.</w:t>
          </w:r>
        </w:p>
        <w:p w14:paraId="2ACCA4DD" w14:textId="77777777" w:rsidR="002A28E9" w:rsidRDefault="002A28E9">
          <w:pPr>
            <w:autoSpaceDE w:val="0"/>
            <w:autoSpaceDN w:val="0"/>
            <w:ind w:hanging="480"/>
            <w:divId w:val="1336762778"/>
            <w:rPr>
              <w:rFonts w:eastAsia="Times New Roman"/>
            </w:rPr>
          </w:pPr>
          <w:r w:rsidRPr="00B67618">
            <w:rPr>
              <w:rFonts w:eastAsia="Times New Roman"/>
              <w:lang w:val="en-US"/>
            </w:rPr>
            <w:lastRenderedPageBreak/>
            <w:t xml:space="preserve">Nussbaum, A. (2013). </w:t>
          </w:r>
          <w:r>
            <w:rPr>
              <w:rFonts w:eastAsia="Times New Roman"/>
              <w:i/>
              <w:iCs/>
            </w:rPr>
            <w:t>Guia de Bolso do DSM-5 - Exame de Diagnóstico</w:t>
          </w:r>
          <w:r>
            <w:rPr>
              <w:rFonts w:eastAsia="Times New Roman"/>
            </w:rPr>
            <w:t>.</w:t>
          </w:r>
        </w:p>
        <w:p w14:paraId="07DD81F0" w14:textId="77777777" w:rsidR="002A28E9" w:rsidRPr="00B67618" w:rsidRDefault="002A28E9">
          <w:pPr>
            <w:autoSpaceDE w:val="0"/>
            <w:autoSpaceDN w:val="0"/>
            <w:ind w:hanging="480"/>
            <w:divId w:val="1866484360"/>
            <w:rPr>
              <w:rFonts w:eastAsia="Times New Roman"/>
              <w:lang w:val="en-US"/>
            </w:rPr>
          </w:pPr>
          <w:r w:rsidRPr="00B67618">
            <w:rPr>
              <w:rFonts w:eastAsia="Times New Roman"/>
              <w:lang w:val="en-US"/>
            </w:rPr>
            <w:t xml:space="preserve">O’Connor, M. (2021). Reflecting on suffering at the end-of-life. </w:t>
          </w:r>
          <w:r w:rsidRPr="00B67618">
            <w:rPr>
              <w:rFonts w:eastAsia="Times New Roman"/>
              <w:i/>
              <w:iCs/>
              <w:lang w:val="en-US"/>
            </w:rPr>
            <w:t>Progress in Palliative Care</w:t>
          </w:r>
          <w:r w:rsidRPr="00B67618">
            <w:rPr>
              <w:rFonts w:eastAsia="Times New Roman"/>
              <w:lang w:val="en-US"/>
            </w:rPr>
            <w:t xml:space="preserve">, </w:t>
          </w:r>
          <w:r w:rsidRPr="00B67618">
            <w:rPr>
              <w:rFonts w:eastAsia="Times New Roman"/>
              <w:i/>
              <w:iCs/>
              <w:lang w:val="en-US"/>
            </w:rPr>
            <w:t>29</w:t>
          </w:r>
          <w:r w:rsidRPr="00B67618">
            <w:rPr>
              <w:rFonts w:eastAsia="Times New Roman"/>
              <w:lang w:val="en-US"/>
            </w:rPr>
            <w:t>(1), 1–4. https://doi.org/10.1080/09699260.2021.1852470</w:t>
          </w:r>
        </w:p>
        <w:p w14:paraId="57CE8AE2" w14:textId="77777777" w:rsidR="002A28E9" w:rsidRPr="00B67618" w:rsidRDefault="002A28E9">
          <w:pPr>
            <w:autoSpaceDE w:val="0"/>
            <w:autoSpaceDN w:val="0"/>
            <w:ind w:hanging="480"/>
            <w:divId w:val="1500388581"/>
            <w:rPr>
              <w:rFonts w:eastAsia="Times New Roman"/>
              <w:lang w:val="en-US"/>
            </w:rPr>
          </w:pPr>
          <w:r w:rsidRPr="00B67618">
            <w:rPr>
              <w:rFonts w:eastAsia="Times New Roman"/>
              <w:i/>
              <w:iCs/>
              <w:lang w:val="en-US"/>
            </w:rPr>
            <w:t>Openness to Experience Definition</w:t>
          </w:r>
          <w:r w:rsidRPr="00B67618">
            <w:rPr>
              <w:rFonts w:eastAsia="Times New Roman"/>
              <w:lang w:val="en-US"/>
            </w:rPr>
            <w:t>. (n.d.). Retrieved September 19, 2023, from https://www.theworldcounts.com/purpose/openness-to-experience-definition</w:t>
          </w:r>
        </w:p>
        <w:p w14:paraId="29B2F0DF" w14:textId="77777777" w:rsidR="002A28E9" w:rsidRPr="00B67618" w:rsidRDefault="002A28E9">
          <w:pPr>
            <w:autoSpaceDE w:val="0"/>
            <w:autoSpaceDN w:val="0"/>
            <w:ind w:hanging="480"/>
            <w:divId w:val="97530601"/>
            <w:rPr>
              <w:rFonts w:eastAsia="Times New Roman"/>
              <w:lang w:val="en-US"/>
            </w:rPr>
          </w:pPr>
          <w:r w:rsidRPr="00B67618">
            <w:rPr>
              <w:rFonts w:eastAsia="Times New Roman"/>
              <w:lang w:val="en-US"/>
            </w:rPr>
            <w:t xml:space="preserve">Orford, J. (1994). The Interpersonal Circumplex: A Theory and Method for Applied Psychology. </w:t>
          </w:r>
          <w:r w:rsidRPr="00B67618">
            <w:rPr>
              <w:rFonts w:eastAsia="Times New Roman"/>
              <w:i/>
              <w:iCs/>
              <w:lang w:val="en-US"/>
            </w:rPr>
            <w:t>Human Relations, Vol.46, No.11</w:t>
          </w:r>
          <w:r w:rsidRPr="00B67618">
            <w:rPr>
              <w:rFonts w:eastAsia="Times New Roman"/>
              <w:lang w:val="en-US"/>
            </w:rPr>
            <w:t>.</w:t>
          </w:r>
        </w:p>
        <w:p w14:paraId="50CF5CA6" w14:textId="77777777" w:rsidR="002A28E9" w:rsidRPr="00B67618" w:rsidRDefault="002A28E9">
          <w:pPr>
            <w:autoSpaceDE w:val="0"/>
            <w:autoSpaceDN w:val="0"/>
            <w:ind w:hanging="480"/>
            <w:divId w:val="884222123"/>
            <w:rPr>
              <w:rFonts w:eastAsia="Times New Roman"/>
              <w:lang w:val="en-US"/>
            </w:rPr>
          </w:pPr>
          <w:r w:rsidRPr="00B67618">
            <w:rPr>
              <w:rFonts w:eastAsia="Times New Roman"/>
              <w:i/>
              <w:iCs/>
              <w:lang w:val="en-US"/>
            </w:rPr>
            <w:t>Osamu Dazai</w:t>
          </w:r>
          <w:r w:rsidRPr="00B67618">
            <w:rPr>
              <w:rFonts w:eastAsia="Times New Roman"/>
              <w:lang w:val="en-US"/>
            </w:rPr>
            <w:t>. (n.d.). Retrieved October 6, 2023, from https://web.archive.org/web/20131114031627/http://kirjasto.sci.fi/dazai.htm</w:t>
          </w:r>
        </w:p>
        <w:p w14:paraId="3E222AA4" w14:textId="77777777" w:rsidR="002A28E9" w:rsidRDefault="002A28E9">
          <w:pPr>
            <w:autoSpaceDE w:val="0"/>
            <w:autoSpaceDN w:val="0"/>
            <w:ind w:hanging="480"/>
            <w:divId w:val="1105736266"/>
            <w:rPr>
              <w:rFonts w:eastAsia="Times New Roman"/>
            </w:rPr>
          </w:pPr>
          <w:r w:rsidRPr="00B67618">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3FCAA35B" w14:textId="77777777" w:rsidR="002A28E9" w:rsidRPr="00B67618" w:rsidRDefault="002A28E9">
          <w:pPr>
            <w:autoSpaceDE w:val="0"/>
            <w:autoSpaceDN w:val="0"/>
            <w:ind w:hanging="480"/>
            <w:divId w:val="1161237431"/>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B67618">
            <w:rPr>
              <w:rFonts w:eastAsia="Times New Roman"/>
              <w:lang w:val="en-US"/>
            </w:rPr>
            <w:t>(n.d.). Retrieved April 15, 2023, from https://super.abril.com.br/coluna/deriva-continental/pangeia-nao-foi-o-primeiro-supercontinente-e-nao-sera-o-ultimo/</w:t>
          </w:r>
        </w:p>
        <w:p w14:paraId="5BE9A25D" w14:textId="77777777" w:rsidR="002A28E9" w:rsidRPr="00B67618" w:rsidRDefault="002A28E9">
          <w:pPr>
            <w:autoSpaceDE w:val="0"/>
            <w:autoSpaceDN w:val="0"/>
            <w:ind w:hanging="480"/>
            <w:divId w:val="1774740253"/>
            <w:rPr>
              <w:rFonts w:eastAsia="Times New Roman"/>
              <w:lang w:val="en-US"/>
            </w:rPr>
          </w:pPr>
          <w:r w:rsidRPr="00B67618">
            <w:rPr>
              <w:rFonts w:eastAsia="Times New Roman"/>
              <w:lang w:val="en-US"/>
            </w:rPr>
            <w:t xml:space="preserve">Parker, O. (2009). </w:t>
          </w:r>
          <w:r w:rsidRPr="00B67618">
            <w:rPr>
              <w:rFonts w:eastAsia="Times New Roman"/>
              <w:i/>
              <w:iCs/>
              <w:lang w:val="en-US"/>
            </w:rPr>
            <w:t>Dorian Gray</w:t>
          </w:r>
          <w:r w:rsidRPr="00B67618">
            <w:rPr>
              <w:rFonts w:eastAsia="Times New Roman"/>
              <w:lang w:val="en-US"/>
            </w:rPr>
            <w:t>.</w:t>
          </w:r>
        </w:p>
        <w:p w14:paraId="2D06AE7E" w14:textId="77777777" w:rsidR="002A28E9" w:rsidRPr="00B67618" w:rsidRDefault="002A28E9">
          <w:pPr>
            <w:autoSpaceDE w:val="0"/>
            <w:autoSpaceDN w:val="0"/>
            <w:ind w:hanging="480"/>
            <w:divId w:val="1797987786"/>
            <w:rPr>
              <w:rFonts w:eastAsia="Times New Roman"/>
              <w:lang w:val="en-US"/>
            </w:rPr>
          </w:pPr>
          <w:r w:rsidRPr="00B67618">
            <w:rPr>
              <w:rFonts w:eastAsia="Times New Roman"/>
              <w:lang w:val="en-US"/>
            </w:rPr>
            <w:t xml:space="preserve">Parlett, D. (1999). </w:t>
          </w:r>
          <w:r w:rsidRPr="00B67618">
            <w:rPr>
              <w:rFonts w:eastAsia="Times New Roman"/>
              <w:i/>
              <w:iCs/>
              <w:lang w:val="en-US"/>
            </w:rPr>
            <w:t>The Oxford History of Board Games</w:t>
          </w:r>
          <w:r w:rsidRPr="00B67618">
            <w:rPr>
              <w:rFonts w:eastAsia="Times New Roman"/>
              <w:lang w:val="en-US"/>
            </w:rPr>
            <w:t>.</w:t>
          </w:r>
        </w:p>
        <w:p w14:paraId="7460D00B" w14:textId="77777777" w:rsidR="002A28E9" w:rsidRPr="00B67618" w:rsidRDefault="002A28E9">
          <w:pPr>
            <w:autoSpaceDE w:val="0"/>
            <w:autoSpaceDN w:val="0"/>
            <w:ind w:hanging="480"/>
            <w:divId w:val="1405103102"/>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B67618">
            <w:rPr>
              <w:rFonts w:eastAsia="Times New Roman"/>
              <w:lang w:val="en-US"/>
            </w:rPr>
            <w:t>(n.d.). Retrieved January 16, 2023, from https://www.youtube.com/watch?v=a1zesVBH5yc</w:t>
          </w:r>
        </w:p>
        <w:p w14:paraId="411A1FA5" w14:textId="77777777" w:rsidR="002A28E9" w:rsidRPr="00B67618" w:rsidRDefault="002A28E9">
          <w:pPr>
            <w:autoSpaceDE w:val="0"/>
            <w:autoSpaceDN w:val="0"/>
            <w:ind w:hanging="480"/>
            <w:divId w:val="1237010738"/>
            <w:rPr>
              <w:rFonts w:eastAsia="Times New Roman"/>
              <w:lang w:val="en-US"/>
            </w:rPr>
          </w:pPr>
          <w:r w:rsidRPr="00B67618">
            <w:rPr>
              <w:rFonts w:eastAsia="Times New Roman"/>
              <w:lang w:val="en-US"/>
            </w:rPr>
            <w:t xml:space="preserve">Pearson, C. (2015). </w:t>
          </w:r>
          <w:r w:rsidRPr="00B67618">
            <w:rPr>
              <w:rFonts w:eastAsia="Times New Roman"/>
              <w:i/>
              <w:iCs/>
              <w:lang w:val="en-US"/>
            </w:rPr>
            <w:t>Awakening the Heroes Within - Twelve Archetypes to Help Us Find Ourselves and Transform Our World</w:t>
          </w:r>
          <w:r w:rsidRPr="00B67618">
            <w:rPr>
              <w:rFonts w:eastAsia="Times New Roman"/>
              <w:lang w:val="en-US"/>
            </w:rPr>
            <w:t>.</w:t>
          </w:r>
        </w:p>
        <w:p w14:paraId="223CDB47" w14:textId="77777777" w:rsidR="002A28E9" w:rsidRPr="00B67618" w:rsidRDefault="002A28E9">
          <w:pPr>
            <w:autoSpaceDE w:val="0"/>
            <w:autoSpaceDN w:val="0"/>
            <w:ind w:hanging="480"/>
            <w:divId w:val="590548787"/>
            <w:rPr>
              <w:rFonts w:eastAsia="Times New Roman"/>
              <w:lang w:val="en-US"/>
            </w:rPr>
          </w:pPr>
          <w:r w:rsidRPr="00B67618">
            <w:rPr>
              <w:rFonts w:eastAsia="Times New Roman"/>
              <w:lang w:val="en-US"/>
            </w:rPr>
            <w:t xml:space="preserve">Pop-Jordanova, N. (2021). Grief: Aetiology, Symptoms and Management. </w:t>
          </w:r>
          <w:r w:rsidRPr="00B67618">
            <w:rPr>
              <w:rFonts w:eastAsia="Times New Roman"/>
              <w:i/>
              <w:iCs/>
              <w:lang w:val="en-US"/>
            </w:rPr>
            <w:t>PRILOZI</w:t>
          </w:r>
          <w:r w:rsidRPr="00B67618">
            <w:rPr>
              <w:rFonts w:eastAsia="Times New Roman"/>
              <w:lang w:val="en-US"/>
            </w:rPr>
            <w:t xml:space="preserve">, </w:t>
          </w:r>
          <w:r w:rsidRPr="00B67618">
            <w:rPr>
              <w:rFonts w:eastAsia="Times New Roman"/>
              <w:i/>
              <w:iCs/>
              <w:lang w:val="en-US"/>
            </w:rPr>
            <w:t>42</w:t>
          </w:r>
          <w:r w:rsidRPr="00B67618">
            <w:rPr>
              <w:rFonts w:eastAsia="Times New Roman"/>
              <w:lang w:val="en-US"/>
            </w:rPr>
            <w:t>(2), 9–18. https://doi.org/10.2478/PRILOZI-2021-0014</w:t>
          </w:r>
        </w:p>
        <w:p w14:paraId="13B50092" w14:textId="77777777" w:rsidR="002A28E9" w:rsidRPr="00B67618" w:rsidRDefault="002A28E9">
          <w:pPr>
            <w:autoSpaceDE w:val="0"/>
            <w:autoSpaceDN w:val="0"/>
            <w:ind w:hanging="480"/>
            <w:divId w:val="613749570"/>
            <w:rPr>
              <w:rFonts w:eastAsia="Times New Roman"/>
              <w:lang w:val="en-US"/>
            </w:rPr>
          </w:pPr>
          <w:r w:rsidRPr="00B67618">
            <w:rPr>
              <w:rFonts w:eastAsia="Times New Roman"/>
              <w:lang w:val="en-US"/>
            </w:rPr>
            <w:t xml:space="preserve">Porter, R. (n.d.). </w:t>
          </w:r>
          <w:r w:rsidRPr="00B67618">
            <w:rPr>
              <w:rFonts w:eastAsia="Times New Roman"/>
              <w:i/>
              <w:iCs/>
              <w:lang w:val="en-US"/>
            </w:rPr>
            <w:t>A Reflection and Analysis on the “Creation of Adam” Sistine Chapel Fresco</w:t>
          </w:r>
          <w:r w:rsidRPr="00B67618">
            <w:rPr>
              <w:rFonts w:eastAsia="Times New Roman"/>
              <w:lang w:val="en-US"/>
            </w:rPr>
            <w:t>.</w:t>
          </w:r>
        </w:p>
        <w:p w14:paraId="21E3A959" w14:textId="77777777" w:rsidR="002A28E9" w:rsidRPr="00B67618" w:rsidRDefault="002A28E9">
          <w:pPr>
            <w:autoSpaceDE w:val="0"/>
            <w:autoSpaceDN w:val="0"/>
            <w:ind w:hanging="480"/>
            <w:divId w:val="1313176648"/>
            <w:rPr>
              <w:rFonts w:eastAsia="Times New Roman"/>
              <w:lang w:val="en-US"/>
            </w:rPr>
          </w:pPr>
          <w:r w:rsidRPr="00B67618">
            <w:rPr>
              <w:rFonts w:eastAsia="Times New Roman"/>
              <w:lang w:val="en-US"/>
            </w:rPr>
            <w:t xml:space="preserve">Post, O. (n.d.). </w:t>
          </w:r>
          <w:r w:rsidRPr="00B67618">
            <w:rPr>
              <w:rFonts w:eastAsia="Times New Roman"/>
              <w:i/>
              <w:iCs/>
              <w:lang w:val="en-US"/>
            </w:rPr>
            <w:t>Human Generator Ultimate - Blender Market</w:t>
          </w:r>
          <w:r w:rsidRPr="00B67618">
            <w:rPr>
              <w:rFonts w:eastAsia="Times New Roman"/>
              <w:lang w:val="en-US"/>
            </w:rPr>
            <w:t>. Retrieved October 6, 2023, from https://blendermarket.com/products/humgen3d</w:t>
          </w:r>
        </w:p>
        <w:p w14:paraId="35E479AC" w14:textId="77777777" w:rsidR="002A28E9" w:rsidRPr="00B67618" w:rsidRDefault="002A28E9">
          <w:pPr>
            <w:autoSpaceDE w:val="0"/>
            <w:autoSpaceDN w:val="0"/>
            <w:ind w:hanging="480"/>
            <w:divId w:val="246966540"/>
            <w:rPr>
              <w:rFonts w:eastAsia="Times New Roman"/>
              <w:lang w:val="en-US"/>
            </w:rPr>
          </w:pPr>
          <w:r w:rsidRPr="00B67618">
            <w:rPr>
              <w:rFonts w:eastAsia="Times New Roman"/>
              <w:i/>
              <w:iCs/>
              <w:lang w:val="en-US"/>
            </w:rPr>
            <w:t>Production Designer on Creating ‘Isle of Dogs,’ ‘Ready Player One’ Dystopia – The Hollywood Reporter</w:t>
          </w:r>
          <w:r w:rsidRPr="00B67618">
            <w:rPr>
              <w:rFonts w:eastAsia="Times New Roman"/>
              <w:lang w:val="en-US"/>
            </w:rPr>
            <w:t>. (n.d.). Retrieved April 15, 2023, from https://www.hollywoodreporter.com/movies/movie-news/production-designer-creating-isle-dogs-ready-player-one-dystopia-1176173/</w:t>
          </w:r>
        </w:p>
        <w:p w14:paraId="191C9A1F" w14:textId="77777777" w:rsidR="002A28E9" w:rsidRPr="00B67618" w:rsidRDefault="002A28E9">
          <w:pPr>
            <w:autoSpaceDE w:val="0"/>
            <w:autoSpaceDN w:val="0"/>
            <w:ind w:hanging="480"/>
            <w:divId w:val="721096494"/>
            <w:rPr>
              <w:rFonts w:eastAsia="Times New Roman"/>
              <w:lang w:val="en-US"/>
            </w:rPr>
          </w:pPr>
          <w:r>
            <w:rPr>
              <w:rFonts w:eastAsia="Times New Roman"/>
              <w:i/>
              <w:iCs/>
            </w:rPr>
            <w:t>promiscuidade - Dicionário Online Priberam de Português</w:t>
          </w:r>
          <w:r>
            <w:rPr>
              <w:rFonts w:eastAsia="Times New Roman"/>
            </w:rPr>
            <w:t xml:space="preserve">. </w:t>
          </w:r>
          <w:r w:rsidRPr="00B67618">
            <w:rPr>
              <w:rFonts w:eastAsia="Times New Roman"/>
              <w:lang w:val="en-US"/>
            </w:rPr>
            <w:t>(n.d.). Retrieved September 11, 2023, from https://dicionario.priberam.org/promiscuidade</w:t>
          </w:r>
        </w:p>
        <w:p w14:paraId="79515A8B" w14:textId="77777777" w:rsidR="002A28E9" w:rsidRPr="00B67618" w:rsidRDefault="002A28E9">
          <w:pPr>
            <w:autoSpaceDE w:val="0"/>
            <w:autoSpaceDN w:val="0"/>
            <w:ind w:hanging="480"/>
            <w:divId w:val="1864972504"/>
            <w:rPr>
              <w:rFonts w:eastAsia="Times New Roman"/>
              <w:lang w:val="en-US"/>
            </w:rPr>
          </w:pPr>
          <w:r>
            <w:rPr>
              <w:rFonts w:eastAsia="Times New Roman"/>
              <w:i/>
              <w:iCs/>
            </w:rPr>
            <w:t>Psicose: o que é, sintomas, causas e tratamento</w:t>
          </w:r>
          <w:r>
            <w:rPr>
              <w:rFonts w:eastAsia="Times New Roman"/>
            </w:rPr>
            <w:t xml:space="preserve">. </w:t>
          </w:r>
          <w:r w:rsidRPr="00B67618">
            <w:rPr>
              <w:rFonts w:eastAsia="Times New Roman"/>
              <w:lang w:val="en-US"/>
            </w:rPr>
            <w:t>(n.d.). Retrieved September 20, 2023, from https://www.tuasaude.com/psicose/</w:t>
          </w:r>
        </w:p>
        <w:p w14:paraId="410B8B0B" w14:textId="77777777" w:rsidR="002A28E9" w:rsidRPr="00B67618" w:rsidRDefault="002A28E9">
          <w:pPr>
            <w:autoSpaceDE w:val="0"/>
            <w:autoSpaceDN w:val="0"/>
            <w:ind w:hanging="480"/>
            <w:divId w:val="1303579314"/>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B67618">
            <w:rPr>
              <w:rFonts w:eastAsia="Times New Roman"/>
              <w:lang w:val="en-US"/>
            </w:rPr>
            <w:t>(n.d.). Retrieved August 26, 2023, from https://www.bbc.com/portuguese/geral-44392088</w:t>
          </w:r>
        </w:p>
        <w:p w14:paraId="72E20B45" w14:textId="77777777" w:rsidR="002A28E9" w:rsidRPr="00B67618" w:rsidRDefault="002A28E9">
          <w:pPr>
            <w:autoSpaceDE w:val="0"/>
            <w:autoSpaceDN w:val="0"/>
            <w:ind w:hanging="480"/>
            <w:divId w:val="1312712118"/>
            <w:rPr>
              <w:rFonts w:eastAsia="Times New Roman"/>
              <w:lang w:val="en-US"/>
            </w:rPr>
          </w:pPr>
          <w:r>
            <w:rPr>
              <w:rFonts w:eastAsia="Times New Roman"/>
            </w:rPr>
            <w:t xml:space="preserve">Rabasa, C., Gagliano, H., Pastor-Ciurana, J., Fuentes, S., Belda, X., Nadal, R., &amp; Armario, A. (2015). </w:t>
          </w:r>
          <w:r w:rsidRPr="00B67618">
            <w:rPr>
              <w:rFonts w:eastAsia="Times New Roman"/>
              <w:lang w:val="en-US"/>
            </w:rPr>
            <w:t xml:space="preserve">Adaptation of the hypothalamus-pituitary-adrenal axis to daily repeated stress does not follow </w:t>
          </w:r>
          <w:r w:rsidRPr="00B67618">
            <w:rPr>
              <w:rFonts w:eastAsia="Times New Roman"/>
              <w:lang w:val="en-US"/>
            </w:rPr>
            <w:lastRenderedPageBreak/>
            <w:t xml:space="preserve">the rules of habituation: A new perspective. </w:t>
          </w:r>
          <w:r w:rsidRPr="00B67618">
            <w:rPr>
              <w:rFonts w:eastAsia="Times New Roman"/>
              <w:i/>
              <w:iCs/>
              <w:lang w:val="en-US"/>
            </w:rPr>
            <w:t>Neuroscience and Biobehavioral Reviews</w:t>
          </w:r>
          <w:r w:rsidRPr="00B67618">
            <w:rPr>
              <w:rFonts w:eastAsia="Times New Roman"/>
              <w:lang w:val="en-US"/>
            </w:rPr>
            <w:t xml:space="preserve">, </w:t>
          </w:r>
          <w:r w:rsidRPr="00B67618">
            <w:rPr>
              <w:rFonts w:eastAsia="Times New Roman"/>
              <w:i/>
              <w:iCs/>
              <w:lang w:val="en-US"/>
            </w:rPr>
            <w:t>56</w:t>
          </w:r>
          <w:r w:rsidRPr="00B67618">
            <w:rPr>
              <w:rFonts w:eastAsia="Times New Roman"/>
              <w:lang w:val="en-US"/>
            </w:rPr>
            <w:t>, 35–49. https://doi.org/10.1016/J.NEUBIOREV.2015.06.013</w:t>
          </w:r>
        </w:p>
        <w:p w14:paraId="64D753F2" w14:textId="77777777" w:rsidR="002A28E9" w:rsidRPr="00B67618" w:rsidRDefault="002A28E9">
          <w:pPr>
            <w:autoSpaceDE w:val="0"/>
            <w:autoSpaceDN w:val="0"/>
            <w:ind w:hanging="480"/>
            <w:divId w:val="718016141"/>
            <w:rPr>
              <w:rFonts w:eastAsia="Times New Roman"/>
              <w:lang w:val="en-US"/>
            </w:rPr>
          </w:pPr>
          <w:r w:rsidRPr="00B67618">
            <w:rPr>
              <w:rFonts w:eastAsia="Times New Roman"/>
              <w:i/>
              <w:iCs/>
              <w:lang w:val="en-US"/>
            </w:rPr>
            <w:t>Raças Humanas - Cola da Web</w:t>
          </w:r>
          <w:r w:rsidRPr="00B67618">
            <w:rPr>
              <w:rFonts w:eastAsia="Times New Roman"/>
              <w:lang w:val="en-US"/>
            </w:rPr>
            <w:t>. (n.d.). Retrieved September 15, 2023, from https://www.coladaweb.com/geografia/racas-humanas</w:t>
          </w:r>
        </w:p>
        <w:p w14:paraId="33BC4AC0" w14:textId="77777777" w:rsidR="002A28E9" w:rsidRPr="00B67618" w:rsidRDefault="002A28E9">
          <w:pPr>
            <w:autoSpaceDE w:val="0"/>
            <w:autoSpaceDN w:val="0"/>
            <w:ind w:hanging="480"/>
            <w:divId w:val="1090808588"/>
            <w:rPr>
              <w:rFonts w:eastAsia="Times New Roman"/>
              <w:lang w:val="en-US"/>
            </w:rPr>
          </w:pPr>
          <w:r w:rsidRPr="00B67618">
            <w:rPr>
              <w:rFonts w:eastAsia="Times New Roman"/>
              <w:i/>
              <w:iCs/>
              <w:lang w:val="en-US"/>
            </w:rPr>
            <w:t>RAW | 2017 | Trailer HD, Julia Ducournau - YouTube</w:t>
          </w:r>
          <w:r w:rsidRPr="00B67618">
            <w:rPr>
              <w:rFonts w:eastAsia="Times New Roman"/>
              <w:lang w:val="en-US"/>
            </w:rPr>
            <w:t>. (n.d.). Retrieved April 15, 2023, from https://www.youtube.com/watch?v=4JfTnHHm3O8</w:t>
          </w:r>
        </w:p>
        <w:p w14:paraId="598C6770" w14:textId="77777777" w:rsidR="002A28E9" w:rsidRDefault="002A28E9">
          <w:pPr>
            <w:autoSpaceDE w:val="0"/>
            <w:autoSpaceDN w:val="0"/>
            <w:ind w:hanging="480"/>
            <w:divId w:val="1445727649"/>
            <w:rPr>
              <w:rFonts w:eastAsia="Times New Roman"/>
            </w:rPr>
          </w:pPr>
          <w:r w:rsidRPr="00B67618">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7A691CA9" w14:textId="77777777" w:rsidR="002A28E9" w:rsidRPr="00B67618" w:rsidRDefault="002A28E9">
          <w:pPr>
            <w:autoSpaceDE w:val="0"/>
            <w:autoSpaceDN w:val="0"/>
            <w:ind w:hanging="480"/>
            <w:divId w:val="1431050377"/>
            <w:rPr>
              <w:rFonts w:eastAsia="Times New Roman"/>
              <w:lang w:val="en-US"/>
            </w:rPr>
          </w:pPr>
          <w:r>
            <w:rPr>
              <w:rFonts w:eastAsia="Times New Roman"/>
            </w:rPr>
            <w:t xml:space="preserve">Ribeiro, T., Veloso, A., &amp; Bem-Haja, P. (2023). </w:t>
          </w:r>
          <w:r w:rsidRPr="00B67618">
            <w:rPr>
              <w:rFonts w:eastAsia="Times New Roman"/>
              <w:i/>
              <w:iCs/>
              <w:lang w:val="en-US"/>
            </w:rPr>
            <w:t>Measuring Empathy for Playable Characters in Digital Games: A Multidimensional Approach to assess Empathy for fictional characters in Digital Games</w:t>
          </w:r>
          <w:r w:rsidRPr="00B67618">
            <w:rPr>
              <w:rFonts w:eastAsia="Times New Roman"/>
              <w:lang w:val="en-US"/>
            </w:rPr>
            <w:t>.</w:t>
          </w:r>
        </w:p>
        <w:p w14:paraId="2D7D6B98" w14:textId="77777777" w:rsidR="002A28E9" w:rsidRPr="00B67618" w:rsidRDefault="002A28E9">
          <w:pPr>
            <w:autoSpaceDE w:val="0"/>
            <w:autoSpaceDN w:val="0"/>
            <w:ind w:hanging="480"/>
            <w:divId w:val="1484807520"/>
            <w:rPr>
              <w:rFonts w:eastAsia="Times New Roman"/>
              <w:lang w:val="en-US"/>
            </w:rPr>
          </w:pPr>
          <w:r w:rsidRPr="00B67618">
            <w:rPr>
              <w:rFonts w:eastAsia="Times New Roman"/>
              <w:lang w:val="en-US"/>
            </w:rPr>
            <w:t xml:space="preserve">Riess, H. (2018a). </w:t>
          </w:r>
          <w:r w:rsidRPr="00B67618">
            <w:rPr>
              <w:rFonts w:eastAsia="Times New Roman"/>
              <w:i/>
              <w:iCs/>
              <w:lang w:val="en-US"/>
            </w:rPr>
            <w:t>The Empathy Effect: Seven Neuroscience-Based Keys for Transforming the Way We Live, Love, Work, and Connect Across Differences</w:t>
          </w:r>
          <w:r w:rsidRPr="00B67618">
            <w:rPr>
              <w:rFonts w:eastAsia="Times New Roman"/>
              <w:lang w:val="en-US"/>
            </w:rPr>
            <w:t>.</w:t>
          </w:r>
        </w:p>
        <w:p w14:paraId="3F9564C9" w14:textId="77777777" w:rsidR="002A28E9" w:rsidRPr="00B67618" w:rsidRDefault="002A28E9">
          <w:pPr>
            <w:autoSpaceDE w:val="0"/>
            <w:autoSpaceDN w:val="0"/>
            <w:ind w:hanging="480"/>
            <w:divId w:val="1657879170"/>
            <w:rPr>
              <w:rFonts w:eastAsia="Times New Roman"/>
              <w:lang w:val="en-US"/>
            </w:rPr>
          </w:pPr>
          <w:r w:rsidRPr="00B67618">
            <w:rPr>
              <w:rFonts w:eastAsia="Times New Roman"/>
              <w:lang w:val="en-US"/>
            </w:rPr>
            <w:t xml:space="preserve">Riess, H. (2018b). </w:t>
          </w:r>
          <w:r w:rsidRPr="00B67618">
            <w:rPr>
              <w:rFonts w:eastAsia="Times New Roman"/>
              <w:i/>
              <w:iCs/>
              <w:lang w:val="en-US"/>
            </w:rPr>
            <w:t>The Empathy Effect: Seven Neuroscience-Based Keys for Transforming the Way We Live, Love, Work, and Connect Across Differences</w:t>
          </w:r>
          <w:r w:rsidRPr="00B67618">
            <w:rPr>
              <w:rFonts w:eastAsia="Times New Roman"/>
              <w:lang w:val="en-US"/>
            </w:rPr>
            <w:t>.</w:t>
          </w:r>
        </w:p>
        <w:p w14:paraId="61484032" w14:textId="77777777" w:rsidR="002A28E9" w:rsidRPr="00B67618" w:rsidRDefault="002A28E9">
          <w:pPr>
            <w:autoSpaceDE w:val="0"/>
            <w:autoSpaceDN w:val="0"/>
            <w:ind w:hanging="480"/>
            <w:divId w:val="394402063"/>
            <w:rPr>
              <w:rFonts w:eastAsia="Times New Roman"/>
              <w:lang w:val="en-US"/>
            </w:rPr>
          </w:pPr>
          <w:r w:rsidRPr="00B67618">
            <w:rPr>
              <w:rFonts w:eastAsia="Times New Roman"/>
              <w:lang w:val="en-US"/>
            </w:rPr>
            <w:t xml:space="preserve">Rivlin, A. (2018). </w:t>
          </w:r>
          <w:r w:rsidRPr="00B67618">
            <w:rPr>
              <w:rFonts w:eastAsia="Times New Roman"/>
              <w:i/>
              <w:iCs/>
              <w:lang w:val="en-US"/>
            </w:rPr>
            <w:t>In defense of centrists | Brookings</w:t>
          </w:r>
          <w:r w:rsidRPr="00B67618">
            <w:rPr>
              <w:rFonts w:eastAsia="Times New Roman"/>
              <w:lang w:val="en-US"/>
            </w:rPr>
            <w:t>. https://www.brookings.edu/articles/in-defense-of-centrists/</w:t>
          </w:r>
        </w:p>
        <w:p w14:paraId="2BD39B74" w14:textId="77777777" w:rsidR="002A28E9" w:rsidRPr="00B67618" w:rsidRDefault="002A28E9">
          <w:pPr>
            <w:autoSpaceDE w:val="0"/>
            <w:autoSpaceDN w:val="0"/>
            <w:ind w:hanging="480"/>
            <w:divId w:val="1964536109"/>
            <w:rPr>
              <w:rFonts w:eastAsia="Times New Roman"/>
              <w:lang w:val="en-US"/>
            </w:rPr>
          </w:pPr>
          <w:r w:rsidRPr="00B67618">
            <w:rPr>
              <w:rFonts w:eastAsia="Times New Roman"/>
              <w:lang w:val="en-US"/>
            </w:rPr>
            <w:t xml:space="preserve">Rössler, W. (2016). The stigma of mental disorders. </w:t>
          </w:r>
          <w:r w:rsidRPr="00B67618">
            <w:rPr>
              <w:rFonts w:eastAsia="Times New Roman"/>
              <w:i/>
              <w:iCs/>
              <w:lang w:val="en-US"/>
            </w:rPr>
            <w:t>EMBO Reports</w:t>
          </w:r>
          <w:r w:rsidRPr="00B67618">
            <w:rPr>
              <w:rFonts w:eastAsia="Times New Roman"/>
              <w:lang w:val="en-US"/>
            </w:rPr>
            <w:t xml:space="preserve">, </w:t>
          </w:r>
          <w:r w:rsidRPr="00B67618">
            <w:rPr>
              <w:rFonts w:eastAsia="Times New Roman"/>
              <w:i/>
              <w:iCs/>
              <w:lang w:val="en-US"/>
            </w:rPr>
            <w:t>17</w:t>
          </w:r>
          <w:r w:rsidRPr="00B67618">
            <w:rPr>
              <w:rFonts w:eastAsia="Times New Roman"/>
              <w:lang w:val="en-US"/>
            </w:rPr>
            <w:t>(9), 1250–1253. https://doi.org/10.15252/embr.201643041</w:t>
          </w:r>
        </w:p>
        <w:p w14:paraId="6FFF6A15" w14:textId="77777777" w:rsidR="002A28E9" w:rsidRPr="00B67618" w:rsidRDefault="002A28E9">
          <w:pPr>
            <w:autoSpaceDE w:val="0"/>
            <w:autoSpaceDN w:val="0"/>
            <w:ind w:hanging="480"/>
            <w:divId w:val="2132893289"/>
            <w:rPr>
              <w:rFonts w:eastAsia="Times New Roman"/>
              <w:lang w:val="en-US"/>
            </w:rPr>
          </w:pPr>
          <w:r w:rsidRPr="00B67618">
            <w:rPr>
              <w:rFonts w:eastAsia="Times New Roman"/>
              <w:lang w:val="en-US"/>
            </w:rPr>
            <w:t xml:space="preserve">Saklani, P., Khan, H., Gupta, S., Kaur, A., &amp; Singh, T. G. (2022). Neuropeptides: Potential neuroprotective agents in ischemic injury. </w:t>
          </w:r>
          <w:r w:rsidRPr="00B67618">
            <w:rPr>
              <w:rFonts w:eastAsia="Times New Roman"/>
              <w:i/>
              <w:iCs/>
              <w:lang w:val="en-US"/>
            </w:rPr>
            <w:t>Life Sciences</w:t>
          </w:r>
          <w:r w:rsidRPr="00B67618">
            <w:rPr>
              <w:rFonts w:eastAsia="Times New Roman"/>
              <w:lang w:val="en-US"/>
            </w:rPr>
            <w:t xml:space="preserve">, </w:t>
          </w:r>
          <w:r w:rsidRPr="00B67618">
            <w:rPr>
              <w:rFonts w:eastAsia="Times New Roman"/>
              <w:i/>
              <w:iCs/>
              <w:lang w:val="en-US"/>
            </w:rPr>
            <w:t>288</w:t>
          </w:r>
          <w:r w:rsidRPr="00B67618">
            <w:rPr>
              <w:rFonts w:eastAsia="Times New Roman"/>
              <w:lang w:val="en-US"/>
            </w:rPr>
            <w:t>. https://doi.org/10.1016/j.lfs.2021.120186</w:t>
          </w:r>
        </w:p>
        <w:p w14:paraId="3495A9A1" w14:textId="77777777" w:rsidR="002A28E9" w:rsidRPr="00B67618" w:rsidRDefault="002A28E9">
          <w:pPr>
            <w:autoSpaceDE w:val="0"/>
            <w:autoSpaceDN w:val="0"/>
            <w:ind w:hanging="480"/>
            <w:divId w:val="114177757"/>
            <w:rPr>
              <w:rFonts w:eastAsia="Times New Roman"/>
              <w:lang w:val="en-US"/>
            </w:rPr>
          </w:pPr>
          <w:r>
            <w:rPr>
              <w:rFonts w:eastAsia="Times New Roman"/>
            </w:rPr>
            <w:t xml:space="preserve">Salazar, F., Nakajima, T., &amp; Alexandrova, T. (2013). </w:t>
          </w:r>
          <w:r w:rsidRPr="00B67618">
            <w:rPr>
              <w:rFonts w:eastAsia="Times New Roman"/>
              <w:i/>
              <w:iCs/>
              <w:lang w:val="en-US"/>
            </w:rPr>
            <w:t>Visual Novels: An Methodology Guideline for Pervasive Educational Games that Favors Discernment</w:t>
          </w:r>
          <w:r w:rsidRPr="00B67618">
            <w:rPr>
              <w:rFonts w:eastAsia="Times New Roman"/>
              <w:lang w:val="en-US"/>
            </w:rPr>
            <w:t>.</w:t>
          </w:r>
        </w:p>
        <w:p w14:paraId="6C996505" w14:textId="77777777" w:rsidR="002A28E9" w:rsidRPr="00B67618" w:rsidRDefault="002A28E9">
          <w:pPr>
            <w:autoSpaceDE w:val="0"/>
            <w:autoSpaceDN w:val="0"/>
            <w:ind w:hanging="480"/>
            <w:divId w:val="1459177405"/>
            <w:rPr>
              <w:rFonts w:eastAsia="Times New Roman"/>
              <w:lang w:val="en-US"/>
            </w:rPr>
          </w:pPr>
          <w:r w:rsidRPr="00B67618">
            <w:rPr>
              <w:rFonts w:eastAsia="Times New Roman"/>
              <w:lang w:val="en-US"/>
            </w:rPr>
            <w:t xml:space="preserve">Salen, K., &amp; Zimmerman, E. (2003a). </w:t>
          </w:r>
          <w:r w:rsidRPr="00B67618">
            <w:rPr>
              <w:rFonts w:eastAsia="Times New Roman"/>
              <w:i/>
              <w:iCs/>
              <w:lang w:val="en-US"/>
            </w:rPr>
            <w:t>Rules of play : game design fundamentals</w:t>
          </w:r>
          <w:r w:rsidRPr="00B67618">
            <w:rPr>
              <w:rFonts w:eastAsia="Times New Roman"/>
              <w:lang w:val="en-US"/>
            </w:rPr>
            <w:t>. MIT Press.</w:t>
          </w:r>
        </w:p>
        <w:p w14:paraId="53C5615C" w14:textId="77777777" w:rsidR="002A28E9" w:rsidRPr="00B67618" w:rsidRDefault="002A28E9">
          <w:pPr>
            <w:autoSpaceDE w:val="0"/>
            <w:autoSpaceDN w:val="0"/>
            <w:ind w:hanging="480"/>
            <w:divId w:val="1286303400"/>
            <w:rPr>
              <w:rFonts w:eastAsia="Times New Roman"/>
              <w:lang w:val="en-US"/>
            </w:rPr>
          </w:pPr>
          <w:r w:rsidRPr="00B67618">
            <w:rPr>
              <w:rFonts w:eastAsia="Times New Roman"/>
              <w:lang w:val="en-US"/>
            </w:rPr>
            <w:t xml:space="preserve">Salen, K., &amp; Zimmerman, E. (2003b). </w:t>
          </w:r>
          <w:r w:rsidRPr="00B67618">
            <w:rPr>
              <w:rFonts w:eastAsia="Times New Roman"/>
              <w:i/>
              <w:iCs/>
              <w:lang w:val="en-US"/>
            </w:rPr>
            <w:t>Rules of play : game design fundamentals</w:t>
          </w:r>
          <w:r w:rsidRPr="00B67618">
            <w:rPr>
              <w:rFonts w:eastAsia="Times New Roman"/>
              <w:lang w:val="en-US"/>
            </w:rPr>
            <w:t>. MIT Press.</w:t>
          </w:r>
        </w:p>
        <w:p w14:paraId="5634D9AB" w14:textId="77777777" w:rsidR="002A28E9" w:rsidRPr="00B67618" w:rsidRDefault="002A28E9">
          <w:pPr>
            <w:autoSpaceDE w:val="0"/>
            <w:autoSpaceDN w:val="0"/>
            <w:ind w:hanging="480"/>
            <w:divId w:val="1006906496"/>
            <w:rPr>
              <w:rFonts w:eastAsia="Times New Roman"/>
              <w:lang w:val="en-US"/>
            </w:rPr>
          </w:pPr>
          <w:r w:rsidRPr="00B67618">
            <w:rPr>
              <w:rFonts w:eastAsia="Times New Roman"/>
              <w:lang w:val="en-US"/>
            </w:rPr>
            <w:t xml:space="preserve">Salen, K., &amp; Zimmerman, E. (2003c). </w:t>
          </w:r>
          <w:r w:rsidRPr="00B67618">
            <w:rPr>
              <w:rFonts w:eastAsia="Times New Roman"/>
              <w:i/>
              <w:iCs/>
              <w:lang w:val="en-US"/>
            </w:rPr>
            <w:t>Rules of play : game design fundamentals</w:t>
          </w:r>
          <w:r w:rsidRPr="00B67618">
            <w:rPr>
              <w:rFonts w:eastAsia="Times New Roman"/>
              <w:lang w:val="en-US"/>
            </w:rPr>
            <w:t>. MIT Press.</w:t>
          </w:r>
        </w:p>
        <w:p w14:paraId="448F4764" w14:textId="77777777" w:rsidR="002A28E9" w:rsidRPr="00B67618" w:rsidRDefault="002A28E9">
          <w:pPr>
            <w:autoSpaceDE w:val="0"/>
            <w:autoSpaceDN w:val="0"/>
            <w:ind w:hanging="480"/>
            <w:divId w:val="1125192918"/>
            <w:rPr>
              <w:rFonts w:eastAsia="Times New Roman"/>
              <w:lang w:val="en-US"/>
            </w:rPr>
          </w:pPr>
          <w:r w:rsidRPr="00B67618">
            <w:rPr>
              <w:rFonts w:eastAsia="Times New Roman"/>
              <w:lang w:val="en-US"/>
            </w:rPr>
            <w:t xml:space="preserve">Samaritans. (2020). </w:t>
          </w:r>
          <w:r w:rsidRPr="00B67618">
            <w:rPr>
              <w:rFonts w:eastAsia="Times New Roman"/>
              <w:i/>
              <w:iCs/>
              <w:lang w:val="en-US"/>
            </w:rPr>
            <w:t>Guidance on depictions of suicide &amp; self-harm in drama &amp; film</w:t>
          </w:r>
          <w:r w:rsidRPr="00B67618">
            <w:rPr>
              <w:rFonts w:eastAsia="Times New Roman"/>
              <w:lang w:val="en-US"/>
            </w:rPr>
            <w:t>.</w:t>
          </w:r>
        </w:p>
        <w:p w14:paraId="47B2B21A" w14:textId="77777777" w:rsidR="002A28E9" w:rsidRPr="00B67618" w:rsidRDefault="002A28E9">
          <w:pPr>
            <w:autoSpaceDE w:val="0"/>
            <w:autoSpaceDN w:val="0"/>
            <w:ind w:hanging="480"/>
            <w:divId w:val="1701590850"/>
            <w:rPr>
              <w:rFonts w:eastAsia="Times New Roman"/>
              <w:lang w:val="en-US"/>
            </w:rPr>
          </w:pPr>
          <w:r w:rsidRPr="00B67618">
            <w:rPr>
              <w:rFonts w:eastAsia="Times New Roman"/>
              <w:lang w:val="en-US"/>
            </w:rPr>
            <w:t xml:space="preserve">Sampat, E. (2017a). </w:t>
          </w:r>
          <w:r w:rsidRPr="00B67618">
            <w:rPr>
              <w:rFonts w:eastAsia="Times New Roman"/>
              <w:i/>
              <w:iCs/>
              <w:lang w:val="en-US"/>
            </w:rPr>
            <w:t>Empathy Engines - Design Games That Are Personal, Political, and Profound</w:t>
          </w:r>
          <w:r w:rsidRPr="00B67618">
            <w:rPr>
              <w:rFonts w:eastAsia="Times New Roman"/>
              <w:lang w:val="en-US"/>
            </w:rPr>
            <w:t>.</w:t>
          </w:r>
        </w:p>
        <w:p w14:paraId="2D676311" w14:textId="77777777" w:rsidR="002A28E9" w:rsidRPr="00B67618" w:rsidRDefault="002A28E9">
          <w:pPr>
            <w:autoSpaceDE w:val="0"/>
            <w:autoSpaceDN w:val="0"/>
            <w:ind w:hanging="480"/>
            <w:divId w:val="164907353"/>
            <w:rPr>
              <w:rFonts w:eastAsia="Times New Roman"/>
              <w:lang w:val="en-US"/>
            </w:rPr>
          </w:pPr>
          <w:r w:rsidRPr="00B67618">
            <w:rPr>
              <w:rFonts w:eastAsia="Times New Roman"/>
              <w:lang w:val="en-US"/>
            </w:rPr>
            <w:t xml:space="preserve">Sampat, E. (2017b). </w:t>
          </w:r>
          <w:r w:rsidRPr="00B67618">
            <w:rPr>
              <w:rFonts w:eastAsia="Times New Roman"/>
              <w:i/>
              <w:iCs/>
              <w:lang w:val="en-US"/>
            </w:rPr>
            <w:t>Empathy Machines - Design Games That Are Personal, Political, and Profound</w:t>
          </w:r>
          <w:r w:rsidRPr="00B67618">
            <w:rPr>
              <w:rFonts w:eastAsia="Times New Roman"/>
              <w:lang w:val="en-US"/>
            </w:rPr>
            <w:t>.</w:t>
          </w:r>
        </w:p>
        <w:p w14:paraId="725051EC" w14:textId="77777777" w:rsidR="002A28E9" w:rsidRDefault="002A28E9">
          <w:pPr>
            <w:autoSpaceDE w:val="0"/>
            <w:autoSpaceDN w:val="0"/>
            <w:ind w:hanging="480"/>
            <w:divId w:val="2117671523"/>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0E63C745" w14:textId="77777777" w:rsidR="002A28E9" w:rsidRPr="00B67618" w:rsidRDefault="002A28E9">
          <w:pPr>
            <w:autoSpaceDE w:val="0"/>
            <w:autoSpaceDN w:val="0"/>
            <w:ind w:hanging="480"/>
            <w:divId w:val="1704550799"/>
            <w:rPr>
              <w:rFonts w:eastAsia="Times New Roman"/>
              <w:lang w:val="en-US"/>
            </w:rPr>
          </w:pPr>
          <w:r w:rsidRPr="00B67618">
            <w:rPr>
              <w:rFonts w:eastAsia="Times New Roman"/>
              <w:lang w:val="en-US"/>
            </w:rPr>
            <w:t xml:space="preserve">Sarfraz, H. (1997). </w:t>
          </w:r>
          <w:r w:rsidRPr="00B67618">
            <w:rPr>
              <w:rFonts w:eastAsia="Times New Roman"/>
              <w:i/>
              <w:iCs/>
              <w:lang w:val="en-US"/>
            </w:rPr>
            <w:t>Alienation: A Theoretical Overview</w:t>
          </w:r>
          <w:r w:rsidRPr="00B67618">
            <w:rPr>
              <w:rFonts w:eastAsia="Times New Roman"/>
              <w:lang w:val="en-US"/>
            </w:rPr>
            <w:t>.</w:t>
          </w:r>
        </w:p>
        <w:p w14:paraId="24E05159" w14:textId="77777777" w:rsidR="002A28E9" w:rsidRDefault="002A28E9">
          <w:pPr>
            <w:autoSpaceDE w:val="0"/>
            <w:autoSpaceDN w:val="0"/>
            <w:ind w:hanging="480"/>
            <w:divId w:val="1292588977"/>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4C9D8E69" w14:textId="77777777" w:rsidR="002A28E9" w:rsidRPr="00B67618" w:rsidRDefault="002A28E9">
          <w:pPr>
            <w:autoSpaceDE w:val="0"/>
            <w:autoSpaceDN w:val="0"/>
            <w:ind w:hanging="480"/>
            <w:divId w:val="1211726060"/>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B67618">
            <w:rPr>
              <w:rFonts w:eastAsia="Times New Roman"/>
              <w:lang w:val="en-US"/>
            </w:rPr>
            <w:t>(n.d.). Retrieved January 16, 2023, from https://www.vodafone.pt/press-releases/2022/12/saude-mental-e-o-tema-da-campanha-de-natal-da-vodafone.html</w:t>
          </w:r>
        </w:p>
        <w:p w14:paraId="536D2C22" w14:textId="77777777" w:rsidR="002A28E9" w:rsidRPr="00B67618" w:rsidRDefault="002A28E9">
          <w:pPr>
            <w:autoSpaceDE w:val="0"/>
            <w:autoSpaceDN w:val="0"/>
            <w:ind w:hanging="480"/>
            <w:divId w:val="359550046"/>
            <w:rPr>
              <w:rFonts w:eastAsia="Times New Roman"/>
              <w:lang w:val="en-US"/>
            </w:rPr>
          </w:pPr>
          <w:r w:rsidRPr="00B67618">
            <w:rPr>
              <w:rFonts w:eastAsia="Times New Roman"/>
              <w:lang w:val="en-US"/>
            </w:rPr>
            <w:lastRenderedPageBreak/>
            <w:t xml:space="preserve">Schmidt, V. (2001). </w:t>
          </w:r>
          <w:r w:rsidRPr="00B67618">
            <w:rPr>
              <w:rFonts w:eastAsia="Times New Roman"/>
              <w:i/>
              <w:iCs/>
              <w:lang w:val="en-US"/>
            </w:rPr>
            <w:t>45 Master Characters - Mythic Models for Creating Original Characters</w:t>
          </w:r>
          <w:r w:rsidRPr="00B67618">
            <w:rPr>
              <w:rFonts w:eastAsia="Times New Roman"/>
              <w:lang w:val="en-US"/>
            </w:rPr>
            <w:t>.</w:t>
          </w:r>
        </w:p>
        <w:p w14:paraId="1E42F3F6" w14:textId="77777777" w:rsidR="002A28E9" w:rsidRPr="00B67618" w:rsidRDefault="002A28E9">
          <w:pPr>
            <w:autoSpaceDE w:val="0"/>
            <w:autoSpaceDN w:val="0"/>
            <w:ind w:hanging="480"/>
            <w:divId w:val="1288008966"/>
            <w:rPr>
              <w:rFonts w:eastAsia="Times New Roman"/>
              <w:lang w:val="en-US"/>
            </w:rPr>
          </w:pPr>
          <w:r w:rsidRPr="00B67618">
            <w:rPr>
              <w:rFonts w:eastAsia="Times New Roman"/>
              <w:i/>
              <w:iCs/>
              <w:lang w:val="en-US"/>
            </w:rPr>
            <w:t>Scottish Highlands | Location, Map, &amp; Facts | Britannica</w:t>
          </w:r>
          <w:r w:rsidRPr="00B67618">
            <w:rPr>
              <w:rFonts w:eastAsia="Times New Roman"/>
              <w:lang w:val="en-US"/>
            </w:rPr>
            <w:t>. (n.d.). Retrieved October 6, 2023, from https://www.britannica.com/place/Highlands-region-Scotland</w:t>
          </w:r>
        </w:p>
        <w:p w14:paraId="0995F585" w14:textId="77777777" w:rsidR="002A28E9" w:rsidRPr="00B67618" w:rsidRDefault="002A28E9">
          <w:pPr>
            <w:autoSpaceDE w:val="0"/>
            <w:autoSpaceDN w:val="0"/>
            <w:ind w:hanging="480"/>
            <w:divId w:val="397484971"/>
            <w:rPr>
              <w:rFonts w:eastAsia="Times New Roman"/>
              <w:lang w:val="en-US"/>
            </w:rPr>
          </w:pPr>
          <w:r>
            <w:rPr>
              <w:rFonts w:eastAsia="Times New Roman"/>
              <w:i/>
              <w:iCs/>
            </w:rPr>
            <w:t>Secretariado Nacional de Liturgia :: Portugal</w:t>
          </w:r>
          <w:r>
            <w:rPr>
              <w:rFonts w:eastAsia="Times New Roman"/>
            </w:rPr>
            <w:t xml:space="preserve">. </w:t>
          </w:r>
          <w:r w:rsidRPr="00B67618">
            <w:rPr>
              <w:rFonts w:eastAsia="Times New Roman"/>
              <w:lang w:val="en-US"/>
            </w:rPr>
            <w:t>(n.d.). Retrieved September 19, 2023, from https://www.liturgia.pt/santos/santo_v.php?cod_santo=50</w:t>
          </w:r>
        </w:p>
        <w:p w14:paraId="58F897ED" w14:textId="77777777" w:rsidR="002A28E9" w:rsidRPr="00B67618" w:rsidRDefault="002A28E9">
          <w:pPr>
            <w:autoSpaceDE w:val="0"/>
            <w:autoSpaceDN w:val="0"/>
            <w:ind w:hanging="480"/>
            <w:divId w:val="1658462180"/>
            <w:rPr>
              <w:rFonts w:eastAsia="Times New Roman"/>
              <w:lang w:val="en-US"/>
            </w:rPr>
          </w:pPr>
          <w:r w:rsidRPr="00B67618">
            <w:rPr>
              <w:rFonts w:eastAsia="Times New Roman"/>
              <w:i/>
              <w:iCs/>
              <w:lang w:val="en-US"/>
            </w:rPr>
            <w:t>See Every Absurd Outfit Jennifer Love Hewitt Wears on Season One of The Client List - Slideshow - Vulture</w:t>
          </w:r>
          <w:r w:rsidRPr="00B67618">
            <w:rPr>
              <w:rFonts w:eastAsia="Times New Roman"/>
              <w:lang w:val="en-US"/>
            </w:rPr>
            <w:t>. (n.d.). Retrieved April 15, 2023, from https://www.vulture.com/2013/03/jennifer-love-hewitt-client-list-fashion-season-one.html</w:t>
          </w:r>
        </w:p>
        <w:p w14:paraId="53E94A2B" w14:textId="77777777" w:rsidR="002A28E9" w:rsidRPr="00B67618" w:rsidRDefault="002A28E9">
          <w:pPr>
            <w:autoSpaceDE w:val="0"/>
            <w:autoSpaceDN w:val="0"/>
            <w:ind w:hanging="480"/>
            <w:divId w:val="295723500"/>
            <w:rPr>
              <w:rFonts w:eastAsia="Times New Roman"/>
              <w:lang w:val="en-US"/>
            </w:rPr>
          </w:pPr>
          <w:r w:rsidRPr="00B67618">
            <w:rPr>
              <w:rFonts w:eastAsia="Times New Roman"/>
              <w:lang w:val="en-US"/>
            </w:rPr>
            <w:t xml:space="preserve">Sharma, A., Madaan, V., &amp; Petty, F. D. (2006). Exercise for Mental Health. </w:t>
          </w:r>
          <w:r w:rsidRPr="00B67618">
            <w:rPr>
              <w:rFonts w:eastAsia="Times New Roman"/>
              <w:i/>
              <w:iCs/>
              <w:lang w:val="en-US"/>
            </w:rPr>
            <w:t>Primary Care Companion to The Journal of Clinical Psychiatry</w:t>
          </w:r>
          <w:r w:rsidRPr="00B67618">
            <w:rPr>
              <w:rFonts w:eastAsia="Times New Roman"/>
              <w:lang w:val="en-US"/>
            </w:rPr>
            <w:t xml:space="preserve">, </w:t>
          </w:r>
          <w:r w:rsidRPr="00B67618">
            <w:rPr>
              <w:rFonts w:eastAsia="Times New Roman"/>
              <w:i/>
              <w:iCs/>
              <w:lang w:val="en-US"/>
            </w:rPr>
            <w:t>8</w:t>
          </w:r>
          <w:r w:rsidRPr="00B67618">
            <w:rPr>
              <w:rFonts w:eastAsia="Times New Roman"/>
              <w:lang w:val="en-US"/>
            </w:rPr>
            <w:t>(2), 106. https://doi.org/10.4088/PCC.V08N0208A</w:t>
          </w:r>
        </w:p>
        <w:p w14:paraId="37CF431D" w14:textId="77777777" w:rsidR="002A28E9" w:rsidRDefault="002A28E9">
          <w:pPr>
            <w:autoSpaceDE w:val="0"/>
            <w:autoSpaceDN w:val="0"/>
            <w:ind w:hanging="480"/>
            <w:divId w:val="1260143963"/>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254E942A" w14:textId="77777777" w:rsidR="002A28E9" w:rsidRPr="00B67618" w:rsidRDefault="002A28E9">
          <w:pPr>
            <w:autoSpaceDE w:val="0"/>
            <w:autoSpaceDN w:val="0"/>
            <w:ind w:hanging="480"/>
            <w:divId w:val="1622568395"/>
            <w:rPr>
              <w:rFonts w:eastAsia="Times New Roman"/>
              <w:lang w:val="en-US"/>
            </w:rPr>
          </w:pPr>
          <w:r w:rsidRPr="00B67618">
            <w:rPr>
              <w:rFonts w:eastAsia="Times New Roman"/>
              <w:lang w:val="en-US"/>
            </w:rPr>
            <w:t xml:space="preserve">Sinha, R. (2008). Chronic Stress, Drug Use, and Vulnerability to Addiction. </w:t>
          </w:r>
          <w:r w:rsidRPr="00B67618">
            <w:rPr>
              <w:rFonts w:eastAsia="Times New Roman"/>
              <w:i/>
              <w:iCs/>
              <w:lang w:val="en-US"/>
            </w:rPr>
            <w:t>Annals of the New York Academy of Sciences</w:t>
          </w:r>
          <w:r w:rsidRPr="00B67618">
            <w:rPr>
              <w:rFonts w:eastAsia="Times New Roman"/>
              <w:lang w:val="en-US"/>
            </w:rPr>
            <w:t xml:space="preserve">, </w:t>
          </w:r>
          <w:r w:rsidRPr="00B67618">
            <w:rPr>
              <w:rFonts w:eastAsia="Times New Roman"/>
              <w:i/>
              <w:iCs/>
              <w:lang w:val="en-US"/>
            </w:rPr>
            <w:t>1141</w:t>
          </w:r>
          <w:r w:rsidRPr="00B67618">
            <w:rPr>
              <w:rFonts w:eastAsia="Times New Roman"/>
              <w:lang w:val="en-US"/>
            </w:rPr>
            <w:t>, 105. https://doi.org/10.1196/ANNALS.1441.030</w:t>
          </w:r>
        </w:p>
        <w:p w14:paraId="5296E6EC" w14:textId="77777777" w:rsidR="002A28E9" w:rsidRPr="00B67618" w:rsidRDefault="002A28E9">
          <w:pPr>
            <w:autoSpaceDE w:val="0"/>
            <w:autoSpaceDN w:val="0"/>
            <w:ind w:hanging="480"/>
            <w:divId w:val="948663984"/>
            <w:rPr>
              <w:rFonts w:eastAsia="Times New Roman"/>
              <w:lang w:val="en-US"/>
            </w:rPr>
          </w:pPr>
          <w:r>
            <w:rPr>
              <w:rFonts w:eastAsia="Times New Roman"/>
            </w:rPr>
            <w:t xml:space="preserve">Sinha, R., &amp; Jastreboff, A. M. (2013). </w:t>
          </w:r>
          <w:r w:rsidRPr="00B67618">
            <w:rPr>
              <w:rFonts w:eastAsia="Times New Roman"/>
              <w:lang w:val="en-US"/>
            </w:rPr>
            <w:t xml:space="preserve">Stress as a common risk factor for obesity and addiction. </w:t>
          </w:r>
          <w:r w:rsidRPr="00B67618">
            <w:rPr>
              <w:rFonts w:eastAsia="Times New Roman"/>
              <w:i/>
              <w:iCs/>
              <w:lang w:val="en-US"/>
            </w:rPr>
            <w:t>Biological Psychiatry</w:t>
          </w:r>
          <w:r w:rsidRPr="00B67618">
            <w:rPr>
              <w:rFonts w:eastAsia="Times New Roman"/>
              <w:lang w:val="en-US"/>
            </w:rPr>
            <w:t xml:space="preserve">, </w:t>
          </w:r>
          <w:r w:rsidRPr="00B67618">
            <w:rPr>
              <w:rFonts w:eastAsia="Times New Roman"/>
              <w:i/>
              <w:iCs/>
              <w:lang w:val="en-US"/>
            </w:rPr>
            <w:t>73</w:t>
          </w:r>
          <w:r w:rsidRPr="00B67618">
            <w:rPr>
              <w:rFonts w:eastAsia="Times New Roman"/>
              <w:lang w:val="en-US"/>
            </w:rPr>
            <w:t>(9), 827–835. https://doi.org/10.1016/J.BIOPSYCH.2013.01.032</w:t>
          </w:r>
        </w:p>
        <w:p w14:paraId="0225D982" w14:textId="77777777" w:rsidR="002A28E9" w:rsidRPr="00B67618" w:rsidRDefault="002A28E9">
          <w:pPr>
            <w:autoSpaceDE w:val="0"/>
            <w:autoSpaceDN w:val="0"/>
            <w:ind w:hanging="480"/>
            <w:divId w:val="1774282625"/>
            <w:rPr>
              <w:rFonts w:eastAsia="Times New Roman"/>
              <w:lang w:val="en-US"/>
            </w:rPr>
          </w:pPr>
          <w:r w:rsidRPr="00B67618">
            <w:rPr>
              <w:rFonts w:eastAsia="Times New Roman"/>
              <w:lang w:val="en-US"/>
            </w:rPr>
            <w:t xml:space="preserve">Sloan, R. (2015a). </w:t>
          </w:r>
          <w:r w:rsidRPr="00B67618">
            <w:rPr>
              <w:rFonts w:eastAsia="Times New Roman"/>
              <w:i/>
              <w:iCs/>
              <w:lang w:val="en-US"/>
            </w:rPr>
            <w:t>Virtual Character Design for Games and Interactive Media</w:t>
          </w:r>
          <w:r w:rsidRPr="00B67618">
            <w:rPr>
              <w:rFonts w:eastAsia="Times New Roman"/>
              <w:lang w:val="en-US"/>
            </w:rPr>
            <w:t>.</w:t>
          </w:r>
        </w:p>
        <w:p w14:paraId="011607AD" w14:textId="77777777" w:rsidR="002A28E9" w:rsidRPr="00B67618" w:rsidRDefault="002A28E9">
          <w:pPr>
            <w:autoSpaceDE w:val="0"/>
            <w:autoSpaceDN w:val="0"/>
            <w:ind w:hanging="480"/>
            <w:divId w:val="1909266845"/>
            <w:rPr>
              <w:rFonts w:eastAsia="Times New Roman"/>
              <w:lang w:val="en-US"/>
            </w:rPr>
          </w:pPr>
          <w:r w:rsidRPr="00B67618">
            <w:rPr>
              <w:rFonts w:eastAsia="Times New Roman"/>
              <w:lang w:val="en-US"/>
            </w:rPr>
            <w:t xml:space="preserve">Sloan, R. (2015b). </w:t>
          </w:r>
          <w:r w:rsidRPr="00B67618">
            <w:rPr>
              <w:rFonts w:eastAsia="Times New Roman"/>
              <w:i/>
              <w:iCs/>
              <w:lang w:val="en-US"/>
            </w:rPr>
            <w:t>Virtual Character Design for Games and Interactive Media</w:t>
          </w:r>
          <w:r w:rsidRPr="00B67618">
            <w:rPr>
              <w:rFonts w:eastAsia="Times New Roman"/>
              <w:lang w:val="en-US"/>
            </w:rPr>
            <w:t>.</w:t>
          </w:r>
        </w:p>
        <w:p w14:paraId="45313B36" w14:textId="77777777" w:rsidR="002A28E9" w:rsidRPr="00B67618" w:rsidRDefault="002A28E9">
          <w:pPr>
            <w:autoSpaceDE w:val="0"/>
            <w:autoSpaceDN w:val="0"/>
            <w:ind w:hanging="480"/>
            <w:divId w:val="642782208"/>
            <w:rPr>
              <w:rFonts w:eastAsia="Times New Roman"/>
              <w:lang w:val="en-US"/>
            </w:rPr>
          </w:pPr>
          <w:r w:rsidRPr="00B67618">
            <w:rPr>
              <w:rFonts w:eastAsia="Times New Roman"/>
              <w:lang w:val="en-US"/>
            </w:rPr>
            <w:t xml:space="preserve">Sloan, R. J. S. (2015). </w:t>
          </w:r>
          <w:r w:rsidRPr="00B67618">
            <w:rPr>
              <w:rFonts w:eastAsia="Times New Roman"/>
              <w:i/>
              <w:iCs/>
              <w:lang w:val="en-US"/>
            </w:rPr>
            <w:t>Virtual Character Design for Games and Interactive Media</w:t>
          </w:r>
          <w:r w:rsidRPr="00B67618">
            <w:rPr>
              <w:rFonts w:eastAsia="Times New Roman"/>
              <w:lang w:val="en-US"/>
            </w:rPr>
            <w:t>.</w:t>
          </w:r>
        </w:p>
        <w:p w14:paraId="0CB95C68" w14:textId="77777777" w:rsidR="002A28E9" w:rsidRPr="00B67618" w:rsidRDefault="002A28E9">
          <w:pPr>
            <w:autoSpaceDE w:val="0"/>
            <w:autoSpaceDN w:val="0"/>
            <w:ind w:hanging="480"/>
            <w:divId w:val="1415933896"/>
            <w:rPr>
              <w:rFonts w:eastAsia="Times New Roman"/>
              <w:lang w:val="en-US"/>
            </w:rPr>
          </w:pPr>
          <w:r w:rsidRPr="00B67618">
            <w:rPr>
              <w:rFonts w:eastAsia="Times New Roman"/>
              <w:i/>
              <w:iCs/>
              <w:lang w:val="en-US"/>
            </w:rPr>
            <w:t>Snow White and the Seven Dwarfs (1937, David Hand) — Essays and Criticism for the Film Enthusiast | Kinetoscope Film Journal</w:t>
          </w:r>
          <w:r w:rsidRPr="00B67618">
            <w:rPr>
              <w:rFonts w:eastAsia="Times New Roman"/>
              <w:lang w:val="en-US"/>
            </w:rPr>
            <w:t>. (n.d.). Retrieved September 13, 2023, from https://kinetoscope.org/blog/snow-white</w:t>
          </w:r>
        </w:p>
        <w:p w14:paraId="3E1AC7B1" w14:textId="77777777" w:rsidR="002A28E9" w:rsidRPr="00B67618" w:rsidRDefault="002A28E9">
          <w:pPr>
            <w:autoSpaceDE w:val="0"/>
            <w:autoSpaceDN w:val="0"/>
            <w:ind w:hanging="480"/>
            <w:divId w:val="2081363045"/>
            <w:rPr>
              <w:rFonts w:eastAsia="Times New Roman"/>
              <w:lang w:val="en-US"/>
            </w:rPr>
          </w:pPr>
          <w:r w:rsidRPr="00B67618">
            <w:rPr>
              <w:rFonts w:eastAsia="Times New Roman"/>
              <w:i/>
              <w:iCs/>
              <w:lang w:val="en-US"/>
            </w:rPr>
            <w:t>Snow White and the Seven Dwarfs Old Hag and Snow White Production | Lot #95161 | Heritage Auctions</w:t>
          </w:r>
          <w:r w:rsidRPr="00B67618">
            <w:rPr>
              <w:rFonts w:eastAsia="Times New Roman"/>
              <w:lang w:val="en-US"/>
            </w:rPr>
            <w:t>. (n.d.). Retrieved September 13, 2023, from https://comics.ha.com/itm/animation-art/production-cel/snow-white-and-the-seven-dwarfs-old-hag-and-snow-white-production-cel-courvoisier-setup-walt-disney-1937-/a/7171-95161.s</w:t>
          </w:r>
        </w:p>
        <w:p w14:paraId="246B96D6" w14:textId="77777777" w:rsidR="002A28E9" w:rsidRDefault="002A28E9">
          <w:pPr>
            <w:autoSpaceDE w:val="0"/>
            <w:autoSpaceDN w:val="0"/>
            <w:ind w:hanging="480"/>
            <w:divId w:val="1860004000"/>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4E8658CC" w14:textId="77777777" w:rsidR="002A28E9" w:rsidRPr="00B67618" w:rsidRDefault="002A28E9">
          <w:pPr>
            <w:autoSpaceDE w:val="0"/>
            <w:autoSpaceDN w:val="0"/>
            <w:ind w:hanging="480"/>
            <w:divId w:val="1576547505"/>
            <w:rPr>
              <w:rFonts w:eastAsia="Times New Roman"/>
              <w:lang w:val="en-US"/>
            </w:rPr>
          </w:pPr>
          <w:r w:rsidRPr="00B67618">
            <w:rPr>
              <w:rFonts w:eastAsia="Times New Roman"/>
              <w:i/>
              <w:iCs/>
              <w:lang w:val="en-US"/>
            </w:rPr>
            <w:t>Spontaneous or Impulsive? How to Know, What to Do - CHADD</w:t>
          </w:r>
          <w:r w:rsidRPr="00B67618">
            <w:rPr>
              <w:rFonts w:eastAsia="Times New Roman"/>
              <w:lang w:val="en-US"/>
            </w:rPr>
            <w:t>. (n.d.). Retrieved September 10, 2023, from https://chadd.org/attention-article/spontaneous-or-impulsive-how-to-know-what-to-do/</w:t>
          </w:r>
        </w:p>
        <w:p w14:paraId="130967C6" w14:textId="77777777" w:rsidR="002A28E9" w:rsidRPr="00B67618" w:rsidRDefault="002A28E9">
          <w:pPr>
            <w:autoSpaceDE w:val="0"/>
            <w:autoSpaceDN w:val="0"/>
            <w:ind w:hanging="480"/>
            <w:divId w:val="1916469744"/>
            <w:rPr>
              <w:rFonts w:eastAsia="Times New Roman"/>
              <w:lang w:val="en-US"/>
            </w:rPr>
          </w:pPr>
          <w:r w:rsidRPr="00B67618">
            <w:rPr>
              <w:rFonts w:eastAsia="Times New Roman"/>
              <w:lang w:val="en-US"/>
            </w:rPr>
            <w:t xml:space="preserve">Srivastava, R. (2023). </w:t>
          </w:r>
          <w:r w:rsidRPr="00B67618">
            <w:rPr>
              <w:rFonts w:eastAsia="Times New Roman"/>
              <w:i/>
              <w:iCs/>
              <w:lang w:val="en-US"/>
            </w:rPr>
            <w:t>Screenwriter Vs Scriptwriter: Know the Difference</w:t>
          </w:r>
          <w:r w:rsidRPr="00B67618">
            <w:rPr>
              <w:rFonts w:eastAsia="Times New Roman"/>
              <w:lang w:val="en-US"/>
            </w:rPr>
            <w:t>. https://www.shiksha.com/mass-communication-media/articles/screenwriter-vs-scriptwriter-know-the-difference-blogId-112855</w:t>
          </w:r>
        </w:p>
        <w:p w14:paraId="6ADECC5A" w14:textId="77777777" w:rsidR="002A28E9" w:rsidRPr="00B67618" w:rsidRDefault="002A28E9">
          <w:pPr>
            <w:autoSpaceDE w:val="0"/>
            <w:autoSpaceDN w:val="0"/>
            <w:ind w:hanging="480"/>
            <w:divId w:val="1496144390"/>
            <w:rPr>
              <w:rFonts w:eastAsia="Times New Roman"/>
              <w:lang w:val="en-US"/>
            </w:rPr>
          </w:pPr>
          <w:r w:rsidRPr="00B67618">
            <w:rPr>
              <w:rFonts w:eastAsia="Times New Roman"/>
              <w:lang w:val="en-US"/>
            </w:rPr>
            <w:t xml:space="preserve">Starr, P. (2007). </w:t>
          </w:r>
          <w:r w:rsidRPr="00B67618">
            <w:rPr>
              <w:rFonts w:eastAsia="Times New Roman"/>
              <w:i/>
              <w:iCs/>
              <w:lang w:val="en-US"/>
            </w:rPr>
            <w:t>Why Liberalism Works</w:t>
          </w:r>
          <w:r w:rsidRPr="00B67618">
            <w:rPr>
              <w:rFonts w:eastAsia="Times New Roman"/>
              <w:lang w:val="en-US"/>
            </w:rPr>
            <w:t>.</w:t>
          </w:r>
        </w:p>
        <w:p w14:paraId="00528618" w14:textId="77777777" w:rsidR="002A28E9" w:rsidRPr="00B67618" w:rsidRDefault="002A28E9">
          <w:pPr>
            <w:autoSpaceDE w:val="0"/>
            <w:autoSpaceDN w:val="0"/>
            <w:ind w:hanging="480"/>
            <w:divId w:val="1227375126"/>
            <w:rPr>
              <w:rFonts w:eastAsia="Times New Roman"/>
              <w:lang w:val="en-US"/>
            </w:rPr>
          </w:pPr>
          <w:r w:rsidRPr="00B67618">
            <w:rPr>
              <w:rFonts w:eastAsia="Times New Roman"/>
              <w:i/>
              <w:iCs/>
              <w:lang w:val="en-US"/>
            </w:rPr>
            <w:t>State pension age changes and retirement age increases | Age UK</w:t>
          </w:r>
          <w:r w:rsidRPr="00B67618">
            <w:rPr>
              <w:rFonts w:eastAsia="Times New Roman"/>
              <w:lang w:val="en-US"/>
            </w:rPr>
            <w:t>. (n.d.). Retrieved August 25, 2023, from https://www.ageuk.org.uk/information-advice/money-legal/pensions/state-pension/changes-to-state-pension-age/</w:t>
          </w:r>
        </w:p>
        <w:p w14:paraId="78EF01AF" w14:textId="77777777" w:rsidR="002A28E9" w:rsidRPr="00B67618" w:rsidRDefault="002A28E9">
          <w:pPr>
            <w:autoSpaceDE w:val="0"/>
            <w:autoSpaceDN w:val="0"/>
            <w:ind w:hanging="480"/>
            <w:divId w:val="1550070619"/>
            <w:rPr>
              <w:rFonts w:eastAsia="Times New Roman"/>
              <w:lang w:val="en-US"/>
            </w:rPr>
          </w:pPr>
          <w:r w:rsidRPr="00B67618">
            <w:rPr>
              <w:rFonts w:eastAsia="Times New Roman"/>
              <w:lang w:val="en-US"/>
            </w:rPr>
            <w:lastRenderedPageBreak/>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B67618">
            <w:rPr>
              <w:rFonts w:eastAsia="Times New Roman"/>
              <w:i/>
              <w:iCs/>
              <w:lang w:val="en-US"/>
            </w:rPr>
            <w:t>BMC Medicine</w:t>
          </w:r>
          <w:r w:rsidRPr="00B67618">
            <w:rPr>
              <w:rFonts w:eastAsia="Times New Roman"/>
              <w:lang w:val="en-US"/>
            </w:rPr>
            <w:t xml:space="preserve">, </w:t>
          </w:r>
          <w:r w:rsidRPr="00B67618">
            <w:rPr>
              <w:rFonts w:eastAsia="Times New Roman"/>
              <w:i/>
              <w:iCs/>
              <w:lang w:val="en-US"/>
            </w:rPr>
            <w:t>18</w:t>
          </w:r>
          <w:r w:rsidRPr="00B67618">
            <w:rPr>
              <w:rFonts w:eastAsia="Times New Roman"/>
              <w:lang w:val="en-US"/>
            </w:rPr>
            <w:t>(1), 1–24. https://doi.org/10.1186/S12916-020-1495-2/FIGURES/17</w:t>
          </w:r>
        </w:p>
        <w:p w14:paraId="042094E9" w14:textId="77777777" w:rsidR="002A28E9" w:rsidRPr="00B67618" w:rsidRDefault="002A28E9">
          <w:pPr>
            <w:autoSpaceDE w:val="0"/>
            <w:autoSpaceDN w:val="0"/>
            <w:ind w:hanging="480"/>
            <w:divId w:val="991953232"/>
            <w:rPr>
              <w:rFonts w:eastAsia="Times New Roman"/>
              <w:lang w:val="en-US"/>
            </w:rPr>
          </w:pPr>
          <w:r w:rsidRPr="00B67618">
            <w:rPr>
              <w:rFonts w:eastAsia="Times New Roman"/>
              <w:lang w:val="en-US"/>
            </w:rPr>
            <w:t xml:space="preserve">Stevenson, J., Osborne, M., Aibel, J., Berger, G., Reiff, E., &amp; Voris, C. (2008). </w:t>
          </w:r>
          <w:r w:rsidRPr="00B67618">
            <w:rPr>
              <w:rFonts w:eastAsia="Times New Roman"/>
              <w:i/>
              <w:iCs/>
              <w:lang w:val="en-US"/>
            </w:rPr>
            <w:t>Kung Fu Panda</w:t>
          </w:r>
          <w:r w:rsidRPr="00B67618">
            <w:rPr>
              <w:rFonts w:eastAsia="Times New Roman"/>
              <w:lang w:val="en-US"/>
            </w:rPr>
            <w:t>. DreamWorks.</w:t>
          </w:r>
        </w:p>
        <w:p w14:paraId="70FD5395" w14:textId="77777777" w:rsidR="002A28E9" w:rsidRPr="00B67618" w:rsidRDefault="002A28E9">
          <w:pPr>
            <w:autoSpaceDE w:val="0"/>
            <w:autoSpaceDN w:val="0"/>
            <w:ind w:hanging="480"/>
            <w:divId w:val="1751542052"/>
            <w:rPr>
              <w:rFonts w:eastAsia="Times New Roman"/>
              <w:lang w:val="en-US"/>
            </w:rPr>
          </w:pPr>
          <w:r w:rsidRPr="00B67618">
            <w:rPr>
              <w:rFonts w:eastAsia="Times New Roman"/>
              <w:lang w:val="en-US"/>
            </w:rPr>
            <w:t xml:space="preserve">Suits, B. (1978). </w:t>
          </w:r>
          <w:r w:rsidRPr="00B67618">
            <w:rPr>
              <w:rFonts w:eastAsia="Times New Roman"/>
              <w:i/>
              <w:iCs/>
              <w:lang w:val="en-US"/>
            </w:rPr>
            <w:t>The Grasshopper: Games, Life and Utopia</w:t>
          </w:r>
          <w:r w:rsidRPr="00B67618">
            <w:rPr>
              <w:rFonts w:eastAsia="Times New Roman"/>
              <w:lang w:val="en-US"/>
            </w:rPr>
            <w:t>.</w:t>
          </w:r>
        </w:p>
        <w:p w14:paraId="417C6A06" w14:textId="77777777" w:rsidR="002A28E9" w:rsidRPr="00B67618" w:rsidRDefault="002A28E9">
          <w:pPr>
            <w:autoSpaceDE w:val="0"/>
            <w:autoSpaceDN w:val="0"/>
            <w:ind w:hanging="480"/>
            <w:divId w:val="691496497"/>
            <w:rPr>
              <w:rFonts w:eastAsia="Times New Roman"/>
              <w:lang w:val="en-US"/>
            </w:rPr>
          </w:pPr>
          <w:r w:rsidRPr="00B67618">
            <w:rPr>
              <w:rFonts w:eastAsia="Times New Roman"/>
              <w:lang w:val="en-US"/>
            </w:rPr>
            <w:t xml:space="preserve">Sullivan, D., &amp; Critten, J. (2014). </w:t>
          </w:r>
          <w:r w:rsidRPr="00B67618">
            <w:rPr>
              <w:rFonts w:eastAsia="Times New Roman"/>
              <w:i/>
              <w:iCs/>
              <w:lang w:val="en-US"/>
            </w:rPr>
            <w:t>Adventures in Research: Creating a video game textbook for an information literacy course</w:t>
          </w:r>
          <w:r w:rsidRPr="00B67618">
            <w:rPr>
              <w:rFonts w:eastAsia="Times New Roman"/>
              <w:lang w:val="en-US"/>
            </w:rPr>
            <w:t>.</w:t>
          </w:r>
        </w:p>
        <w:p w14:paraId="5CFC3B6C" w14:textId="77777777" w:rsidR="002A28E9" w:rsidRPr="00B67618" w:rsidRDefault="002A28E9">
          <w:pPr>
            <w:autoSpaceDE w:val="0"/>
            <w:autoSpaceDN w:val="0"/>
            <w:ind w:hanging="480"/>
            <w:divId w:val="120389887"/>
            <w:rPr>
              <w:rFonts w:eastAsia="Times New Roman"/>
              <w:lang w:val="en-US"/>
            </w:rPr>
          </w:pPr>
          <w:r>
            <w:rPr>
              <w:rFonts w:eastAsia="Times New Roman"/>
              <w:i/>
              <w:iCs/>
            </w:rPr>
            <w:t>susceptibilidade - Dicionário Online Priberam de Português</w:t>
          </w:r>
          <w:r>
            <w:rPr>
              <w:rFonts w:eastAsia="Times New Roman"/>
            </w:rPr>
            <w:t xml:space="preserve">. </w:t>
          </w:r>
          <w:r w:rsidRPr="00B67618">
            <w:rPr>
              <w:rFonts w:eastAsia="Times New Roman"/>
              <w:lang w:val="en-US"/>
            </w:rPr>
            <w:t>(n.d.). Retrieved September 10, 2023, from https://dicionario.priberam.org/susceptibilidade</w:t>
          </w:r>
        </w:p>
        <w:p w14:paraId="538096DE" w14:textId="77777777" w:rsidR="002A28E9" w:rsidRPr="00B67618" w:rsidRDefault="002A28E9">
          <w:pPr>
            <w:autoSpaceDE w:val="0"/>
            <w:autoSpaceDN w:val="0"/>
            <w:ind w:hanging="480"/>
            <w:divId w:val="1009985065"/>
            <w:rPr>
              <w:rFonts w:eastAsia="Times New Roman"/>
              <w:lang w:val="en-US"/>
            </w:rPr>
          </w:pPr>
          <w:r w:rsidRPr="00B67618">
            <w:rPr>
              <w:rFonts w:eastAsia="Times New Roman"/>
              <w:lang w:val="en-US"/>
            </w:rPr>
            <w:t xml:space="preserve">Tam, K. P. (2013). Dispositional empathy with nature. </w:t>
          </w:r>
          <w:r w:rsidRPr="00B67618">
            <w:rPr>
              <w:rFonts w:eastAsia="Times New Roman"/>
              <w:i/>
              <w:iCs/>
              <w:lang w:val="en-US"/>
            </w:rPr>
            <w:t>Journal of Environmental Psychology</w:t>
          </w:r>
          <w:r w:rsidRPr="00B67618">
            <w:rPr>
              <w:rFonts w:eastAsia="Times New Roman"/>
              <w:lang w:val="en-US"/>
            </w:rPr>
            <w:t xml:space="preserve">, </w:t>
          </w:r>
          <w:r w:rsidRPr="00B67618">
            <w:rPr>
              <w:rFonts w:eastAsia="Times New Roman"/>
              <w:i/>
              <w:iCs/>
              <w:lang w:val="en-US"/>
            </w:rPr>
            <w:t>35</w:t>
          </w:r>
          <w:r w:rsidRPr="00B67618">
            <w:rPr>
              <w:rFonts w:eastAsia="Times New Roman"/>
              <w:lang w:val="en-US"/>
            </w:rPr>
            <w:t>, 92–104. https://doi.org/10.1016/J.JENVP.2013.05.004</w:t>
          </w:r>
        </w:p>
        <w:p w14:paraId="0728AD6D" w14:textId="77777777" w:rsidR="002A28E9" w:rsidRPr="00B67618" w:rsidRDefault="002A28E9">
          <w:pPr>
            <w:autoSpaceDE w:val="0"/>
            <w:autoSpaceDN w:val="0"/>
            <w:ind w:hanging="480"/>
            <w:divId w:val="1974168378"/>
            <w:rPr>
              <w:rFonts w:eastAsia="Times New Roman"/>
              <w:lang w:val="en-US"/>
            </w:rPr>
          </w:pPr>
          <w:r>
            <w:rPr>
              <w:rFonts w:eastAsia="Times New Roman"/>
            </w:rPr>
            <w:t xml:space="preserve">Tanujaya, B., Prahmana, R., &amp; Mumu, J. (2023). </w:t>
          </w:r>
          <w:r w:rsidRPr="00B67618">
            <w:rPr>
              <w:rFonts w:eastAsia="Times New Roman"/>
              <w:i/>
              <w:iCs/>
              <w:lang w:val="en-US"/>
            </w:rPr>
            <w:t>Likert Scale in Social Sciences Research: Problems and Difficulties</w:t>
          </w:r>
          <w:r w:rsidRPr="00B67618">
            <w:rPr>
              <w:rFonts w:eastAsia="Times New Roman"/>
              <w:lang w:val="en-US"/>
            </w:rPr>
            <w:t>.</w:t>
          </w:r>
        </w:p>
        <w:p w14:paraId="3E91DBDB" w14:textId="77777777" w:rsidR="002A28E9" w:rsidRPr="00B67618" w:rsidRDefault="002A28E9">
          <w:pPr>
            <w:autoSpaceDE w:val="0"/>
            <w:autoSpaceDN w:val="0"/>
            <w:ind w:hanging="480"/>
            <w:divId w:val="1001271690"/>
            <w:rPr>
              <w:rFonts w:eastAsia="Times New Roman"/>
              <w:lang w:val="en-US"/>
            </w:rPr>
          </w:pPr>
          <w:r w:rsidRPr="00B67618">
            <w:rPr>
              <w:rFonts w:eastAsia="Times New Roman"/>
              <w:i/>
              <w:iCs/>
              <w:lang w:val="en-US"/>
            </w:rPr>
            <w:t>temporary insanity | Wex | US Law | LII / Legal Information Institute</w:t>
          </w:r>
          <w:r w:rsidRPr="00B67618">
            <w:rPr>
              <w:rFonts w:eastAsia="Times New Roman"/>
              <w:lang w:val="en-US"/>
            </w:rPr>
            <w:t>. (n.d.). Retrieved September 20, 2023, from https://www.law.cornell.edu/wex/temporary_insanity</w:t>
          </w:r>
        </w:p>
        <w:p w14:paraId="7CAC2F4E" w14:textId="77777777" w:rsidR="002A28E9" w:rsidRPr="00B67618" w:rsidRDefault="002A28E9">
          <w:pPr>
            <w:autoSpaceDE w:val="0"/>
            <w:autoSpaceDN w:val="0"/>
            <w:ind w:hanging="480"/>
            <w:divId w:val="183443504"/>
            <w:rPr>
              <w:rFonts w:eastAsia="Times New Roman"/>
              <w:lang w:val="en-US"/>
            </w:rPr>
          </w:pPr>
          <w:r w:rsidRPr="00B67618">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B67618">
            <w:rPr>
              <w:rFonts w:eastAsia="Times New Roman"/>
              <w:i/>
              <w:iCs/>
              <w:lang w:val="en-US"/>
            </w:rPr>
            <w:t>Acta Psychiatrica Scandinavica</w:t>
          </w:r>
          <w:r w:rsidRPr="00B67618">
            <w:rPr>
              <w:rFonts w:eastAsia="Times New Roman"/>
              <w:lang w:val="en-US"/>
            </w:rPr>
            <w:t xml:space="preserve">, </w:t>
          </w:r>
          <w:r w:rsidRPr="00B67618">
            <w:rPr>
              <w:rFonts w:eastAsia="Times New Roman"/>
              <w:i/>
              <w:iCs/>
              <w:lang w:val="en-US"/>
            </w:rPr>
            <w:t>136</w:t>
          </w:r>
          <w:r w:rsidRPr="00B67618">
            <w:rPr>
              <w:rFonts w:eastAsia="Times New Roman"/>
              <w:lang w:val="en-US"/>
            </w:rPr>
            <w:t>(3), 300–312. https://doi.org/10.1111/ACPS.12753</w:t>
          </w:r>
        </w:p>
        <w:p w14:paraId="749FBFDD" w14:textId="77777777" w:rsidR="002A28E9" w:rsidRPr="00B67618" w:rsidRDefault="002A28E9">
          <w:pPr>
            <w:autoSpaceDE w:val="0"/>
            <w:autoSpaceDN w:val="0"/>
            <w:ind w:hanging="480"/>
            <w:divId w:val="1357077297"/>
            <w:rPr>
              <w:rFonts w:eastAsia="Times New Roman"/>
              <w:lang w:val="en-US"/>
            </w:rPr>
          </w:pPr>
          <w:r w:rsidRPr="00B67618">
            <w:rPr>
              <w:rFonts w:eastAsia="Times New Roman"/>
              <w:lang w:val="en-US"/>
            </w:rPr>
            <w:t xml:space="preserve">The Action Alliance. (n.d.). </w:t>
          </w:r>
          <w:r w:rsidRPr="00B67618">
            <w:rPr>
              <w:rFonts w:eastAsia="Times New Roman"/>
              <w:i/>
              <w:iCs/>
              <w:lang w:val="en-US"/>
            </w:rPr>
            <w:t>National Recommendations for Depicting Suicide - Guidance to help content creators craft stories about survival, hope, and healing—aimed at saving lives and restoring hope</w:t>
          </w:r>
          <w:r w:rsidRPr="00B67618">
            <w:rPr>
              <w:rFonts w:eastAsia="Times New Roman"/>
              <w:lang w:val="en-US"/>
            </w:rPr>
            <w:t>.</w:t>
          </w:r>
        </w:p>
        <w:p w14:paraId="2F907D4B" w14:textId="77777777" w:rsidR="002A28E9" w:rsidRPr="00B67618" w:rsidRDefault="002A28E9">
          <w:pPr>
            <w:autoSpaceDE w:val="0"/>
            <w:autoSpaceDN w:val="0"/>
            <w:ind w:hanging="480"/>
            <w:divId w:val="2117796407"/>
            <w:rPr>
              <w:rFonts w:eastAsia="Times New Roman"/>
              <w:lang w:val="en-US"/>
            </w:rPr>
          </w:pPr>
          <w:r w:rsidRPr="00B67618">
            <w:rPr>
              <w:rFonts w:eastAsia="Times New Roman"/>
              <w:i/>
              <w:iCs/>
              <w:lang w:val="en-US"/>
            </w:rPr>
            <w:t>The Big Five Factors &amp; 30 Facets - 01 689 606 552</w:t>
          </w:r>
          <w:r w:rsidRPr="00B67618">
            <w:rPr>
              <w:rFonts w:eastAsia="Times New Roman"/>
              <w:lang w:val="en-US"/>
            </w:rPr>
            <w:t>. (n.d.). Retrieved September 20, 2023, from http://www.testsonthenet.com/Factors-facets.htm</w:t>
          </w:r>
        </w:p>
        <w:p w14:paraId="55237166" w14:textId="77777777" w:rsidR="002A28E9" w:rsidRPr="00B67618" w:rsidRDefault="002A28E9">
          <w:pPr>
            <w:autoSpaceDE w:val="0"/>
            <w:autoSpaceDN w:val="0"/>
            <w:ind w:hanging="480"/>
            <w:divId w:val="2092389620"/>
            <w:rPr>
              <w:rFonts w:eastAsia="Times New Roman"/>
              <w:lang w:val="en-US"/>
            </w:rPr>
          </w:pPr>
          <w:r w:rsidRPr="00B67618">
            <w:rPr>
              <w:rFonts w:eastAsia="Times New Roman"/>
              <w:i/>
              <w:iCs/>
              <w:lang w:val="en-US"/>
            </w:rPr>
            <w:t>The Catcher in the Rye - Wikipedia</w:t>
          </w:r>
          <w:r w:rsidRPr="00B67618">
            <w:rPr>
              <w:rFonts w:eastAsia="Times New Roman"/>
              <w:lang w:val="en-US"/>
            </w:rPr>
            <w:t>. (n.d.). Retrieved September 7, 2023, from https://en.wikipedia.org/wiki/The_Catcher_in_the_Rye</w:t>
          </w:r>
        </w:p>
        <w:p w14:paraId="4BC23703" w14:textId="77777777" w:rsidR="002A28E9" w:rsidRPr="00B67618" w:rsidRDefault="002A28E9">
          <w:pPr>
            <w:autoSpaceDE w:val="0"/>
            <w:autoSpaceDN w:val="0"/>
            <w:ind w:hanging="480"/>
            <w:divId w:val="819886128"/>
            <w:rPr>
              <w:rFonts w:eastAsia="Times New Roman"/>
              <w:lang w:val="en-US"/>
            </w:rPr>
          </w:pPr>
          <w:r w:rsidRPr="00B67618">
            <w:rPr>
              <w:rFonts w:eastAsia="Times New Roman"/>
              <w:i/>
              <w:iCs/>
              <w:lang w:val="en-US"/>
            </w:rPr>
            <w:t>The Catcher In the Rye de J. D. Salinger - Livro - WOOK</w:t>
          </w:r>
          <w:r w:rsidRPr="00B67618">
            <w:rPr>
              <w:rFonts w:eastAsia="Times New Roman"/>
              <w:lang w:val="en-US"/>
            </w:rPr>
            <w:t>. (n.d.). Retrieved September 7, 2023, from https://www.wook.pt/livro/the-catcher-in-the-rye-j-d-salinger/22874624</w:t>
          </w:r>
        </w:p>
        <w:p w14:paraId="74C54993" w14:textId="77777777" w:rsidR="002A28E9" w:rsidRPr="00B67618" w:rsidRDefault="002A28E9">
          <w:pPr>
            <w:autoSpaceDE w:val="0"/>
            <w:autoSpaceDN w:val="0"/>
            <w:ind w:hanging="480"/>
            <w:divId w:val="1857428893"/>
            <w:rPr>
              <w:rFonts w:eastAsia="Times New Roman"/>
              <w:lang w:val="en-US"/>
            </w:rPr>
          </w:pPr>
          <w:r w:rsidRPr="00B67618">
            <w:rPr>
              <w:rFonts w:eastAsia="Times New Roman"/>
              <w:lang w:val="en-US"/>
            </w:rPr>
            <w:t xml:space="preserve">The Centre for Applied Jungian Studies. (n.d.). </w:t>
          </w:r>
          <w:r w:rsidRPr="00B67618">
            <w:rPr>
              <w:rFonts w:eastAsia="Times New Roman"/>
              <w:i/>
              <w:iCs/>
              <w:lang w:val="en-US"/>
            </w:rPr>
            <w:t>Applied Jung Lexicon Archetypes</w:t>
          </w:r>
          <w:r w:rsidRPr="00B67618">
            <w:rPr>
              <w:rFonts w:eastAsia="Times New Roman"/>
              <w:lang w:val="en-US"/>
            </w:rPr>
            <w:t>.</w:t>
          </w:r>
        </w:p>
        <w:p w14:paraId="4FA48449" w14:textId="77777777" w:rsidR="002A28E9" w:rsidRPr="00B67618" w:rsidRDefault="002A28E9">
          <w:pPr>
            <w:autoSpaceDE w:val="0"/>
            <w:autoSpaceDN w:val="0"/>
            <w:ind w:hanging="480"/>
            <w:divId w:val="249239318"/>
            <w:rPr>
              <w:rFonts w:eastAsia="Times New Roman"/>
              <w:lang w:val="en-US"/>
            </w:rPr>
          </w:pPr>
          <w:r w:rsidRPr="00B67618">
            <w:rPr>
              <w:rFonts w:eastAsia="Times New Roman"/>
              <w:i/>
              <w:iCs/>
              <w:lang w:val="en-US"/>
            </w:rPr>
            <w:t>THE COURAGE OF MARY - The Annunciation - Come Into The Word with Sarah Christmyer | Bible Study | Lectio Divina | Journals | Retreat</w:t>
          </w:r>
          <w:r w:rsidRPr="00B67618">
            <w:rPr>
              <w:rFonts w:eastAsia="Times New Roman"/>
              <w:lang w:val="en-US"/>
            </w:rPr>
            <w:t>. (n.d.). Retrieved September 19, 2023, from https://comeintotheword.com/the-courage-of-mary-the-annunciation/</w:t>
          </w:r>
        </w:p>
        <w:p w14:paraId="7573D655" w14:textId="77777777" w:rsidR="002A28E9" w:rsidRPr="00B67618" w:rsidRDefault="002A28E9">
          <w:pPr>
            <w:autoSpaceDE w:val="0"/>
            <w:autoSpaceDN w:val="0"/>
            <w:ind w:hanging="480"/>
            <w:divId w:val="599487034"/>
            <w:rPr>
              <w:rFonts w:eastAsia="Times New Roman"/>
              <w:lang w:val="en-US"/>
            </w:rPr>
          </w:pPr>
          <w:r w:rsidRPr="00B67618">
            <w:rPr>
              <w:rFonts w:eastAsia="Times New Roman"/>
              <w:i/>
              <w:iCs/>
              <w:lang w:val="en-US"/>
            </w:rPr>
            <w:t>The Divergent Life: Countdown to DIVERGENT - Faction Day: ABNEGATION</w:t>
          </w:r>
          <w:r w:rsidRPr="00B67618">
            <w:rPr>
              <w:rFonts w:eastAsia="Times New Roman"/>
              <w:lang w:val="en-US"/>
            </w:rPr>
            <w:t>. (n.d.). Retrieved April 15, 2023, from http://www.divergentlife.com/2014/03/countdown-to-divergent-faction-day.html</w:t>
          </w:r>
        </w:p>
        <w:p w14:paraId="77F277B5" w14:textId="77777777" w:rsidR="002A28E9" w:rsidRPr="00B67618" w:rsidRDefault="002A28E9">
          <w:pPr>
            <w:autoSpaceDE w:val="0"/>
            <w:autoSpaceDN w:val="0"/>
            <w:ind w:hanging="480"/>
            <w:divId w:val="1329987589"/>
            <w:rPr>
              <w:rFonts w:eastAsia="Times New Roman"/>
              <w:lang w:val="en-US"/>
            </w:rPr>
          </w:pPr>
          <w:r w:rsidRPr="00B67618">
            <w:rPr>
              <w:rFonts w:eastAsia="Times New Roman"/>
              <w:i/>
              <w:iCs/>
              <w:lang w:val="en-US"/>
            </w:rPr>
            <w:t>The Huntsman: Winter’s War - Trailer 2 (HD) - YouTube</w:t>
          </w:r>
          <w:r w:rsidRPr="00B67618">
            <w:rPr>
              <w:rFonts w:eastAsia="Times New Roman"/>
              <w:lang w:val="en-US"/>
            </w:rPr>
            <w:t>. (n.d.). Retrieved April 15, 2023, from https://www.youtube.com/watch?v=F2-_OQL9fBk</w:t>
          </w:r>
        </w:p>
        <w:p w14:paraId="2BE74C46" w14:textId="77777777" w:rsidR="002A28E9" w:rsidRPr="00B67618" w:rsidRDefault="002A28E9">
          <w:pPr>
            <w:autoSpaceDE w:val="0"/>
            <w:autoSpaceDN w:val="0"/>
            <w:ind w:hanging="480"/>
            <w:divId w:val="1405759358"/>
            <w:rPr>
              <w:rFonts w:eastAsia="Times New Roman"/>
              <w:lang w:val="en-US"/>
            </w:rPr>
          </w:pPr>
          <w:r w:rsidRPr="00B67618">
            <w:rPr>
              <w:rFonts w:eastAsia="Times New Roman"/>
              <w:i/>
              <w:iCs/>
              <w:lang w:val="en-US"/>
            </w:rPr>
            <w:lastRenderedPageBreak/>
            <w:t>The laws of Fatal Attraction: the sanctity of family vs. the female villain – Girls Do Film</w:t>
          </w:r>
          <w:r w:rsidRPr="00B67618">
            <w:rPr>
              <w:rFonts w:eastAsia="Times New Roman"/>
              <w:lang w:val="en-US"/>
            </w:rPr>
            <w:t>. (n.d.). Retrieved September 14, 2023, from https://girlsdofilm.wordpress.com/2015/04/13/the-laws-of-fatal-attraction-the-sanctity-of-family-vs-the-female-villain/</w:t>
          </w:r>
        </w:p>
        <w:p w14:paraId="6365D419" w14:textId="77777777" w:rsidR="002A28E9" w:rsidRPr="00B67618" w:rsidRDefault="002A28E9">
          <w:pPr>
            <w:autoSpaceDE w:val="0"/>
            <w:autoSpaceDN w:val="0"/>
            <w:ind w:hanging="480"/>
            <w:divId w:val="65421683"/>
            <w:rPr>
              <w:rFonts w:eastAsia="Times New Roman"/>
              <w:lang w:val="en-US"/>
            </w:rPr>
          </w:pPr>
          <w:r w:rsidRPr="00B67618">
            <w:rPr>
              <w:rFonts w:eastAsia="Times New Roman"/>
              <w:i/>
              <w:iCs/>
              <w:lang w:val="en-US"/>
            </w:rPr>
            <w:t>The Meaning Behind 5 Different Types of Funeral Flowers - Tharp Funeral Home &amp; Crematory, Inc.</w:t>
          </w:r>
          <w:r w:rsidRPr="00B67618">
            <w:rPr>
              <w:rFonts w:eastAsia="Times New Roman"/>
              <w:lang w:val="en-US"/>
            </w:rPr>
            <w:t xml:space="preserve"> (n.d.). Retrieved September 18, 2023, from https://tharpfuneralhome.com/different-funeral-flowers/</w:t>
          </w:r>
        </w:p>
        <w:p w14:paraId="5486A589" w14:textId="77777777" w:rsidR="002A28E9" w:rsidRPr="00B67618" w:rsidRDefault="002A28E9">
          <w:pPr>
            <w:autoSpaceDE w:val="0"/>
            <w:autoSpaceDN w:val="0"/>
            <w:ind w:hanging="480"/>
            <w:divId w:val="1945653121"/>
            <w:rPr>
              <w:rFonts w:eastAsia="Times New Roman"/>
              <w:lang w:val="en-US"/>
            </w:rPr>
          </w:pPr>
          <w:r w:rsidRPr="00B67618">
            <w:rPr>
              <w:rFonts w:eastAsia="Times New Roman"/>
              <w:i/>
              <w:iCs/>
              <w:lang w:val="en-US"/>
            </w:rPr>
            <w:t>The Servant Archetype: Reclaiming our Purpose</w:t>
          </w:r>
          <w:r w:rsidRPr="00B67618">
            <w:rPr>
              <w:rFonts w:eastAsia="Times New Roman"/>
              <w:lang w:val="en-US"/>
            </w:rPr>
            <w:t>. (n.d.). Retrieved September 29, 2023, from https://www.mcgregortherapy.com/post/the-servant-archetype-re-claiming-the-joy-of-serving</w:t>
          </w:r>
        </w:p>
        <w:p w14:paraId="4C896C89" w14:textId="77777777" w:rsidR="002A28E9" w:rsidRPr="00B67618" w:rsidRDefault="002A28E9">
          <w:pPr>
            <w:autoSpaceDE w:val="0"/>
            <w:autoSpaceDN w:val="0"/>
            <w:ind w:hanging="480"/>
            <w:divId w:val="712191819"/>
            <w:rPr>
              <w:rFonts w:eastAsia="Times New Roman"/>
              <w:lang w:val="en-US"/>
            </w:rPr>
          </w:pPr>
          <w:r w:rsidRPr="00B67618">
            <w:rPr>
              <w:rFonts w:eastAsia="Times New Roman"/>
              <w:i/>
              <w:iCs/>
              <w:lang w:val="en-US"/>
            </w:rPr>
            <w:t>The Story Behind Annihilation’s Most Terrifying Creature Is Equally Horrific</w:t>
          </w:r>
          <w:r w:rsidRPr="00B67618">
            <w:rPr>
              <w:rFonts w:eastAsia="Times New Roman"/>
              <w:lang w:val="en-US"/>
            </w:rPr>
            <w:t>. (n.d.). Retrieved April 15, 2023, from https://gizmodo.com/the-story-behind-annihilations-most-terrifying-creature-1823407268</w:t>
          </w:r>
        </w:p>
        <w:p w14:paraId="4F158F99" w14:textId="77777777" w:rsidR="002A28E9" w:rsidRPr="00B67618" w:rsidRDefault="002A28E9">
          <w:pPr>
            <w:autoSpaceDE w:val="0"/>
            <w:autoSpaceDN w:val="0"/>
            <w:ind w:hanging="480"/>
            <w:divId w:val="1579513819"/>
            <w:rPr>
              <w:rFonts w:eastAsia="Times New Roman"/>
              <w:lang w:val="en-US"/>
            </w:rPr>
          </w:pPr>
          <w:r w:rsidRPr="00B67618">
            <w:rPr>
              <w:rFonts w:eastAsia="Times New Roman"/>
              <w:i/>
              <w:iCs/>
              <w:lang w:val="en-US"/>
            </w:rPr>
            <w:t>The World’s Population By Eye Color - WorldAtlas</w:t>
          </w:r>
          <w:r w:rsidRPr="00B67618">
            <w:rPr>
              <w:rFonts w:eastAsia="Times New Roman"/>
              <w:lang w:val="en-US"/>
            </w:rPr>
            <w:t>. (n.d.). Retrieved August 25, 2023, from https://www.worldatlas.com/society/the-world-s-population-by-eye-color.html</w:t>
          </w:r>
        </w:p>
        <w:p w14:paraId="0932B388" w14:textId="77777777" w:rsidR="002A28E9" w:rsidRPr="00B67618" w:rsidRDefault="002A28E9">
          <w:pPr>
            <w:autoSpaceDE w:val="0"/>
            <w:autoSpaceDN w:val="0"/>
            <w:ind w:hanging="480"/>
            <w:divId w:val="882132223"/>
            <w:rPr>
              <w:rFonts w:eastAsia="Times New Roman"/>
              <w:lang w:val="en-US"/>
            </w:rPr>
          </w:pPr>
          <w:r w:rsidRPr="00B67618">
            <w:rPr>
              <w:rFonts w:eastAsia="Times New Roman"/>
              <w:i/>
              <w:iCs/>
              <w:lang w:val="en-US"/>
            </w:rPr>
            <w:t>This ‘sweet little granny’ was actually a psychotic serial killer</w:t>
          </w:r>
          <w:r w:rsidRPr="00B67618">
            <w:rPr>
              <w:rFonts w:eastAsia="Times New Roman"/>
              <w:lang w:val="en-US"/>
            </w:rPr>
            <w:t>. (n.d.). Retrieved September 14, 2023, from https://nypost.com/2022/03/01/this-sweet-little-granny-was-actually-a-psychotic-serial-killer/</w:t>
          </w:r>
        </w:p>
        <w:p w14:paraId="791E1ECD" w14:textId="77777777" w:rsidR="002A28E9" w:rsidRPr="00B67618" w:rsidRDefault="002A28E9">
          <w:pPr>
            <w:autoSpaceDE w:val="0"/>
            <w:autoSpaceDN w:val="0"/>
            <w:ind w:hanging="480"/>
            <w:divId w:val="237522705"/>
            <w:rPr>
              <w:rFonts w:eastAsia="Times New Roman"/>
              <w:lang w:val="en-US"/>
            </w:rPr>
          </w:pPr>
          <w:r w:rsidRPr="00B67618">
            <w:rPr>
              <w:rFonts w:eastAsia="Times New Roman"/>
              <w:lang w:val="en-US"/>
            </w:rPr>
            <w:t xml:space="preserve">Tillman, B. (2019a). </w:t>
          </w:r>
          <w:r w:rsidRPr="00B67618">
            <w:rPr>
              <w:rFonts w:eastAsia="Times New Roman"/>
              <w:i/>
              <w:iCs/>
              <w:lang w:val="en-US"/>
            </w:rPr>
            <w:t>Creative Character Design - Second Edition</w:t>
          </w:r>
          <w:r w:rsidRPr="00B67618">
            <w:rPr>
              <w:rFonts w:eastAsia="Times New Roman"/>
              <w:lang w:val="en-US"/>
            </w:rPr>
            <w:t>.</w:t>
          </w:r>
        </w:p>
        <w:p w14:paraId="139099BC" w14:textId="77777777" w:rsidR="002A28E9" w:rsidRPr="00B67618" w:rsidRDefault="002A28E9">
          <w:pPr>
            <w:autoSpaceDE w:val="0"/>
            <w:autoSpaceDN w:val="0"/>
            <w:ind w:hanging="480"/>
            <w:divId w:val="1747611657"/>
            <w:rPr>
              <w:rFonts w:eastAsia="Times New Roman"/>
              <w:lang w:val="en-US"/>
            </w:rPr>
          </w:pPr>
          <w:r w:rsidRPr="00B67618">
            <w:rPr>
              <w:rFonts w:eastAsia="Times New Roman"/>
              <w:lang w:val="en-US"/>
            </w:rPr>
            <w:t xml:space="preserve">Tillman, B. (2019b). </w:t>
          </w:r>
          <w:r w:rsidRPr="00B67618">
            <w:rPr>
              <w:rFonts w:eastAsia="Times New Roman"/>
              <w:i/>
              <w:iCs/>
              <w:lang w:val="en-US"/>
            </w:rPr>
            <w:t>Creative Character Design - Second Edition</w:t>
          </w:r>
          <w:r w:rsidRPr="00B67618">
            <w:rPr>
              <w:rFonts w:eastAsia="Times New Roman"/>
              <w:lang w:val="en-US"/>
            </w:rPr>
            <w:t>.</w:t>
          </w:r>
        </w:p>
        <w:p w14:paraId="2D666D22" w14:textId="77777777" w:rsidR="002A28E9" w:rsidRPr="00B67618" w:rsidRDefault="002A28E9">
          <w:pPr>
            <w:autoSpaceDE w:val="0"/>
            <w:autoSpaceDN w:val="0"/>
            <w:ind w:hanging="480"/>
            <w:divId w:val="724836358"/>
            <w:rPr>
              <w:rFonts w:eastAsia="Times New Roman"/>
              <w:lang w:val="en-US"/>
            </w:rPr>
          </w:pPr>
          <w:r w:rsidRPr="00B67618">
            <w:rPr>
              <w:rFonts w:eastAsia="Times New Roman"/>
              <w:lang w:val="en-US"/>
            </w:rPr>
            <w:t xml:space="preserve">Torres, L. (2021). </w:t>
          </w:r>
          <w:r w:rsidRPr="00B67618">
            <w:rPr>
              <w:rFonts w:eastAsia="Times New Roman"/>
              <w:i/>
              <w:iCs/>
              <w:lang w:val="en-US"/>
            </w:rPr>
            <w:t>“the Woman in the Window” Netflix Movie Ending: Final Twist Explained</w:t>
          </w:r>
          <w:r w:rsidRPr="00B67618">
            <w:rPr>
              <w:rFonts w:eastAsia="Times New Roman"/>
              <w:lang w:val="en-US"/>
            </w:rPr>
            <w:t>. https://www.insider.com/woman-in-the-window-movie-ending-explained-twist-amy-adams-2021-5</w:t>
          </w:r>
        </w:p>
        <w:p w14:paraId="4D756ECB" w14:textId="77777777" w:rsidR="002A28E9" w:rsidRPr="00B67618" w:rsidRDefault="002A28E9">
          <w:pPr>
            <w:autoSpaceDE w:val="0"/>
            <w:autoSpaceDN w:val="0"/>
            <w:ind w:hanging="480"/>
            <w:divId w:val="439229474"/>
            <w:rPr>
              <w:rFonts w:eastAsia="Times New Roman"/>
              <w:lang w:val="en-US"/>
            </w:rPr>
          </w:pPr>
          <w:r w:rsidRPr="00B67618">
            <w:rPr>
              <w:rFonts w:eastAsia="Times New Roman"/>
              <w:i/>
              <w:iCs/>
              <w:lang w:val="en-US"/>
            </w:rPr>
            <w:t>Totally Spies! - Wikipedia</w:t>
          </w:r>
          <w:r w:rsidRPr="00B67618">
            <w:rPr>
              <w:rFonts w:eastAsia="Times New Roman"/>
              <w:lang w:val="en-US"/>
            </w:rPr>
            <w:t>. (n.d.). Retrieved September 10, 2023, from https://en.wikipedia.org/wiki/Totally_Spies!</w:t>
          </w:r>
        </w:p>
        <w:p w14:paraId="2D28397D" w14:textId="77777777" w:rsidR="002A28E9" w:rsidRPr="00B67618" w:rsidRDefault="002A28E9">
          <w:pPr>
            <w:autoSpaceDE w:val="0"/>
            <w:autoSpaceDN w:val="0"/>
            <w:ind w:hanging="480"/>
            <w:divId w:val="1119882222"/>
            <w:rPr>
              <w:rFonts w:eastAsia="Times New Roman"/>
              <w:lang w:val="en-US"/>
            </w:rPr>
          </w:pPr>
          <w:r w:rsidRPr="00B67618">
            <w:rPr>
              <w:rFonts w:eastAsia="Times New Roman"/>
              <w:i/>
              <w:iCs/>
              <w:lang w:val="en-US"/>
            </w:rPr>
            <w:t>Totally Spies to get a season 7 reboot on Cartoon Network - Polygon</w:t>
          </w:r>
          <w:r w:rsidRPr="00B67618">
            <w:rPr>
              <w:rFonts w:eastAsia="Times New Roman"/>
              <w:lang w:val="en-US"/>
            </w:rPr>
            <w:t>. (n.d.). Retrieved September 10, 2023, from https://www.polygon.com/23697934/totally-spies-reboot-season-7-cartoon-network-release</w:t>
          </w:r>
        </w:p>
        <w:p w14:paraId="7B323EC8" w14:textId="77777777" w:rsidR="002A28E9" w:rsidRPr="00B67618" w:rsidRDefault="002A28E9">
          <w:pPr>
            <w:autoSpaceDE w:val="0"/>
            <w:autoSpaceDN w:val="0"/>
            <w:ind w:hanging="480"/>
            <w:divId w:val="797528368"/>
            <w:rPr>
              <w:rFonts w:eastAsia="Times New Roman"/>
              <w:lang w:val="en-US"/>
            </w:rPr>
          </w:pPr>
          <w:r w:rsidRPr="00B67618">
            <w:rPr>
              <w:rFonts w:eastAsia="Times New Roman"/>
              <w:lang w:val="en-US"/>
            </w:rPr>
            <w:t xml:space="preserve">Trevisan, J. P. (2019). </w:t>
          </w:r>
          <w:r w:rsidRPr="00B67618">
            <w:rPr>
              <w:rFonts w:eastAsia="Times New Roman"/>
              <w:i/>
              <w:iCs/>
              <w:lang w:val="en-US"/>
            </w:rPr>
            <w:t>The Psychology of Motivation in games: A theoretical approach to how games attract players and keep them motivated through the use of psychological aspects and satisfaction of needs</w:t>
          </w:r>
          <w:r w:rsidRPr="00B67618">
            <w:rPr>
              <w:rFonts w:eastAsia="Times New Roman"/>
              <w:lang w:val="en-US"/>
            </w:rPr>
            <w:t>.</w:t>
          </w:r>
        </w:p>
        <w:p w14:paraId="519F7EB5" w14:textId="77777777" w:rsidR="002A28E9" w:rsidRPr="00B67618" w:rsidRDefault="002A28E9">
          <w:pPr>
            <w:autoSpaceDE w:val="0"/>
            <w:autoSpaceDN w:val="0"/>
            <w:ind w:hanging="480"/>
            <w:divId w:val="1351489810"/>
            <w:rPr>
              <w:rFonts w:eastAsia="Times New Roman"/>
              <w:lang w:val="en-US"/>
            </w:rPr>
          </w:pPr>
          <w:r w:rsidRPr="00B67618">
            <w:rPr>
              <w:rFonts w:eastAsia="Times New Roman"/>
              <w:lang w:val="en-US"/>
            </w:rPr>
            <w:t xml:space="preserve">Truity. (n.d.). </w:t>
          </w:r>
          <w:r w:rsidRPr="00B67618">
            <w:rPr>
              <w:rFonts w:eastAsia="Times New Roman"/>
              <w:i/>
              <w:iCs/>
              <w:lang w:val="en-US"/>
            </w:rPr>
            <w:t>Free Big Five Personality Test - Accurate scores of your personality traits</w:t>
          </w:r>
          <w:r w:rsidRPr="00B67618">
            <w:rPr>
              <w:rFonts w:eastAsia="Times New Roman"/>
              <w:lang w:val="en-US"/>
            </w:rPr>
            <w:t>. Retrieved October 8, 2023, from https://www.truity.com/test/big-five-personality-test</w:t>
          </w:r>
        </w:p>
        <w:p w14:paraId="6ECCCFED" w14:textId="77777777" w:rsidR="002A28E9" w:rsidRPr="00B67618" w:rsidRDefault="002A28E9">
          <w:pPr>
            <w:autoSpaceDE w:val="0"/>
            <w:autoSpaceDN w:val="0"/>
            <w:ind w:hanging="480"/>
            <w:divId w:val="1175462354"/>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B67618">
            <w:rPr>
              <w:rFonts w:eastAsia="Times New Roman"/>
              <w:lang w:val="en-US"/>
            </w:rPr>
            <w:t>(n.d.). Retrieved January 16, 2023, from https://www.youtube.com/watch?v=ZJYg7cXRQXs</w:t>
          </w:r>
        </w:p>
        <w:p w14:paraId="42519FB3" w14:textId="77777777" w:rsidR="002A28E9" w:rsidRPr="00B67618" w:rsidRDefault="002A28E9">
          <w:pPr>
            <w:autoSpaceDE w:val="0"/>
            <w:autoSpaceDN w:val="0"/>
            <w:ind w:hanging="480"/>
            <w:divId w:val="2028405545"/>
            <w:rPr>
              <w:rFonts w:eastAsia="Times New Roman"/>
              <w:lang w:val="en-US"/>
            </w:rPr>
          </w:pPr>
          <w:r w:rsidRPr="00B67618">
            <w:rPr>
              <w:rFonts w:eastAsia="Times New Roman"/>
              <w:i/>
              <w:iCs/>
              <w:lang w:val="en-US"/>
            </w:rPr>
            <w:t>UP | Mr. Carl Fredricksen - YouTube</w:t>
          </w:r>
          <w:r w:rsidRPr="00B67618">
            <w:rPr>
              <w:rFonts w:eastAsia="Times New Roman"/>
              <w:lang w:val="en-US"/>
            </w:rPr>
            <w:t>. (n.d.). Retrieved September 16, 2023, from https://www.youtube.com/watch?v=40mkdIMtTJw</w:t>
          </w:r>
        </w:p>
        <w:p w14:paraId="50685F62" w14:textId="77777777" w:rsidR="002A28E9" w:rsidRPr="00B67618" w:rsidRDefault="002A28E9">
          <w:pPr>
            <w:autoSpaceDE w:val="0"/>
            <w:autoSpaceDN w:val="0"/>
            <w:ind w:hanging="480"/>
            <w:divId w:val="944920273"/>
            <w:rPr>
              <w:rFonts w:eastAsia="Times New Roman"/>
              <w:lang w:val="en-US"/>
            </w:rPr>
          </w:pPr>
          <w:r>
            <w:rPr>
              <w:rFonts w:eastAsia="Times New Roman"/>
              <w:i/>
              <w:iCs/>
            </w:rPr>
            <w:t>Vegetarianismo – Wikipédia, a enciclopédia livre</w:t>
          </w:r>
          <w:r>
            <w:rPr>
              <w:rFonts w:eastAsia="Times New Roman"/>
            </w:rPr>
            <w:t xml:space="preserve">. </w:t>
          </w:r>
          <w:r w:rsidRPr="00B67618">
            <w:rPr>
              <w:rFonts w:eastAsia="Times New Roman"/>
              <w:lang w:val="en-US"/>
            </w:rPr>
            <w:t>(n.d.). Retrieved August 26, 2023, from https://pt.wikipedia.org/wiki/Vegetarianismo</w:t>
          </w:r>
        </w:p>
        <w:p w14:paraId="4F2005C5" w14:textId="77777777" w:rsidR="002A28E9" w:rsidRPr="00B67618" w:rsidRDefault="002A28E9">
          <w:pPr>
            <w:autoSpaceDE w:val="0"/>
            <w:autoSpaceDN w:val="0"/>
            <w:ind w:hanging="480"/>
            <w:divId w:val="558513683"/>
            <w:rPr>
              <w:rFonts w:eastAsia="Times New Roman"/>
              <w:lang w:val="en-US"/>
            </w:rPr>
          </w:pPr>
          <w:r>
            <w:rPr>
              <w:rFonts w:eastAsia="Times New Roman"/>
              <w:i/>
              <w:iCs/>
            </w:rPr>
            <w:lastRenderedPageBreak/>
            <w:t>“Vesúvios” do centro da cidade provocam quedas aos peões - OvarNews</w:t>
          </w:r>
          <w:r>
            <w:rPr>
              <w:rFonts w:eastAsia="Times New Roman"/>
            </w:rPr>
            <w:t xml:space="preserve">. </w:t>
          </w:r>
          <w:r w:rsidRPr="00B67618">
            <w:rPr>
              <w:rFonts w:eastAsia="Times New Roman"/>
              <w:lang w:val="en-US"/>
            </w:rPr>
            <w:t>(n.d.). Retrieved September 9, 2023, from https://www.ovarnews.pt/vesuvios-do-centro-da-cidade-provocam-quedas-aos-peoes/</w:t>
          </w:r>
        </w:p>
        <w:p w14:paraId="1A8A483C" w14:textId="77777777" w:rsidR="002A28E9" w:rsidRPr="00B67618" w:rsidRDefault="002A28E9">
          <w:pPr>
            <w:autoSpaceDE w:val="0"/>
            <w:autoSpaceDN w:val="0"/>
            <w:ind w:hanging="480"/>
            <w:divId w:val="75590357"/>
            <w:rPr>
              <w:rFonts w:eastAsia="Times New Roman"/>
              <w:lang w:val="en-US"/>
            </w:rPr>
          </w:pPr>
          <w:r w:rsidRPr="00B67618">
            <w:rPr>
              <w:rFonts w:eastAsia="Times New Roman"/>
              <w:lang w:val="en-US"/>
            </w:rPr>
            <w:t xml:space="preserve">Victoria and Albert Museum. (n.d.). </w:t>
          </w:r>
          <w:r w:rsidRPr="00B67618">
            <w:rPr>
              <w:rFonts w:eastAsia="Times New Roman"/>
              <w:i/>
              <w:iCs/>
              <w:lang w:val="en-US"/>
            </w:rPr>
            <w:t>The Whiplash · V&amp;A</w:t>
          </w:r>
          <w:r w:rsidRPr="00B67618">
            <w:rPr>
              <w:rFonts w:eastAsia="Times New Roman"/>
              <w:lang w:val="en-US"/>
            </w:rPr>
            <w:t>. Retrieved October 7, 2023, from https://www.vam.ac.uk/articles/the-whiplash</w:t>
          </w:r>
        </w:p>
        <w:p w14:paraId="4601EE54" w14:textId="77777777" w:rsidR="002A28E9" w:rsidRPr="00B67618" w:rsidRDefault="002A28E9">
          <w:pPr>
            <w:autoSpaceDE w:val="0"/>
            <w:autoSpaceDN w:val="0"/>
            <w:ind w:hanging="480"/>
            <w:divId w:val="149950808"/>
            <w:rPr>
              <w:rFonts w:eastAsia="Times New Roman"/>
              <w:lang w:val="en-US"/>
            </w:rPr>
          </w:pPr>
          <w:r>
            <w:rPr>
              <w:rFonts w:eastAsia="Times New Roman"/>
            </w:rPr>
            <w:t xml:space="preserve">Vidal-Ribas, P., &amp; Stringaris, A. (n.d.). </w:t>
          </w:r>
          <w:r w:rsidRPr="00B67618">
            <w:rPr>
              <w:rFonts w:eastAsia="Times New Roman"/>
              <w:i/>
              <w:iCs/>
              <w:lang w:val="en-US"/>
            </w:rPr>
            <w:t>How and why are irritability and depression linked?</w:t>
          </w:r>
          <w:r w:rsidRPr="00B67618">
            <w:rPr>
              <w:rFonts w:eastAsia="Times New Roman"/>
              <w:lang w:val="en-US"/>
            </w:rPr>
            <w:t xml:space="preserve"> https://doi.org/10.1016/j.chc.2020.10.009</w:t>
          </w:r>
        </w:p>
        <w:p w14:paraId="5320DFC3" w14:textId="77777777" w:rsidR="002A28E9" w:rsidRDefault="002A28E9">
          <w:pPr>
            <w:autoSpaceDE w:val="0"/>
            <w:autoSpaceDN w:val="0"/>
            <w:ind w:hanging="480"/>
            <w:divId w:val="1736126951"/>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2F350E1D" w14:textId="77777777" w:rsidR="002A28E9" w:rsidRPr="00B67618" w:rsidRDefault="002A28E9">
          <w:pPr>
            <w:autoSpaceDE w:val="0"/>
            <w:autoSpaceDN w:val="0"/>
            <w:ind w:hanging="480"/>
            <w:divId w:val="3634745"/>
            <w:rPr>
              <w:rFonts w:eastAsia="Times New Roman"/>
              <w:lang w:val="en-US"/>
            </w:rPr>
          </w:pPr>
          <w:r w:rsidRPr="00B67618">
            <w:rPr>
              <w:rFonts w:eastAsia="Times New Roman"/>
              <w:i/>
              <w:iCs/>
              <w:lang w:val="en-US"/>
            </w:rPr>
            <w:t>Virgen De Los Alcatraces / Virgin With Calla Lilies Acrylic Print by Ezequiel Ramos APARICIO - Pixels</w:t>
          </w:r>
          <w:r w:rsidRPr="00B67618">
            <w:rPr>
              <w:rFonts w:eastAsia="Times New Roman"/>
              <w:lang w:val="en-US"/>
            </w:rPr>
            <w:t>. (n.d.). Retrieved September 19, 2023, from https://pixels.com/featured/virgen-de-los-alcatraces-virgin-with-calla-lilies-ezequiel-ramos-aparicio.html?product=acrylic-print</w:t>
          </w:r>
        </w:p>
        <w:p w14:paraId="216B32F2" w14:textId="77777777" w:rsidR="002A28E9" w:rsidRPr="00B67618" w:rsidRDefault="002A28E9">
          <w:pPr>
            <w:autoSpaceDE w:val="0"/>
            <w:autoSpaceDN w:val="0"/>
            <w:ind w:hanging="480"/>
            <w:divId w:val="427039922"/>
            <w:rPr>
              <w:rFonts w:eastAsia="Times New Roman"/>
              <w:lang w:val="en-US"/>
            </w:rPr>
          </w:pPr>
          <w:r w:rsidRPr="00B67618">
            <w:rPr>
              <w:rFonts w:eastAsia="Times New Roman"/>
              <w:i/>
              <w:iCs/>
              <w:lang w:val="en-US"/>
            </w:rPr>
            <w:t>[Vocabulary] - impulsive or spontaneous | UsingEnglish.com ESL Forum</w:t>
          </w:r>
          <w:r w:rsidRPr="00B67618">
            <w:rPr>
              <w:rFonts w:eastAsia="Times New Roman"/>
              <w:lang w:val="en-US"/>
            </w:rPr>
            <w:t>. (n.d.). Retrieved September 10, 2023, from https://www.usingenglish.com/forum/threads/impulsive-or-spontaneous.140979/</w:t>
          </w:r>
        </w:p>
        <w:p w14:paraId="288E4189" w14:textId="77777777" w:rsidR="002A28E9" w:rsidRPr="00B67618" w:rsidRDefault="002A28E9">
          <w:pPr>
            <w:autoSpaceDE w:val="0"/>
            <w:autoSpaceDN w:val="0"/>
            <w:ind w:hanging="480"/>
            <w:divId w:val="1711883898"/>
            <w:rPr>
              <w:rFonts w:eastAsia="Times New Roman"/>
              <w:lang w:val="en-US"/>
            </w:rPr>
          </w:pPr>
          <w:r w:rsidRPr="00B67618">
            <w:rPr>
              <w:rFonts w:eastAsia="Times New Roman"/>
              <w:i/>
              <w:iCs/>
              <w:lang w:val="en-US"/>
            </w:rPr>
            <w:t>Voldemort - He Who Shall Not be Named - JS Psychotherapy</w:t>
          </w:r>
          <w:r w:rsidRPr="00B67618">
            <w:rPr>
              <w:rFonts w:eastAsia="Times New Roman"/>
              <w:lang w:val="en-US"/>
            </w:rPr>
            <w:t>. (n.d.). Retrieved September 18, 2023, from https://jspsychotherapy.com/voldemort-he-who-shall-not-be-named/</w:t>
          </w:r>
        </w:p>
        <w:p w14:paraId="7474F384" w14:textId="77777777" w:rsidR="002A28E9" w:rsidRPr="00B67618" w:rsidRDefault="002A28E9">
          <w:pPr>
            <w:autoSpaceDE w:val="0"/>
            <w:autoSpaceDN w:val="0"/>
            <w:ind w:hanging="480"/>
            <w:divId w:val="1594898151"/>
            <w:rPr>
              <w:rFonts w:eastAsia="Times New Roman"/>
              <w:lang w:val="en-US"/>
            </w:rPr>
          </w:pPr>
          <w:r w:rsidRPr="00B67618">
            <w:rPr>
              <w:rFonts w:eastAsia="Times New Roman"/>
              <w:lang w:val="en-US"/>
            </w:rPr>
            <w:t xml:space="preserve">Vranešević, G. (2014). </w:t>
          </w:r>
          <w:r w:rsidRPr="00B67618">
            <w:rPr>
              <w:rFonts w:eastAsia="Times New Roman"/>
              <w:i/>
              <w:iCs/>
              <w:lang w:val="en-US"/>
            </w:rPr>
            <w:t>The secret of the point and click adventures: Psychoanalytic point of pointing in a bygone genre</w:t>
          </w:r>
          <w:r w:rsidRPr="00B67618">
            <w:rPr>
              <w:rFonts w:eastAsia="Times New Roman"/>
              <w:lang w:val="en-US"/>
            </w:rPr>
            <w:t>.</w:t>
          </w:r>
        </w:p>
        <w:p w14:paraId="45AF0B7C" w14:textId="77777777" w:rsidR="002A28E9" w:rsidRPr="00B67618" w:rsidRDefault="002A28E9">
          <w:pPr>
            <w:autoSpaceDE w:val="0"/>
            <w:autoSpaceDN w:val="0"/>
            <w:ind w:hanging="480"/>
            <w:divId w:val="1348367170"/>
            <w:rPr>
              <w:rFonts w:eastAsia="Times New Roman"/>
              <w:lang w:val="en-US"/>
            </w:rPr>
          </w:pPr>
          <w:r w:rsidRPr="00B67618">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Pr>
              <w:rFonts w:eastAsia="Times New Roman"/>
            </w:rPr>
            <w:t xml:space="preserve">Lieb, R. (2021). </w:t>
          </w:r>
          <w:r w:rsidRPr="00B67618">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B67618">
            <w:rPr>
              <w:rFonts w:eastAsia="Times New Roman"/>
              <w:lang w:val="en-US"/>
            </w:rPr>
            <w:t>. https://doi.org/10.1037/abn0000677</w:t>
          </w:r>
        </w:p>
        <w:p w14:paraId="675869B0" w14:textId="77777777" w:rsidR="002A28E9" w:rsidRPr="00B67618" w:rsidRDefault="002A28E9">
          <w:pPr>
            <w:autoSpaceDE w:val="0"/>
            <w:autoSpaceDN w:val="0"/>
            <w:ind w:hanging="480"/>
            <w:divId w:val="1282801797"/>
            <w:rPr>
              <w:rFonts w:eastAsia="Times New Roman"/>
              <w:lang w:val="en-US"/>
            </w:rPr>
          </w:pPr>
          <w:r w:rsidRPr="00B67618">
            <w:rPr>
              <w:rFonts w:eastAsia="Times New Roman"/>
              <w:i/>
              <w:iCs/>
              <w:lang w:val="en-US"/>
            </w:rPr>
            <w:t>WEIRDO | English meaning - Cambridge Dictionary</w:t>
          </w:r>
          <w:r w:rsidRPr="00B67618">
            <w:rPr>
              <w:rFonts w:eastAsia="Times New Roman"/>
              <w:lang w:val="en-US"/>
            </w:rPr>
            <w:t>. (n.d.). Retrieved September 10, 2023, from https://dictionary.cambridge.org/dictionary/english/weirdo</w:t>
          </w:r>
        </w:p>
        <w:p w14:paraId="45DB7661" w14:textId="77777777" w:rsidR="002A28E9" w:rsidRPr="00B67618" w:rsidRDefault="002A28E9">
          <w:pPr>
            <w:autoSpaceDE w:val="0"/>
            <w:autoSpaceDN w:val="0"/>
            <w:ind w:hanging="480"/>
            <w:divId w:val="1871720998"/>
            <w:rPr>
              <w:rFonts w:eastAsia="Times New Roman"/>
              <w:lang w:val="en-US"/>
            </w:rPr>
          </w:pPr>
          <w:r w:rsidRPr="00B67618">
            <w:rPr>
              <w:rFonts w:eastAsia="Times New Roman"/>
              <w:i/>
              <w:iCs/>
              <w:lang w:val="en-US"/>
            </w:rPr>
            <w:t>Weirdo Synonyms | Collins English Thesaurus</w:t>
          </w:r>
          <w:r w:rsidRPr="00B67618">
            <w:rPr>
              <w:rFonts w:eastAsia="Times New Roman"/>
              <w:lang w:val="en-US"/>
            </w:rPr>
            <w:t>. (n.d.). Retrieved September 10, 2023, from https://www.collinsdictionary.com/us/dictionary/english-thesaurus/weirdo</w:t>
          </w:r>
        </w:p>
        <w:p w14:paraId="0F59413B" w14:textId="77777777" w:rsidR="002A28E9" w:rsidRPr="00B67618" w:rsidRDefault="002A28E9">
          <w:pPr>
            <w:autoSpaceDE w:val="0"/>
            <w:autoSpaceDN w:val="0"/>
            <w:ind w:hanging="480"/>
            <w:divId w:val="1680623169"/>
            <w:rPr>
              <w:rFonts w:eastAsia="Times New Roman"/>
              <w:lang w:val="en-US"/>
            </w:rPr>
          </w:pPr>
          <w:r w:rsidRPr="00B67618">
            <w:rPr>
              <w:rFonts w:eastAsia="Times New Roman"/>
              <w:lang w:val="en-US"/>
            </w:rPr>
            <w:t xml:space="preserve">Westfahl, G. (2014). </w:t>
          </w:r>
          <w:r w:rsidRPr="00B67618">
            <w:rPr>
              <w:rFonts w:eastAsia="Times New Roman"/>
              <w:i/>
              <w:iCs/>
              <w:lang w:val="en-US"/>
            </w:rPr>
            <w:t>‘A Black-and-White Movie, in More Ways Than One’: A Review of The Giver</w:t>
          </w:r>
          <w:r w:rsidRPr="00B67618">
            <w:rPr>
              <w:rFonts w:eastAsia="Times New Roman"/>
              <w:lang w:val="en-US"/>
            </w:rPr>
            <w:t>. https://locusmag.com/2014/08/a-black-and-white-movie-in-more-ways-than-one-a-review-of-the-giver/</w:t>
          </w:r>
        </w:p>
        <w:p w14:paraId="6E282DAD" w14:textId="77777777" w:rsidR="002A28E9" w:rsidRPr="00B67618" w:rsidRDefault="002A28E9">
          <w:pPr>
            <w:autoSpaceDE w:val="0"/>
            <w:autoSpaceDN w:val="0"/>
            <w:ind w:hanging="480"/>
            <w:divId w:val="995183071"/>
            <w:rPr>
              <w:rFonts w:eastAsia="Times New Roman"/>
              <w:lang w:val="en-US"/>
            </w:rPr>
          </w:pPr>
          <w:r w:rsidRPr="00B67618">
            <w:rPr>
              <w:rFonts w:eastAsia="Times New Roman"/>
              <w:i/>
              <w:iCs/>
              <w:lang w:val="en-US"/>
            </w:rPr>
            <w:t>What Are The Average Height In England? - Hood MWR</w:t>
          </w:r>
          <w:r w:rsidRPr="00B67618">
            <w:rPr>
              <w:rFonts w:eastAsia="Times New Roman"/>
              <w:lang w:val="en-US"/>
            </w:rPr>
            <w:t>. (n.d.). Retrieved August 25, 2023, from https://www.hoodmwr.com/average-height-in-england/</w:t>
          </w:r>
        </w:p>
        <w:p w14:paraId="166D3D5C" w14:textId="77777777" w:rsidR="002A28E9" w:rsidRPr="00B67618" w:rsidRDefault="002A28E9">
          <w:pPr>
            <w:autoSpaceDE w:val="0"/>
            <w:autoSpaceDN w:val="0"/>
            <w:ind w:hanging="480"/>
            <w:divId w:val="2076707886"/>
            <w:rPr>
              <w:rFonts w:eastAsia="Times New Roman"/>
              <w:lang w:val="en-US"/>
            </w:rPr>
          </w:pPr>
          <w:r w:rsidRPr="00B67618">
            <w:rPr>
              <w:rFonts w:eastAsia="Times New Roman"/>
              <w:i/>
              <w:iCs/>
              <w:lang w:val="en-US"/>
            </w:rPr>
            <w:t>What is an Antagonist? Exploring Literary “Bad Guys” | Writers.com</w:t>
          </w:r>
          <w:r w:rsidRPr="00B67618">
            <w:rPr>
              <w:rFonts w:eastAsia="Times New Roman"/>
              <w:lang w:val="en-US"/>
            </w:rPr>
            <w:t>. (n.d.). Retrieved September 13, 2023, from https://writers.com/antagonist-definition</w:t>
          </w:r>
        </w:p>
        <w:p w14:paraId="77D7C178" w14:textId="77777777" w:rsidR="002A28E9" w:rsidRPr="00B67618" w:rsidRDefault="002A28E9">
          <w:pPr>
            <w:autoSpaceDE w:val="0"/>
            <w:autoSpaceDN w:val="0"/>
            <w:ind w:hanging="480"/>
            <w:divId w:val="1153986324"/>
            <w:rPr>
              <w:rFonts w:eastAsia="Times New Roman"/>
              <w:lang w:val="en-US"/>
            </w:rPr>
          </w:pPr>
          <w:r w:rsidRPr="00B67618">
            <w:rPr>
              <w:rFonts w:eastAsia="Times New Roman"/>
              <w:i/>
              <w:iCs/>
              <w:lang w:val="en-US"/>
            </w:rPr>
            <w:t>What is Police Harassment? | Abramson &amp; Denenberg, P.C.</w:t>
          </w:r>
          <w:r w:rsidRPr="00B67618">
            <w:rPr>
              <w:rFonts w:eastAsia="Times New Roman"/>
              <w:lang w:val="en-US"/>
            </w:rPr>
            <w:t xml:space="preserve"> (n.d.). Retrieved September 16, 2023, from https://abramsondenenberg.com/2022/05/what-is-police-harassment/</w:t>
          </w:r>
        </w:p>
        <w:p w14:paraId="2B260AA3" w14:textId="77777777" w:rsidR="002A28E9" w:rsidRPr="00B67618" w:rsidRDefault="002A28E9">
          <w:pPr>
            <w:autoSpaceDE w:val="0"/>
            <w:autoSpaceDN w:val="0"/>
            <w:ind w:hanging="480"/>
            <w:divId w:val="2073312372"/>
            <w:rPr>
              <w:rFonts w:eastAsia="Times New Roman"/>
              <w:lang w:val="en-US"/>
            </w:rPr>
          </w:pPr>
          <w:r w:rsidRPr="00B67618">
            <w:rPr>
              <w:rFonts w:eastAsia="Times New Roman"/>
              <w:i/>
              <w:iCs/>
              <w:lang w:val="en-US"/>
            </w:rPr>
            <w:lastRenderedPageBreak/>
            <w:t>What Is the Meaning Behind Calla Lily Flowers? (And 7 Occasions To Send Calla Lilies)</w:t>
          </w:r>
          <w:r w:rsidRPr="00B67618">
            <w:rPr>
              <w:rFonts w:eastAsia="Times New Roman"/>
              <w:lang w:val="en-US"/>
            </w:rPr>
            <w:t>. (n.d.). Retrieved September 18, 2023, from https://www.overnightflowers.com/blogs/onf-blog/what-is-the-meaning-behind-calla-lily-flowers-plus-7-occasions-to-send-calla-lilies</w:t>
          </w:r>
        </w:p>
        <w:p w14:paraId="6D72D45F" w14:textId="77777777" w:rsidR="002A28E9" w:rsidRPr="00B67618" w:rsidRDefault="002A28E9">
          <w:pPr>
            <w:autoSpaceDE w:val="0"/>
            <w:autoSpaceDN w:val="0"/>
            <w:ind w:hanging="480"/>
            <w:divId w:val="1334845498"/>
            <w:rPr>
              <w:rFonts w:eastAsia="Times New Roman"/>
              <w:lang w:val="en-US"/>
            </w:rPr>
          </w:pPr>
          <w:r w:rsidRPr="00B67618">
            <w:rPr>
              <w:rFonts w:eastAsia="Times New Roman"/>
              <w:i/>
              <w:iCs/>
              <w:lang w:val="en-US"/>
            </w:rPr>
            <w:t>What is the Meaning of a Calla Lily? Symbolism &amp; Facts of Calla Lilies</w:t>
          </w:r>
          <w:r w:rsidRPr="00B67618">
            <w:rPr>
              <w:rFonts w:eastAsia="Times New Roman"/>
              <w:lang w:val="en-US"/>
            </w:rPr>
            <w:t>. (n.d.). Retrieved September 18, 2023, from https://trulyexperiences.com/blog/calla-lily-meaning/</w:t>
          </w:r>
        </w:p>
        <w:p w14:paraId="694A3373" w14:textId="77777777" w:rsidR="002A28E9" w:rsidRPr="00B67618" w:rsidRDefault="002A28E9">
          <w:pPr>
            <w:autoSpaceDE w:val="0"/>
            <w:autoSpaceDN w:val="0"/>
            <w:ind w:hanging="480"/>
            <w:divId w:val="1801873120"/>
            <w:rPr>
              <w:rFonts w:eastAsia="Times New Roman"/>
              <w:lang w:val="en-US"/>
            </w:rPr>
          </w:pPr>
          <w:r w:rsidRPr="00B67618">
            <w:rPr>
              <w:rFonts w:eastAsia="Times New Roman"/>
              <w:i/>
              <w:iCs/>
              <w:lang w:val="en-US"/>
            </w:rPr>
            <w:t>What is the Thief Personality Type? (Characteristics + Examples)</w:t>
          </w:r>
          <w:r w:rsidRPr="00B67618">
            <w:rPr>
              <w:rFonts w:eastAsia="Times New Roman"/>
              <w:lang w:val="en-US"/>
            </w:rPr>
            <w:t>. (n.d.). Retrieved September 17, 2023, from https://knowyourarchetypes.com/thief-personality-type/#Thief_Personality_Explained_(Long_Answer)</w:t>
          </w:r>
        </w:p>
        <w:p w14:paraId="5EA4B531" w14:textId="77777777" w:rsidR="002A28E9" w:rsidRPr="00B67618" w:rsidRDefault="002A28E9">
          <w:pPr>
            <w:autoSpaceDE w:val="0"/>
            <w:autoSpaceDN w:val="0"/>
            <w:ind w:hanging="480"/>
            <w:divId w:val="1181429521"/>
            <w:rPr>
              <w:rFonts w:eastAsia="Times New Roman"/>
              <w:lang w:val="en-US"/>
            </w:rPr>
          </w:pPr>
          <w:r w:rsidRPr="00B67618">
            <w:rPr>
              <w:rFonts w:eastAsia="Times New Roman"/>
              <w:i/>
              <w:iCs/>
              <w:lang w:val="en-US"/>
            </w:rPr>
            <w:t>What to Do When You Feel You Have No Support From Family</w:t>
          </w:r>
          <w:r w:rsidRPr="00B67618">
            <w:rPr>
              <w:rFonts w:eastAsia="Times New Roman"/>
              <w:lang w:val="en-US"/>
            </w:rPr>
            <w:t>. (n.d.). Retrieved September 15, 2023, from https://www.verywellmind.com/unsupportive-friends-and-family-1067469</w:t>
          </w:r>
        </w:p>
        <w:p w14:paraId="6FC800A6" w14:textId="77777777" w:rsidR="002A28E9" w:rsidRPr="00B67618" w:rsidRDefault="002A28E9">
          <w:pPr>
            <w:autoSpaceDE w:val="0"/>
            <w:autoSpaceDN w:val="0"/>
            <w:ind w:hanging="480"/>
            <w:divId w:val="974260620"/>
            <w:rPr>
              <w:rFonts w:eastAsia="Times New Roman"/>
              <w:lang w:val="en-US"/>
            </w:rPr>
          </w:pPr>
          <w:r w:rsidRPr="00B67618">
            <w:rPr>
              <w:rFonts w:eastAsia="Times New Roman"/>
              <w:i/>
              <w:iCs/>
              <w:lang w:val="en-US"/>
            </w:rPr>
            <w:t>What’s it like to be an undercover cop?</w:t>
          </w:r>
          <w:r w:rsidRPr="00B67618">
            <w:rPr>
              <w:rFonts w:eastAsia="Times New Roman"/>
              <w:lang w:val="en-US"/>
            </w:rPr>
            <w:t xml:space="preserve"> (n.d.). Retrieved September 16, 2023, from https://www.police1.com/police-products/apparel/undercover/articles/whats-it-like-to-be-an-undercover-cop-bavfgJCbXI8IAY7b/</w:t>
          </w:r>
        </w:p>
        <w:p w14:paraId="66CDD710" w14:textId="77777777" w:rsidR="002A28E9" w:rsidRPr="00B67618" w:rsidRDefault="002A28E9">
          <w:pPr>
            <w:autoSpaceDE w:val="0"/>
            <w:autoSpaceDN w:val="0"/>
            <w:ind w:hanging="480"/>
            <w:divId w:val="1534809102"/>
            <w:rPr>
              <w:rFonts w:eastAsia="Times New Roman"/>
              <w:lang w:val="en-US"/>
            </w:rPr>
          </w:pPr>
          <w:r w:rsidRPr="00B67618">
            <w:rPr>
              <w:rFonts w:eastAsia="Times New Roman"/>
              <w:i/>
              <w:iCs/>
              <w:lang w:val="en-US"/>
            </w:rPr>
            <w:t>Where Does the Concept of a “Grim Reaper” Come From? | Britannica</w:t>
          </w:r>
          <w:r w:rsidRPr="00B67618">
            <w:rPr>
              <w:rFonts w:eastAsia="Times New Roman"/>
              <w:lang w:val="en-US"/>
            </w:rPr>
            <w:t>. (n.d.). Retrieved September 17, 2023, from https://www.britannica.com/story/where-does-the-concept-of-a-grim-reaper-come-from</w:t>
          </w:r>
        </w:p>
        <w:p w14:paraId="01C07D46" w14:textId="77777777" w:rsidR="002A28E9" w:rsidRPr="00B67618" w:rsidRDefault="002A28E9">
          <w:pPr>
            <w:autoSpaceDE w:val="0"/>
            <w:autoSpaceDN w:val="0"/>
            <w:ind w:hanging="480"/>
            <w:divId w:val="908736651"/>
            <w:rPr>
              <w:rFonts w:eastAsia="Times New Roman"/>
              <w:lang w:val="en-US"/>
            </w:rPr>
          </w:pPr>
          <w:r>
            <w:rPr>
              <w:rFonts w:eastAsia="Times New Roman"/>
              <w:i/>
              <w:iCs/>
            </w:rPr>
            <w:t>WHISKY GRANTS | Garcias - Vinhos e Bebidas Espirituosas</w:t>
          </w:r>
          <w:r>
            <w:rPr>
              <w:rFonts w:eastAsia="Times New Roman"/>
            </w:rPr>
            <w:t xml:space="preserve">. </w:t>
          </w:r>
          <w:r w:rsidRPr="00B67618">
            <w:rPr>
              <w:rFonts w:eastAsia="Times New Roman"/>
              <w:lang w:val="en-US"/>
            </w:rPr>
            <w:t>(n.d.). Retrieved August 26, 2023, from https://www.garcias.pt/pt/whisky/whisky-grants-8314</w:t>
          </w:r>
        </w:p>
        <w:p w14:paraId="50928E97" w14:textId="77777777" w:rsidR="002A28E9" w:rsidRPr="00B67618" w:rsidRDefault="002A28E9">
          <w:pPr>
            <w:autoSpaceDE w:val="0"/>
            <w:autoSpaceDN w:val="0"/>
            <w:ind w:hanging="480"/>
            <w:divId w:val="968971044"/>
            <w:rPr>
              <w:rFonts w:eastAsia="Times New Roman"/>
              <w:lang w:val="en-US"/>
            </w:rPr>
          </w:pPr>
          <w:r w:rsidRPr="00B67618">
            <w:rPr>
              <w:rFonts w:eastAsia="Times New Roman"/>
              <w:i/>
              <w:iCs/>
              <w:lang w:val="en-US"/>
            </w:rPr>
            <w:t>Why being spontaneous and unstructured matters - Vox</w:t>
          </w:r>
          <w:r w:rsidRPr="00B67618">
            <w:rPr>
              <w:rFonts w:eastAsia="Times New Roman"/>
              <w:lang w:val="en-US"/>
            </w:rPr>
            <w:t>. (n.d.). Retrieved September 10, 2023, from https://www.vox.com/even-better/23172589/spontaneous-benefits-schedule</w:t>
          </w:r>
        </w:p>
        <w:p w14:paraId="21751E7C" w14:textId="77777777" w:rsidR="002A28E9" w:rsidRPr="00B67618" w:rsidRDefault="002A28E9">
          <w:pPr>
            <w:autoSpaceDE w:val="0"/>
            <w:autoSpaceDN w:val="0"/>
            <w:ind w:hanging="480"/>
            <w:divId w:val="1022324629"/>
            <w:rPr>
              <w:rFonts w:eastAsia="Times New Roman"/>
              <w:lang w:val="en-US"/>
            </w:rPr>
          </w:pPr>
          <w:r w:rsidRPr="00B67618">
            <w:rPr>
              <w:rFonts w:eastAsia="Times New Roman"/>
              <w:i/>
              <w:iCs/>
              <w:lang w:val="en-US"/>
            </w:rPr>
            <w:t>Why We Gain Weight As We Age : NPR</w:t>
          </w:r>
          <w:r w:rsidRPr="00B67618">
            <w:rPr>
              <w:rFonts w:eastAsia="Times New Roman"/>
              <w:lang w:val="en-US"/>
            </w:rPr>
            <w:t>. (n.d.). Retrieved August 25, 2023, from https://www.npr.org/2010/02/22/123887823/why-we-gain-weight-as-we-age</w:t>
          </w:r>
        </w:p>
        <w:p w14:paraId="251F4D8B" w14:textId="77777777" w:rsidR="002A28E9" w:rsidRPr="00B67618" w:rsidRDefault="002A28E9">
          <w:pPr>
            <w:autoSpaceDE w:val="0"/>
            <w:autoSpaceDN w:val="0"/>
            <w:ind w:hanging="480"/>
            <w:divId w:val="1657688394"/>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B67618">
            <w:rPr>
              <w:rFonts w:eastAsia="Times New Roman"/>
              <w:lang w:val="en-US"/>
            </w:rPr>
            <w:t>Retrieved October 4, 2023, from https://www.yaalom.com.br/post/as-cinco-fases-do-luto</w:t>
          </w:r>
        </w:p>
        <w:p w14:paraId="3CEEA6D0" w14:textId="77777777" w:rsidR="002A28E9" w:rsidRPr="00B67618" w:rsidRDefault="002A28E9">
          <w:pPr>
            <w:autoSpaceDE w:val="0"/>
            <w:autoSpaceDN w:val="0"/>
            <w:ind w:hanging="480"/>
            <w:divId w:val="736318951"/>
            <w:rPr>
              <w:rFonts w:eastAsia="Times New Roman"/>
              <w:lang w:val="en-US"/>
            </w:rPr>
          </w:pPr>
          <w:r w:rsidRPr="00B67618">
            <w:rPr>
              <w:rFonts w:eastAsia="Times New Roman"/>
              <w:lang w:val="en-US"/>
            </w:rPr>
            <w:t xml:space="preserve">Wilde, O. (1890). </w:t>
          </w:r>
          <w:r w:rsidRPr="00B67618">
            <w:rPr>
              <w:rFonts w:eastAsia="Times New Roman"/>
              <w:i/>
              <w:iCs/>
              <w:lang w:val="en-US"/>
            </w:rPr>
            <w:t>The Picture of Dorian Gray</w:t>
          </w:r>
          <w:r w:rsidRPr="00B67618">
            <w:rPr>
              <w:rFonts w:eastAsia="Times New Roman"/>
              <w:lang w:val="en-US"/>
            </w:rPr>
            <w:t>.</w:t>
          </w:r>
        </w:p>
        <w:p w14:paraId="2A8240D2" w14:textId="77777777" w:rsidR="002A28E9" w:rsidRPr="00B67618" w:rsidRDefault="002A28E9">
          <w:pPr>
            <w:autoSpaceDE w:val="0"/>
            <w:autoSpaceDN w:val="0"/>
            <w:ind w:hanging="480"/>
            <w:divId w:val="619189103"/>
            <w:rPr>
              <w:rFonts w:eastAsia="Times New Roman"/>
              <w:lang w:val="en-US"/>
            </w:rPr>
          </w:pPr>
          <w:r w:rsidRPr="00B67618">
            <w:rPr>
              <w:rFonts w:eastAsia="Times New Roman"/>
              <w:lang w:val="en-US"/>
            </w:rPr>
            <w:t xml:space="preserve">World Health Organization. (2018). </w:t>
          </w:r>
          <w:r w:rsidRPr="00B67618">
            <w:rPr>
              <w:rFonts w:eastAsia="Times New Roman"/>
              <w:i/>
              <w:iCs/>
              <w:lang w:val="en-US"/>
            </w:rPr>
            <w:t>Eleventh Revision of the International Classification of Diseases</w:t>
          </w:r>
          <w:r w:rsidRPr="00B67618">
            <w:rPr>
              <w:rFonts w:eastAsia="Times New Roman"/>
              <w:lang w:val="en-US"/>
            </w:rPr>
            <w:t>.</w:t>
          </w:r>
        </w:p>
        <w:p w14:paraId="61FD8829" w14:textId="77777777" w:rsidR="002A28E9" w:rsidRPr="00B67618" w:rsidRDefault="002A28E9">
          <w:pPr>
            <w:autoSpaceDE w:val="0"/>
            <w:autoSpaceDN w:val="0"/>
            <w:ind w:hanging="480"/>
            <w:divId w:val="131948003"/>
            <w:rPr>
              <w:rFonts w:eastAsia="Times New Roman"/>
              <w:lang w:val="en-US"/>
            </w:rPr>
          </w:pPr>
          <w:r w:rsidRPr="00B67618">
            <w:rPr>
              <w:rFonts w:eastAsia="Times New Roman"/>
              <w:lang w:val="en-US"/>
            </w:rPr>
            <w:t xml:space="preserve">Wright, J. (2021). </w:t>
          </w:r>
          <w:r w:rsidRPr="00B67618">
            <w:rPr>
              <w:rFonts w:eastAsia="Times New Roman"/>
              <w:i/>
              <w:iCs/>
              <w:lang w:val="en-US"/>
            </w:rPr>
            <w:t>The Woman in the Window</w:t>
          </w:r>
          <w:r w:rsidRPr="00B67618">
            <w:rPr>
              <w:rFonts w:eastAsia="Times New Roman"/>
              <w:lang w:val="en-US"/>
            </w:rPr>
            <w:t>.</w:t>
          </w:r>
        </w:p>
        <w:p w14:paraId="565D7EDC" w14:textId="77777777" w:rsidR="002A28E9" w:rsidRPr="00B67618" w:rsidRDefault="002A28E9">
          <w:pPr>
            <w:autoSpaceDE w:val="0"/>
            <w:autoSpaceDN w:val="0"/>
            <w:ind w:hanging="480"/>
            <w:divId w:val="1835876250"/>
            <w:rPr>
              <w:rFonts w:eastAsia="Times New Roman"/>
              <w:lang w:val="en-US"/>
            </w:rPr>
          </w:pPr>
          <w:r w:rsidRPr="00B67618">
            <w:rPr>
              <w:rFonts w:eastAsia="Times New Roman"/>
              <w:lang w:val="en-US"/>
            </w:rPr>
            <w:t xml:space="preserve">Wulansari, O. D. E., Pirker, J., Kopf, J., &amp; Guetl, C. (2020a). Video games and their correlation to empathy: How to teach and experience empathic emotion. </w:t>
          </w:r>
          <w:r w:rsidRPr="00B67618">
            <w:rPr>
              <w:rFonts w:eastAsia="Times New Roman"/>
              <w:i/>
              <w:iCs/>
              <w:lang w:val="en-US"/>
            </w:rPr>
            <w:t>Advances in Intelligent Systems and Computing</w:t>
          </w:r>
          <w:r w:rsidRPr="00B67618">
            <w:rPr>
              <w:rFonts w:eastAsia="Times New Roman"/>
              <w:lang w:val="en-US"/>
            </w:rPr>
            <w:t xml:space="preserve">, </w:t>
          </w:r>
          <w:r w:rsidRPr="00B67618">
            <w:rPr>
              <w:rFonts w:eastAsia="Times New Roman"/>
              <w:i/>
              <w:iCs/>
              <w:lang w:val="en-US"/>
            </w:rPr>
            <w:t>1134 AISC</w:t>
          </w:r>
          <w:r w:rsidRPr="00B67618">
            <w:rPr>
              <w:rFonts w:eastAsia="Times New Roman"/>
              <w:lang w:val="en-US"/>
            </w:rPr>
            <w:t>, 151–163. https://doi.org/10.1007/978-3-030-40274-7_16</w:t>
          </w:r>
        </w:p>
        <w:p w14:paraId="5BD8A253" w14:textId="77777777" w:rsidR="002A28E9" w:rsidRPr="00B67618" w:rsidRDefault="002A28E9">
          <w:pPr>
            <w:autoSpaceDE w:val="0"/>
            <w:autoSpaceDN w:val="0"/>
            <w:ind w:hanging="480"/>
            <w:divId w:val="291833171"/>
            <w:rPr>
              <w:rFonts w:eastAsia="Times New Roman"/>
              <w:lang w:val="en-US"/>
            </w:rPr>
          </w:pPr>
          <w:r w:rsidRPr="00B67618">
            <w:rPr>
              <w:rFonts w:eastAsia="Times New Roman"/>
              <w:lang w:val="en-US"/>
            </w:rPr>
            <w:t xml:space="preserve">Wulansari, O. D. E., Pirker, J., Kopf, J., &amp; Guetl, C. (2020b). Video games and their correlation to empathy: How to teach and experience empathic emotion. </w:t>
          </w:r>
          <w:r w:rsidRPr="00B67618">
            <w:rPr>
              <w:rFonts w:eastAsia="Times New Roman"/>
              <w:i/>
              <w:iCs/>
              <w:lang w:val="en-US"/>
            </w:rPr>
            <w:t>Advances in Intelligent Systems and Computing</w:t>
          </w:r>
          <w:r w:rsidRPr="00B67618">
            <w:rPr>
              <w:rFonts w:eastAsia="Times New Roman"/>
              <w:lang w:val="en-US"/>
            </w:rPr>
            <w:t xml:space="preserve">, </w:t>
          </w:r>
          <w:r w:rsidRPr="00B67618">
            <w:rPr>
              <w:rFonts w:eastAsia="Times New Roman"/>
              <w:i/>
              <w:iCs/>
              <w:lang w:val="en-US"/>
            </w:rPr>
            <w:t>1134 AISC</w:t>
          </w:r>
          <w:r w:rsidRPr="00B67618">
            <w:rPr>
              <w:rFonts w:eastAsia="Times New Roman"/>
              <w:lang w:val="en-US"/>
            </w:rPr>
            <w:t>, 151–163. https://doi.org/10.1007/978-3-030-40274-7_16</w:t>
          </w:r>
        </w:p>
        <w:p w14:paraId="20D83347" w14:textId="77777777" w:rsidR="002A28E9" w:rsidRPr="00B67618" w:rsidRDefault="002A28E9">
          <w:pPr>
            <w:autoSpaceDE w:val="0"/>
            <w:autoSpaceDN w:val="0"/>
            <w:ind w:hanging="480"/>
            <w:divId w:val="1045063017"/>
            <w:rPr>
              <w:rFonts w:eastAsia="Times New Roman"/>
              <w:lang w:val="en-US"/>
            </w:rPr>
          </w:pPr>
          <w:r w:rsidRPr="00B67618">
            <w:rPr>
              <w:rFonts w:eastAsia="Times New Roman"/>
              <w:i/>
              <w:iCs/>
              <w:lang w:val="en-US"/>
            </w:rPr>
            <w:t xml:space="preserve">X </w:t>
          </w:r>
          <w:r>
            <w:rPr>
              <w:rFonts w:ascii="MS Gothic" w:eastAsia="MS Gothic" w:hAnsi="MS Gothic" w:cs="MS Gothic" w:hint="eastAsia"/>
              <w:i/>
              <w:iCs/>
            </w:rPr>
            <w:t>上的</w:t>
          </w:r>
          <w:r w:rsidRPr="00B67618">
            <w:rPr>
              <w:rFonts w:eastAsia="Times New Roman"/>
              <w:i/>
              <w:iCs/>
              <w:lang w:val="en-US"/>
            </w:rPr>
            <w:t xml:space="preserve"> Attack on Titan Wiki</w:t>
          </w:r>
          <w:r w:rsidRPr="00B67618">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B67618">
            <w:rPr>
              <w:rFonts w:eastAsia="Times New Roman"/>
              <w:i/>
              <w:iCs/>
              <w:lang w:val="en-US"/>
            </w:rPr>
            <w:t xml:space="preserve"> https://t.co/ClIel6RPSg</w:t>
          </w:r>
          <w:r>
            <w:rPr>
              <w:rFonts w:ascii="MS Gothic" w:eastAsia="MS Gothic" w:hAnsi="MS Gothic" w:cs="MS Gothic" w:hint="eastAsia"/>
              <w:i/>
              <w:iCs/>
            </w:rPr>
            <w:t>」</w:t>
          </w:r>
          <w:r w:rsidRPr="00B67618">
            <w:rPr>
              <w:rFonts w:eastAsia="Times New Roman"/>
              <w:i/>
              <w:iCs/>
              <w:lang w:val="en-US"/>
            </w:rPr>
            <w:t xml:space="preserve"> / X</w:t>
          </w:r>
          <w:r w:rsidRPr="00B67618">
            <w:rPr>
              <w:rFonts w:eastAsia="Times New Roman"/>
              <w:lang w:val="en-US"/>
            </w:rPr>
            <w:t>. (n.d.). Retrieved September 29, 2023, from https://twitter.com/aotwiki/status/1257295240882384897?lang=zh-Hant</w:t>
          </w:r>
        </w:p>
        <w:p w14:paraId="2133FE91" w14:textId="77777777" w:rsidR="002A28E9" w:rsidRPr="00B67618" w:rsidRDefault="002A28E9">
          <w:pPr>
            <w:autoSpaceDE w:val="0"/>
            <w:autoSpaceDN w:val="0"/>
            <w:ind w:hanging="480"/>
            <w:divId w:val="130371790"/>
            <w:rPr>
              <w:rFonts w:eastAsia="Times New Roman"/>
              <w:lang w:val="en-US"/>
            </w:rPr>
          </w:pPr>
          <w:r w:rsidRPr="00B67618">
            <w:rPr>
              <w:rFonts w:eastAsia="Times New Roman"/>
              <w:lang w:val="en-US"/>
            </w:rPr>
            <w:t xml:space="preserve">Yates, D. (2009). </w:t>
          </w:r>
          <w:r w:rsidRPr="00B67618">
            <w:rPr>
              <w:rFonts w:eastAsia="Times New Roman"/>
              <w:i/>
              <w:iCs/>
              <w:lang w:val="en-US"/>
            </w:rPr>
            <w:t>Harry Potter and the Half-Blood Prince</w:t>
          </w:r>
          <w:r w:rsidRPr="00B67618">
            <w:rPr>
              <w:rFonts w:eastAsia="Times New Roman"/>
              <w:lang w:val="en-US"/>
            </w:rPr>
            <w:t>.</w:t>
          </w:r>
        </w:p>
        <w:p w14:paraId="62B9B6FF" w14:textId="77777777" w:rsidR="002A28E9" w:rsidRDefault="002A28E9">
          <w:pPr>
            <w:autoSpaceDE w:val="0"/>
            <w:autoSpaceDN w:val="0"/>
            <w:ind w:hanging="480"/>
            <w:divId w:val="534804967"/>
            <w:rPr>
              <w:rFonts w:eastAsia="Times New Roman"/>
            </w:rPr>
          </w:pPr>
          <w:r w:rsidRPr="00B67618">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09AE48EE" w14:textId="77777777" w:rsidR="002A28E9" w:rsidRPr="00B67618" w:rsidRDefault="002A28E9">
          <w:pPr>
            <w:autoSpaceDE w:val="0"/>
            <w:autoSpaceDN w:val="0"/>
            <w:ind w:hanging="480"/>
            <w:divId w:val="1262760715"/>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B67618">
            <w:rPr>
              <w:rFonts w:eastAsia="Times New Roman"/>
              <w:lang w:val="en-US"/>
            </w:rPr>
            <w:t>(n.d.). Retrieved September 18, 2023, from https://pt.wikipedia.org/wiki/Zantedeschia_aethiopica</w:t>
          </w:r>
        </w:p>
        <w:p w14:paraId="7E308256" w14:textId="77777777" w:rsidR="002A28E9" w:rsidRPr="00B67618" w:rsidRDefault="002A28E9">
          <w:pPr>
            <w:autoSpaceDE w:val="0"/>
            <w:autoSpaceDN w:val="0"/>
            <w:ind w:hanging="480"/>
            <w:divId w:val="1102922629"/>
            <w:rPr>
              <w:rFonts w:eastAsia="Times New Roman"/>
              <w:lang w:val="en-US"/>
            </w:rPr>
          </w:pPr>
          <w:r w:rsidRPr="00B67618">
            <w:rPr>
              <w:rFonts w:eastAsia="Times New Roman"/>
              <w:i/>
              <w:iCs/>
              <w:lang w:val="en-US"/>
            </w:rPr>
            <w:t>Zeus | Myths, Wife, Children, &amp; Facts | Britannica</w:t>
          </w:r>
          <w:r w:rsidRPr="00B67618">
            <w:rPr>
              <w:rFonts w:eastAsia="Times New Roman"/>
              <w:lang w:val="en-US"/>
            </w:rPr>
            <w:t>. (n.d.). Retrieved September 18, 2023, from https://www.britannica.com/topic/Zeus</w:t>
          </w:r>
        </w:p>
        <w:p w14:paraId="26052012" w14:textId="77777777" w:rsidR="002A28E9" w:rsidRPr="00B67618" w:rsidRDefault="002A28E9">
          <w:pPr>
            <w:autoSpaceDE w:val="0"/>
            <w:autoSpaceDN w:val="0"/>
            <w:ind w:hanging="480"/>
            <w:divId w:val="1400788324"/>
            <w:rPr>
              <w:rFonts w:eastAsia="Times New Roman"/>
              <w:lang w:val="en-US"/>
            </w:rPr>
          </w:pPr>
          <w:r w:rsidRPr="00B67618">
            <w:rPr>
              <w:rFonts w:eastAsia="Times New Roman"/>
              <w:lang w:val="en-US"/>
            </w:rPr>
            <w:t xml:space="preserve">Zhang, Y. (2016). </w:t>
          </w:r>
          <w:r w:rsidRPr="00B67618">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B67618">
            <w:rPr>
              <w:rFonts w:eastAsia="Times New Roman"/>
              <w:lang w:val="en-US"/>
            </w:rPr>
            <w:t>. https://doi.org/10.17507/jltr.0702.18</w:t>
          </w:r>
        </w:p>
        <w:p w14:paraId="2DAC0BB6" w14:textId="77777777" w:rsidR="002A28E9" w:rsidRPr="00B67618" w:rsidRDefault="002A28E9">
          <w:pPr>
            <w:autoSpaceDE w:val="0"/>
            <w:autoSpaceDN w:val="0"/>
            <w:ind w:hanging="480"/>
            <w:divId w:val="2108648552"/>
            <w:rPr>
              <w:rFonts w:eastAsia="Times New Roman"/>
              <w:lang w:val="en-US"/>
            </w:rPr>
          </w:pPr>
          <w:r w:rsidRPr="00B67618">
            <w:rPr>
              <w:rFonts w:eastAsia="Times New Roman"/>
              <w:lang w:val="en-US"/>
            </w:rPr>
            <w:t xml:space="preserve">Zheng, C., &amp; Yanhong Wu, ·. (123 C.E.). The More Modest You are, the Happier You are: The Mediating Roles of Emotional Intelligence and Self-esteem. </w:t>
          </w:r>
          <w:r w:rsidRPr="00B67618">
            <w:rPr>
              <w:rFonts w:eastAsia="Times New Roman"/>
              <w:i/>
              <w:iCs/>
              <w:lang w:val="en-US"/>
            </w:rPr>
            <w:t>Journal of Happiness Studies</w:t>
          </w:r>
          <w:r w:rsidRPr="00B67618">
            <w:rPr>
              <w:rFonts w:eastAsia="Times New Roman"/>
              <w:lang w:val="en-US"/>
            </w:rPr>
            <w:t>. https://doi.org/10.1007/s10902-019-00144-4</w:t>
          </w:r>
        </w:p>
        <w:p w14:paraId="3C4A0F4C" w14:textId="77777777" w:rsidR="002A28E9" w:rsidRPr="00B67618" w:rsidRDefault="002A28E9">
          <w:pPr>
            <w:autoSpaceDE w:val="0"/>
            <w:autoSpaceDN w:val="0"/>
            <w:ind w:hanging="480"/>
            <w:divId w:val="1974825777"/>
            <w:rPr>
              <w:rFonts w:eastAsia="Times New Roman"/>
              <w:lang w:val="en-US"/>
            </w:rPr>
          </w:pPr>
          <w:r w:rsidRPr="00B67618">
            <w:rPr>
              <w:rFonts w:eastAsia="Times New Roman"/>
              <w:lang w:val="en-US"/>
            </w:rPr>
            <w:t xml:space="preserve">Zisook, S., &amp; Shear, K. (2009). </w:t>
          </w:r>
          <w:r w:rsidRPr="00B67618">
            <w:rPr>
              <w:rFonts w:eastAsia="Times New Roman"/>
              <w:i/>
              <w:iCs/>
              <w:lang w:val="en-US"/>
            </w:rPr>
            <w:t>Grief and bereavement: what psychiatrists need to know</w:t>
          </w:r>
          <w:r w:rsidRPr="00B67618">
            <w:rPr>
              <w:rFonts w:eastAsia="Times New Roman"/>
              <w:lang w:val="en-US"/>
            </w:rPr>
            <w:t>.</w:t>
          </w:r>
        </w:p>
        <w:p w14:paraId="0E6A9305" w14:textId="0039A9B6" w:rsidR="00F415E3" w:rsidRPr="0039420C" w:rsidRDefault="002A28E9" w:rsidP="00AD5BBE">
          <w:pPr>
            <w:jc w:val="both"/>
            <w:rPr>
              <w:sz w:val="24"/>
              <w:szCs w:val="24"/>
              <w:lang w:val="en-US"/>
            </w:rPr>
          </w:pPr>
          <w:r w:rsidRPr="00B67618">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8DA4843"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2A28E9">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7F0E4FD0"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2A28E9" w:rsidRPr="002A28E9">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448D8613"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Production Designer on Creating ‘Isle of Dogs,’ ‘Ready Player One’ Dystopia – The Hollywood Reporter</w:t>
          </w:r>
          <w:r w:rsidR="002A28E9" w:rsidRPr="00B67618">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CE3CF3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2A28E9">
            <w:rPr>
              <w:rFonts w:eastAsia="Times New Roman"/>
            </w:rPr>
            <w:t>(</w:t>
          </w:r>
          <w:r w:rsidR="002A28E9">
            <w:rPr>
              <w:rFonts w:eastAsia="Times New Roman"/>
              <w:i/>
              <w:iCs/>
            </w:rPr>
            <w:t>Divergent | The Norwich Radical</w:t>
          </w:r>
          <w:r w:rsidR="002A28E9">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1A0464AA"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Annihilation’s VFX Prove the Beauty of Glitches – REAL VIRTUALITY</w:t>
          </w:r>
          <w:r w:rsidR="002A28E9" w:rsidRPr="00B67618">
            <w:rPr>
              <w:rFonts w:eastAsia="Times New Roman"/>
              <w:lang w:val="en-US"/>
            </w:rPr>
            <w:t>, n.d.)</w:t>
          </w:r>
        </w:sdtContent>
      </w:sdt>
    </w:p>
    <w:p w14:paraId="7195994F" w14:textId="52797D92"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2A28E9">
            <w:rPr>
              <w:rFonts w:eastAsia="Times New Roman"/>
            </w:rPr>
            <w:t>(</w:t>
          </w:r>
          <w:r w:rsidR="002A28E9">
            <w:rPr>
              <w:rFonts w:eastAsia="Times New Roman"/>
              <w:i/>
              <w:iCs/>
            </w:rPr>
            <w:t>Holismo - Dicionário Online Priberam de Português</w:t>
          </w:r>
          <w:r w:rsidR="002A28E9">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1E75ED88"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2A28E9">
            <w:rPr>
              <w:rFonts w:eastAsia="Times New Roman"/>
            </w:rPr>
            <w:t>(</w:t>
          </w:r>
          <w:r w:rsidR="002A28E9">
            <w:rPr>
              <w:rFonts w:eastAsia="Times New Roman"/>
              <w:i/>
              <w:iCs/>
            </w:rPr>
            <w:t>Pangeia Não Foi o Primeiro Supercontinente – e Não Será o Último | Super</w:t>
          </w:r>
          <w:r w:rsidR="002A28E9">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828D3EC"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6) Dungeons &amp; Dragons: Honor Among Thieves - All Clips From The Movie (2023) - YouTube</w:t>
          </w:r>
          <w:r w:rsidR="002A28E9" w:rsidRPr="00B67618">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A8C8749"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2A28E9">
            <w:rPr>
              <w:rFonts w:eastAsia="Times New Roman"/>
            </w:rPr>
            <w:t>(</w:t>
          </w:r>
          <w:r w:rsidR="002A28E9">
            <w:rPr>
              <w:rFonts w:eastAsia="Times New Roman"/>
              <w:i/>
              <w:iCs/>
            </w:rPr>
            <w:t>(6) Anna Turns Into Solid Ice | Frozen - YouTube</w:t>
          </w:r>
          <w:r w:rsidR="002A28E9">
            <w:rPr>
              <w:rFonts w:eastAsia="Times New Roman"/>
            </w:rPr>
            <w:t xml:space="preserve">, n.d.; </w:t>
          </w:r>
          <w:r w:rsidR="002A28E9">
            <w:rPr>
              <w:rFonts w:eastAsia="Times New Roman"/>
              <w:i/>
              <w:iCs/>
            </w:rPr>
            <w:t>Dr. Stone Petrification Theory</w:t>
          </w:r>
          <w:r w:rsidR="002A28E9">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194E731E"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2A28E9">
            <w:rPr>
              <w:rFonts w:eastAsia="Times New Roman"/>
            </w:rPr>
            <w:t>(</w:t>
          </w:r>
          <w:r w:rsidR="002A28E9">
            <w:rPr>
              <w:rFonts w:eastAsia="Times New Roman"/>
              <w:i/>
              <w:iCs/>
            </w:rPr>
            <w:t>Mancala - o Que é, Como Se Joga e Objetivos</w:t>
          </w:r>
          <w:r w:rsidR="002A28E9">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63DB4C3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2A28E9">
            <w:rPr>
              <w:rFonts w:eastAsia="Times New Roman"/>
            </w:rPr>
            <w:t>(</w:t>
          </w:r>
          <w:r w:rsidR="002A28E9">
            <w:rPr>
              <w:rFonts w:eastAsia="Times New Roman"/>
              <w:i/>
              <w:iCs/>
            </w:rPr>
            <w:t>RAW | 2017 | Trailer HD, Julia Ducournau - YouTube</w:t>
          </w:r>
          <w:r w:rsidR="002A28E9">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13E46A9C"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The Story Behind Annihilation’s Most Terrifying Creature Is Equally Horrific</w:t>
          </w:r>
          <w:r w:rsidR="002A28E9" w:rsidRPr="00B67618">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73927886"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2A28E9">
            <w:rPr>
              <w:rFonts w:eastAsia="Times New Roman"/>
            </w:rPr>
            <w:t>(</w:t>
          </w:r>
          <w:r w:rsidR="002A28E9">
            <w:rPr>
              <w:rFonts w:eastAsia="Times New Roman"/>
              <w:i/>
              <w:iCs/>
            </w:rPr>
            <w:t>Hiroíto, o Único Monstro Do Eixo Que Escapou Ileso</w:t>
          </w:r>
          <w:r w:rsidR="002A28E9">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27DA1BC2"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See Every Absurd Outfit Jennifer Love Hewitt Wears on Season One of The Client List - Slideshow - Vulture</w:t>
          </w:r>
          <w:r w:rsidR="002A28E9" w:rsidRPr="00B67618">
            <w:rPr>
              <w:rFonts w:eastAsia="Times New Roman"/>
              <w:lang w:val="en-US"/>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29CA6D7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2A28E9">
            <w:rPr>
              <w:rFonts w:eastAsia="Times New Roman"/>
            </w:rPr>
            <w:t>(</w:t>
          </w:r>
          <w:r w:rsidR="002A28E9">
            <w:rPr>
              <w:rFonts w:eastAsia="Times New Roman"/>
              <w:i/>
              <w:iCs/>
            </w:rPr>
            <w:t>(6) Dungeons &amp; Dragons: Honor Among Thieves - All Clips From The Movie (2023) - YouTube</w:t>
          </w:r>
          <w:r w:rsidR="002A28E9">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383C8DB7"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The Divergent Life: Countdown to DIVERGENT - Faction Day: ABNEGATION</w:t>
          </w:r>
          <w:r w:rsidR="002A28E9" w:rsidRPr="00B67618">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The Huntsman: Winter’s War - Trailer 2 (HD) - YouTube</w:t>
          </w:r>
          <w:r w:rsidR="002A28E9" w:rsidRPr="00B67618">
            <w:rPr>
              <w:rFonts w:eastAsia="Times New Roman"/>
              <w:lang w:val="en-US"/>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2A28E9" w:rsidRPr="00B67618">
            <w:rPr>
              <w:rFonts w:eastAsia="Times New Roman"/>
              <w:lang w:val="en-US"/>
            </w:rPr>
            <w:t>(</w:t>
          </w:r>
          <w:r w:rsidR="002A28E9" w:rsidRPr="00B67618">
            <w:rPr>
              <w:rFonts w:eastAsia="Times New Roman"/>
              <w:i/>
              <w:iCs/>
              <w:lang w:val="en-US"/>
            </w:rPr>
            <w:t>Kadaver | Trailer Oficial | Netflix - YouTube</w:t>
          </w:r>
          <w:r w:rsidR="002A28E9" w:rsidRPr="00B67618">
            <w:rPr>
              <w:rFonts w:eastAsia="Times New Roman"/>
              <w:lang w:val="en-US"/>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087D1B8D"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2A28E9" w:rsidRPr="002A28E9">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1BA429F4"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2A28E9" w:rsidRPr="002A28E9">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11F1E629"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2A28E9" w:rsidRPr="002A28E9">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4D2B8108"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2A28E9" w:rsidRPr="002A28E9">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5CC1AB91"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2A28E9" w:rsidRPr="002A28E9">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2F9668C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2A28E9">
            <w:rPr>
              <w:rFonts w:eastAsia="Times New Roman"/>
            </w:rPr>
            <w:t>(</w:t>
          </w:r>
          <w:r w:rsidR="002A28E9">
            <w:rPr>
              <w:rFonts w:eastAsia="Times New Roman"/>
              <w:i/>
              <w:iCs/>
            </w:rPr>
            <w:t>Scottish Highlands | Location, Map, &amp; Facts | Britannica</w:t>
          </w:r>
          <w:r w:rsidR="002A28E9">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1F1BAED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2A28E9">
            <w:rPr>
              <w:rFonts w:eastAsia="Times New Roman"/>
            </w:rPr>
            <w:t>(</w:t>
          </w:r>
          <w:r w:rsidR="002A28E9">
            <w:rPr>
              <w:rFonts w:eastAsia="Times New Roman"/>
              <w:i/>
              <w:iCs/>
            </w:rPr>
            <w:t>State Pension Age Changes and Retirement Age Increases | Age UK</w:t>
          </w:r>
          <w:r w:rsidR="002A28E9">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2CFB63AF"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2A28E9">
            <w:rPr>
              <w:rFonts w:eastAsia="Times New Roman"/>
            </w:rPr>
            <w:t>(</w:t>
          </w:r>
          <w:r w:rsidR="002A28E9">
            <w:rPr>
              <w:rFonts w:eastAsia="Times New Roman"/>
              <w:i/>
              <w:iCs/>
            </w:rPr>
            <w:t>What Are The Average Height In England? - Hood MWR</w:t>
          </w:r>
          <w:r w:rsidR="002A28E9">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19737FB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2A28E9">
            <w:rPr>
              <w:rFonts w:eastAsia="Times New Roman"/>
            </w:rPr>
            <w:t>(</w:t>
          </w:r>
          <w:r w:rsidR="002A28E9">
            <w:rPr>
              <w:rFonts w:eastAsia="Times New Roman"/>
              <w:i/>
              <w:iCs/>
            </w:rPr>
            <w:t>The World’s Population By Eye Color - WorldAtlas</w:t>
          </w:r>
          <w:r w:rsidR="002A28E9">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2A28E9">
            <w:rPr>
              <w:rFonts w:eastAsia="Times New Roman"/>
            </w:rPr>
            <w:t>(</w:t>
          </w:r>
          <w:r w:rsidR="002A28E9">
            <w:rPr>
              <w:rFonts w:eastAsia="Times New Roman"/>
              <w:i/>
              <w:iCs/>
            </w:rPr>
            <w:t>Why We Gain Weight As We Age : NPR</w:t>
          </w:r>
          <w:r w:rsidR="002A28E9">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23E4DD19"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2A28E9" w:rsidRPr="002A28E9">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2A28E9" w:rsidRPr="002A28E9">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039FCF7F"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2A28E9" w:rsidRPr="002A28E9">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2515945F"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2A28E9">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373961D6"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2A28E9">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2A28E9">
            <w:rPr>
              <w:rFonts w:eastAsia="Times New Roman"/>
            </w:rPr>
            <w:t xml:space="preserve">(Jung, 1923; </w:t>
          </w:r>
          <w:r w:rsidR="002A28E9">
            <w:rPr>
              <w:rFonts w:eastAsia="Times New Roman"/>
              <w:i/>
              <w:iCs/>
            </w:rPr>
            <w:t>Qual é a Diferença Entre Ser Tímido e Ser Introvertido? - BBC News Brasil</w:t>
          </w:r>
          <w:r w:rsidR="002A28E9">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E82FD4A"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2A28E9">
            <w:rPr>
              <w:rFonts w:eastAsia="Times New Roman"/>
            </w:rPr>
            <w:t>(</w:t>
          </w:r>
          <w:r w:rsidR="002A28E9">
            <w:rPr>
              <w:rFonts w:eastAsia="Times New Roman"/>
              <w:i/>
              <w:iCs/>
            </w:rPr>
            <w:t>Vegetarianismo – Wikipédia, a Enciclopédia Livre</w:t>
          </w:r>
          <w:r w:rsidR="002A28E9">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2A28E9">
            <w:rPr>
              <w:rFonts w:eastAsia="Times New Roman"/>
            </w:rPr>
            <w:t>(</w:t>
          </w:r>
          <w:r w:rsidR="002A28E9">
            <w:rPr>
              <w:rFonts w:eastAsia="Times New Roman"/>
              <w:i/>
              <w:iCs/>
            </w:rPr>
            <w:t>Easter Egg | English Meaning - Cambridge Dictionary</w:t>
          </w:r>
          <w:r w:rsidR="002A28E9">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49C6D6D9"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2A28E9">
            <w:rPr>
              <w:rFonts w:eastAsia="Times New Roman"/>
            </w:rPr>
            <w:t>(</w:t>
          </w:r>
          <w:r w:rsidR="002A28E9">
            <w:rPr>
              <w:rFonts w:eastAsia="Times New Roman"/>
              <w:i/>
              <w:iCs/>
            </w:rPr>
            <w:t>Grant’s - Wikipedia</w:t>
          </w:r>
          <w:r w:rsidR="002A28E9">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2A28E9" w:rsidRPr="002A28E9">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094F2F40"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2A28E9" w:rsidRPr="002A28E9">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053FAAEE"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2A28E9">
            <w:rPr>
              <w:rFonts w:eastAsia="Times New Roman"/>
            </w:rPr>
            <w:t>(</w:t>
          </w:r>
          <w:r w:rsidR="002A28E9">
            <w:rPr>
              <w:rFonts w:eastAsia="Times New Roman"/>
              <w:i/>
              <w:iCs/>
            </w:rPr>
            <w:t>Facebook</w:t>
          </w:r>
          <w:r w:rsidR="002A28E9">
            <w:rPr>
              <w:rFonts w:eastAsia="Times New Roman"/>
            </w:rPr>
            <w:t xml:space="preserve">, n.d.; </w:t>
          </w:r>
          <w:r w:rsidR="002A28E9">
            <w:rPr>
              <w:rFonts w:eastAsia="Times New Roman"/>
              <w:i/>
              <w:iCs/>
            </w:rPr>
            <w:t>“Vesúvios” Do Centro Da Cidade Provocam Quedas Aos Peões - OvarNews</w:t>
          </w:r>
          <w:r w:rsidR="002A28E9">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48137F9D"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2A28E9">
            <w:rPr>
              <w:rFonts w:eastAsia="Times New Roman"/>
            </w:rPr>
            <w:t>(</w:t>
          </w:r>
          <w:r w:rsidR="002A28E9">
            <w:rPr>
              <w:rFonts w:eastAsia="Times New Roman"/>
              <w:i/>
              <w:iCs/>
            </w:rPr>
            <w:t>Modern Merida</w:t>
          </w:r>
          <w:r w:rsidR="002A28E9">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4F0AB9B7"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2A28E9" w:rsidRPr="00B67618">
            <w:rPr>
              <w:rFonts w:eastAsia="Times New Roman"/>
              <w:lang w:val="en-US"/>
            </w:rPr>
            <w:t>(</w:t>
          </w:r>
          <w:r w:rsidR="002A28E9" w:rsidRPr="00B67618">
            <w:rPr>
              <w:rFonts w:eastAsia="Times New Roman"/>
              <w:i/>
              <w:iCs/>
              <w:lang w:val="en-US"/>
            </w:rPr>
            <w:t>Totally Spies to Get a Season 7 Reboot on Cartoon Network - Polygon</w:t>
          </w:r>
          <w:r w:rsidR="002A28E9" w:rsidRPr="00B67618">
            <w:rPr>
              <w:rFonts w:eastAsia="Times New Roman"/>
              <w:lang w:val="en-US"/>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2A28E9" w:rsidRPr="00B67618">
            <w:rPr>
              <w:rFonts w:eastAsia="Times New Roman"/>
              <w:lang w:val="en-US"/>
            </w:rPr>
            <w:t>(</w:t>
          </w:r>
          <w:r w:rsidR="002A28E9" w:rsidRPr="00B67618">
            <w:rPr>
              <w:rFonts w:eastAsia="Times New Roman"/>
              <w:i/>
              <w:iCs/>
              <w:lang w:val="en-US"/>
            </w:rPr>
            <w:t>Huey, Dewey and Louie | The Disney Afternoon Wiki | Fandom</w:t>
          </w:r>
          <w:r w:rsidR="002A28E9" w:rsidRPr="00B67618">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0DB08D43"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2A28E9">
            <w:rPr>
              <w:rFonts w:eastAsia="Times New Roman"/>
            </w:rPr>
            <w:t>(</w:t>
          </w:r>
          <w:r w:rsidR="002A28E9">
            <w:rPr>
              <w:rFonts w:eastAsia="Times New Roman"/>
              <w:i/>
              <w:iCs/>
            </w:rPr>
            <w:t>Bathilda Bagshot | Harry Potter Wiki | Fandom</w:t>
          </w:r>
          <w:r w:rsidR="002A28E9">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7635E6DA"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2A28E9" w:rsidRPr="00B67618">
            <w:rPr>
              <w:rFonts w:eastAsia="Times New Roman"/>
              <w:lang w:val="en-US"/>
            </w:rPr>
            <w:t>(</w:t>
          </w:r>
          <w:r w:rsidR="002A28E9" w:rsidRPr="00B67618">
            <w:rPr>
              <w:rFonts w:eastAsia="Times New Roman"/>
              <w:i/>
              <w:iCs/>
              <w:lang w:val="en-US"/>
            </w:rPr>
            <w:t>In “The Shining,” Who Is the Woman in Room 237 | Read | The Take</w:t>
          </w:r>
          <w:r w:rsidR="002A28E9" w:rsidRPr="00B67618">
            <w:rPr>
              <w:rFonts w:eastAsia="Times New Roman"/>
              <w:lang w:val="en-US"/>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2A28E9" w:rsidRPr="00B67618">
            <w:rPr>
              <w:rFonts w:eastAsia="Times New Roman"/>
              <w:lang w:val="en-US"/>
            </w:rPr>
            <w:t>(</w:t>
          </w:r>
          <w:r w:rsidR="002A28E9" w:rsidRPr="00B67618">
            <w:rPr>
              <w:rFonts w:eastAsia="Times New Roman"/>
              <w:i/>
              <w:iCs/>
              <w:lang w:val="en-US"/>
            </w:rPr>
            <w:t>All Work and No Play Makes Sigmund a Dull Boy: Freud’s “The Uncanny” and Stanley Kubrick’s The Shining – Marty28blogs</w:t>
          </w:r>
          <w:r w:rsidR="002A28E9" w:rsidRPr="00B67618">
            <w:rPr>
              <w:rFonts w:eastAsia="Times New Roman"/>
              <w:lang w:val="en-US"/>
            </w:rPr>
            <w:t xml:space="preserve">, n.d.; </w:t>
          </w:r>
          <w:r w:rsidR="002A28E9" w:rsidRPr="00B67618">
            <w:rPr>
              <w:rFonts w:eastAsia="Times New Roman"/>
              <w:i/>
              <w:iCs/>
              <w:lang w:val="en-US"/>
            </w:rPr>
            <w:t>Conceptual Horror Experiment “The Shining: Forwards and Backwards” Screens in Orlando on Friday | Things to Do | Orlando | Orlando Weekly</w:t>
          </w:r>
          <w:r w:rsidR="002A28E9" w:rsidRPr="00B67618">
            <w:rPr>
              <w:rFonts w:eastAsia="Times New Roman"/>
              <w:lang w:val="en-US"/>
            </w:rPr>
            <w:t xml:space="preserve">, n.d.; </w:t>
          </w:r>
          <w:r w:rsidR="002A28E9" w:rsidRPr="00B67618">
            <w:rPr>
              <w:rFonts w:eastAsia="Times New Roman"/>
              <w:i/>
              <w:iCs/>
              <w:lang w:val="en-US"/>
            </w:rPr>
            <w:t>Doctor Sleep What The Shinings Old Lady In The Bath Means - Pokemonwe.Com</w:t>
          </w:r>
          <w:r w:rsidR="002A28E9" w:rsidRPr="00B67618">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066265C9"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2A28E9">
            <w:rPr>
              <w:rFonts w:eastAsia="Times New Roman"/>
            </w:rPr>
            <w:t>(</w:t>
          </w:r>
          <w:r w:rsidR="002A28E9">
            <w:rPr>
              <w:rFonts w:eastAsia="Times New Roman"/>
              <w:i/>
              <w:iCs/>
            </w:rPr>
            <w:t>Snow White and the Seven Dwarfs (1937, David Hand) — Essays and Criticism for the Film Enthusiast | Kinetoscope Film Journal</w:t>
          </w:r>
          <w:r w:rsidR="002A28E9">
            <w:rPr>
              <w:rFonts w:eastAsia="Times New Roman"/>
            </w:rPr>
            <w:t xml:space="preserve">, n.d.; </w:t>
          </w:r>
          <w:r w:rsidR="002A28E9">
            <w:rPr>
              <w:rFonts w:eastAsia="Times New Roman"/>
              <w:i/>
              <w:iCs/>
            </w:rPr>
            <w:t>Snow White and the Seven Dwarfs Old Hag and Snow White Production | Lot #95161 | Heritage Auctions</w:t>
          </w:r>
          <w:r w:rsidR="002A28E9">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7E6710E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2A28E9">
            <w:rPr>
              <w:rFonts w:eastAsia="Times New Roman"/>
            </w:rPr>
            <w:t>(</w:t>
          </w:r>
          <w:r w:rsidR="002A28E9">
            <w:rPr>
              <w:rFonts w:eastAsia="Times New Roman"/>
              <w:i/>
              <w:iCs/>
            </w:rPr>
            <w:t>A Pior Companhia | Site Oficial Da Netflix</w:t>
          </w:r>
          <w:r w:rsidR="002A28E9">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2A28E9">
            <w:rPr>
              <w:rFonts w:eastAsia="Times New Roman"/>
            </w:rPr>
            <w:t>(</w:t>
          </w:r>
          <w:r w:rsidR="002A28E9">
            <w:rPr>
              <w:rFonts w:eastAsia="Times New Roman"/>
              <w:i/>
              <w:iCs/>
            </w:rPr>
            <w:t>Dorothea Puente - Wikipedia</w:t>
          </w:r>
          <w:r w:rsidR="002A28E9">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2A28E9">
            <w:rPr>
              <w:rFonts w:eastAsia="Times New Roman"/>
            </w:rPr>
            <w:t>(</w:t>
          </w:r>
          <w:r w:rsidR="002A28E9">
            <w:rPr>
              <w:rFonts w:eastAsia="Times New Roman"/>
              <w:i/>
              <w:iCs/>
            </w:rPr>
            <w:t>Dorothea Puente Seemed like a Kindly Landlady. She Was a Serial Killer.</w:t>
          </w:r>
          <w:r w:rsidR="002A28E9">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2A28E9">
            <w:rPr>
              <w:rFonts w:eastAsia="Times New Roman"/>
            </w:rPr>
            <w:t>(</w:t>
          </w:r>
          <w:r w:rsidR="002A28E9">
            <w:rPr>
              <w:rFonts w:eastAsia="Times New Roman"/>
              <w:i/>
              <w:iCs/>
            </w:rPr>
            <w:t>This ‘Sweet Little Granny’ Was Actually a Psychotic Serial Killer</w:t>
          </w:r>
          <w:r w:rsidR="002A28E9">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2A28E9">
            <w:rPr>
              <w:rFonts w:eastAsia="Times New Roman"/>
            </w:rPr>
            <w:t>(</w:t>
          </w:r>
          <w:r w:rsidR="002A28E9">
            <w:rPr>
              <w:rFonts w:eastAsia="Times New Roman"/>
              <w:i/>
              <w:iCs/>
            </w:rPr>
            <w:t>Dead Landlord: Reveal 12 Terrible Facts about California Grandma Puente under Her Kind Appearance - INEWS</w:t>
          </w:r>
          <w:r w:rsidR="002A28E9">
            <w:rPr>
              <w:rFonts w:eastAsia="Times New Roman"/>
            </w:rPr>
            <w:t xml:space="preserve">, n.d.; </w:t>
          </w:r>
          <w:r w:rsidR="002A28E9">
            <w:rPr>
              <w:rFonts w:eastAsia="Times New Roman"/>
              <w:i/>
              <w:iCs/>
            </w:rPr>
            <w:t>Dorothea Puente - Hella Capital Crime (</w:t>
          </w:r>
          <w:r w:rsidR="002A28E9">
            <w:rPr>
              <w:rFonts w:ascii="MS Gothic" w:eastAsia="MS Gothic" w:hAnsi="MS Gothic" w:cs="MS Gothic" w:hint="eastAsia"/>
              <w:i/>
              <w:iCs/>
            </w:rPr>
            <w:t>播客</w:t>
          </w:r>
          <w:r w:rsidR="002A28E9">
            <w:rPr>
              <w:rFonts w:eastAsia="Times New Roman"/>
              <w:i/>
              <w:iCs/>
            </w:rPr>
            <w:t>) | Listen Notes</w:t>
          </w:r>
          <w:r w:rsidR="002A28E9">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6658D68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2A28E9">
            <w:rPr>
              <w:rFonts w:eastAsia="Times New Roman"/>
            </w:rPr>
            <w:t>(</w:t>
          </w:r>
          <w:r w:rsidR="002A28E9">
            <w:rPr>
              <w:rFonts w:eastAsia="Times New Roman"/>
              <w:i/>
              <w:iCs/>
            </w:rPr>
            <w:t>Marie Besnard, l’empoisonneuse : Une Mini-Série Avec Muriel Robin - Rtbf.Be</w:t>
          </w:r>
          <w:r w:rsidR="002A28E9">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2A28E9">
            <w:rPr>
              <w:rFonts w:eastAsia="Times New Roman"/>
            </w:rPr>
            <w:t>(</w:t>
          </w:r>
          <w:r w:rsidR="002A28E9">
            <w:rPr>
              <w:rFonts w:eastAsia="Times New Roman"/>
              <w:i/>
              <w:iCs/>
            </w:rPr>
            <w:t>Image of French Poisoner Woman Marie Besnard (1896-1980) in Train Which Carries</w:t>
          </w:r>
          <w:r w:rsidR="002A28E9">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2A28E9">
            <w:rPr>
              <w:rFonts w:eastAsia="Times New Roman"/>
            </w:rPr>
            <w:t>(</w:t>
          </w:r>
          <w:r w:rsidR="002A28E9">
            <w:rPr>
              <w:rFonts w:eastAsia="Times New Roman"/>
              <w:i/>
              <w:iCs/>
            </w:rPr>
            <w:t>Il y a 60 Ans, l’acquittement de Marie Besnard Accusée d’empoisonnements - L’Express</w:t>
          </w:r>
          <w:r w:rsidR="002A28E9">
            <w:rPr>
              <w:rFonts w:eastAsia="Times New Roman"/>
            </w:rPr>
            <w:t xml:space="preserve">, n.d.; </w:t>
          </w:r>
          <w:r w:rsidR="002A28E9">
            <w:rPr>
              <w:rFonts w:eastAsia="Times New Roman"/>
              <w:i/>
              <w:iCs/>
            </w:rPr>
            <w:t>Marie Besnard | Murderpedia, the Encyclopedia of Murderers</w:t>
          </w:r>
          <w:r w:rsidR="002A28E9">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2A28E9">
            <w:rPr>
              <w:rFonts w:eastAsia="Times New Roman"/>
            </w:rPr>
            <w:t>(</w:t>
          </w:r>
          <w:r w:rsidR="002A28E9">
            <w:rPr>
              <w:rFonts w:eastAsia="Times New Roman"/>
              <w:i/>
              <w:iCs/>
            </w:rPr>
            <w:t>Marie Besnard, l’empoisonneuse... - Série TV 2006 - AlloCiné</w:t>
          </w:r>
          <w:r w:rsidR="002A28E9">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2A28E9">
            <w:rPr>
              <w:rFonts w:eastAsia="Times New Roman"/>
            </w:rPr>
            <w:t>(</w:t>
          </w:r>
          <w:r w:rsidR="002A28E9">
            <w:rPr>
              <w:rFonts w:eastAsia="Times New Roman"/>
              <w:i/>
              <w:iCs/>
            </w:rPr>
            <w:t>Marie Besnard - Wikipedia</w:t>
          </w:r>
          <w:r w:rsidR="002A28E9">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2A28E9">
            <w:rPr>
              <w:rFonts w:eastAsia="Times New Roman"/>
            </w:rPr>
            <w:t>(</w:t>
          </w:r>
          <w:r w:rsidR="002A28E9">
            <w:rPr>
              <w:rFonts w:eastAsia="Times New Roman"/>
              <w:i/>
              <w:iCs/>
            </w:rPr>
            <w:t>Marie Besnard – the Good Lady of Loudun | Killers Without Conscience</w:t>
          </w:r>
          <w:r w:rsidR="002A28E9">
            <w:rPr>
              <w:rFonts w:eastAsia="Times New Roman"/>
            </w:rPr>
            <w:t xml:space="preserve">, n.d.; </w:t>
          </w:r>
          <w:r w:rsidR="002A28E9">
            <w:rPr>
              <w:rFonts w:eastAsia="Times New Roman"/>
              <w:i/>
              <w:iCs/>
            </w:rPr>
            <w:t>Marie Besnard: The Undertaker’s Best Friend Crime Magazine</w:t>
          </w:r>
          <w:r w:rsidR="002A28E9">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2A28E9" w:rsidRPr="002A28E9">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1A9E3F"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2A28E9">
            <w:rPr>
              <w:rFonts w:eastAsia="Times New Roman"/>
            </w:rPr>
            <w:t>(</w:t>
          </w:r>
          <w:r w:rsidR="002A28E9">
            <w:rPr>
              <w:rFonts w:eastAsia="Times New Roman"/>
              <w:i/>
              <w:iCs/>
            </w:rPr>
            <w:t>Case Study 2: Fatal Attraction (1987) – The Femme Fatale and the Distortion of Female Criminality</w:t>
          </w:r>
          <w:r w:rsidR="002A28E9">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2A28E9">
            <w:rPr>
              <w:rFonts w:eastAsia="Times New Roman"/>
            </w:rPr>
            <w:t>(</w:t>
          </w:r>
          <w:r w:rsidR="002A28E9">
            <w:rPr>
              <w:rFonts w:eastAsia="Times New Roman"/>
              <w:i/>
              <w:iCs/>
            </w:rPr>
            <w:t>Alex Forrest - News - IMDb</w:t>
          </w:r>
          <w:r w:rsidR="002A28E9">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2A28E9">
            <w:rPr>
              <w:rFonts w:eastAsia="Times New Roman"/>
            </w:rPr>
            <w:t>(</w:t>
          </w:r>
          <w:r w:rsidR="002A28E9">
            <w:rPr>
              <w:rFonts w:eastAsia="Times New Roman"/>
              <w:i/>
              <w:iCs/>
            </w:rPr>
            <w:t>The Laws of Fatal Attraction: The Sanctity of Family vs. the Female Villain – Girls Do Film</w:t>
          </w:r>
          <w:r w:rsidR="002A28E9">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2A28E9">
            <w:rPr>
              <w:rFonts w:eastAsia="Times New Roman"/>
            </w:rPr>
            <w:t>(</w:t>
          </w:r>
          <w:r w:rsidR="002A28E9">
            <w:rPr>
              <w:rFonts w:eastAsia="Times New Roman"/>
              <w:i/>
              <w:iCs/>
            </w:rPr>
            <w:t>11 Facts About “Fatal Attraction” | Mental Floss</w:t>
          </w:r>
          <w:r w:rsidR="002A28E9">
            <w:rPr>
              <w:rFonts w:eastAsia="Times New Roman"/>
            </w:rPr>
            <w:t xml:space="preserve">, n.d.; </w:t>
          </w:r>
          <w:r w:rsidR="002A28E9">
            <w:rPr>
              <w:rFonts w:eastAsia="Times New Roman"/>
              <w:i/>
              <w:iCs/>
            </w:rPr>
            <w:t>Fatal Attraction Turns 35 This Year - Telegraph India</w:t>
          </w:r>
          <w:r w:rsidR="002A28E9">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0C3D6D31"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2A28E9" w:rsidRPr="002A28E9">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2A28E9">
            <w:rPr>
              <w:rFonts w:eastAsia="Times New Roman"/>
            </w:rPr>
            <w:t>(</w:t>
          </w:r>
          <w:r w:rsidR="002A28E9">
            <w:rPr>
              <w:rFonts w:eastAsia="Times New Roman"/>
              <w:i/>
              <w:iCs/>
            </w:rPr>
            <w:t>Alcina Dimitrescu | Resident Evil Wiki | Fandom</w:t>
          </w:r>
          <w:r w:rsidR="002A28E9">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2A28E9">
            <w:rPr>
              <w:rFonts w:eastAsia="Times New Roman"/>
            </w:rPr>
            <w:t>(</w:t>
          </w:r>
          <w:r w:rsidR="002A28E9">
            <w:rPr>
              <w:rFonts w:eastAsia="Times New Roman"/>
              <w:i/>
              <w:iCs/>
            </w:rPr>
            <w:t>Lady Dimitrescu - Wikipedia</w:t>
          </w:r>
          <w:r w:rsidR="002A28E9">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7A182378"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2A28E9">
            <w:rPr>
              <w:rFonts w:eastAsia="Times New Roman"/>
            </w:rPr>
            <w:t>(</w:t>
          </w:r>
          <w:r w:rsidR="002A28E9">
            <w:rPr>
              <w:rFonts w:eastAsia="Times New Roman"/>
              <w:i/>
              <w:iCs/>
            </w:rPr>
            <w:t>Where Does the Concept of a “Grim Reaper” Come From? | Britannica</w:t>
          </w:r>
          <w:r w:rsidR="002A28E9">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2A28E9">
            <w:rPr>
              <w:rFonts w:eastAsia="Times New Roman"/>
            </w:rPr>
            <w:t>(</w:t>
          </w:r>
          <w:r w:rsidR="002A28E9">
            <w:rPr>
              <w:rFonts w:eastAsia="Times New Roman"/>
              <w:i/>
              <w:iCs/>
            </w:rPr>
            <w:t>Death Eater - Wikipedia</w:t>
          </w:r>
          <w:r w:rsidR="002A28E9">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2A28E9" w:rsidRPr="00B67618">
            <w:rPr>
              <w:rFonts w:eastAsia="Times New Roman"/>
              <w:lang w:val="en-US"/>
            </w:rPr>
            <w:t>(</w:t>
          </w:r>
          <w:r w:rsidR="002A28E9" w:rsidRPr="00B67618">
            <w:rPr>
              <w:rFonts w:eastAsia="Times New Roman"/>
              <w:i/>
              <w:iCs/>
              <w:lang w:val="en-US"/>
            </w:rPr>
            <w:t>Harry Potter and the Goblet of Fire - Death Eaters Image (27569800) - Fanpop</w:t>
          </w:r>
          <w:r w:rsidR="002A28E9" w:rsidRPr="00B67618">
            <w:rPr>
              <w:rFonts w:eastAsia="Times New Roman"/>
              <w:lang w:val="en-US"/>
            </w:rPr>
            <w:t xml:space="preserve">, n.d.; </w:t>
          </w:r>
          <w:r w:rsidR="002A28E9" w:rsidRPr="00B67618">
            <w:rPr>
              <w:rFonts w:eastAsia="Times New Roman"/>
              <w:i/>
              <w:iCs/>
              <w:lang w:val="en-US"/>
            </w:rPr>
            <w:t>Voldemort - He Who Shall Not Be Named - JS Psychotherapy</w:t>
          </w:r>
          <w:r w:rsidR="002A28E9" w:rsidRPr="00B67618">
            <w:rPr>
              <w:rFonts w:eastAsia="Times New Roman"/>
              <w:lang w:val="en-US"/>
            </w:rPr>
            <w:t xml:space="preserve">, n.d.; </w:t>
          </w:r>
          <w:r w:rsidR="002A28E9" w:rsidRPr="00B67618">
            <w:rPr>
              <w:rFonts w:eastAsia="Times New Roman"/>
              <w:i/>
              <w:iCs/>
              <w:lang w:val="en-US"/>
            </w:rPr>
            <w:t xml:space="preserve">Where Does the Concept of a “Grim Reaper” Come From? </w:t>
          </w:r>
          <w:r w:rsidR="002A28E9">
            <w:rPr>
              <w:rFonts w:eastAsia="Times New Roman"/>
              <w:i/>
              <w:iCs/>
            </w:rPr>
            <w:t>| Britannica</w:t>
          </w:r>
          <w:r w:rsidR="002A28E9">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62DD3028"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 xml:space="preserve">Krone (Anime) | The Promised Neverland Wiki | </w:t>
          </w:r>
          <w:r w:rsidR="002A28E9">
            <w:rPr>
              <w:rFonts w:eastAsia="Times New Roman"/>
              <w:i/>
              <w:iCs/>
            </w:rPr>
            <w:lastRenderedPageBreak/>
            <w:t>Fandom</w:t>
          </w:r>
          <w:r w:rsidR="002A28E9">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10 Movie Reveals You Can Spot Early (If You Really Look) – Page 3</w:t>
          </w:r>
          <w:r w:rsidR="002A28E9">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2A28E9" w:rsidRPr="002A28E9">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2A28E9" w:rsidRPr="002A28E9">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04750545"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2A28E9" w:rsidRPr="002A28E9">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The Servant Archetype: Reclaiming Our Purpose</w:t>
          </w:r>
          <w:r w:rsidR="002A28E9">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36FCE4CE"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Danganronpa V3 Bonus Mode Gonta Gokuhara Sprite (R by Iyvyi on DeviantArt</w:t>
          </w:r>
          <w:r w:rsidR="002A28E9">
            <w:rPr>
              <w:rFonts w:eastAsia="Times New Roman"/>
            </w:rPr>
            <w:t xml:space="preserve">, n.d.; </w:t>
          </w:r>
          <w:r w:rsidR="002A28E9">
            <w:rPr>
              <w:rFonts w:eastAsia="Times New Roman"/>
              <w:i/>
              <w:iCs/>
            </w:rPr>
            <w:t>Gonta Gokuhara | Danganronpa Wiki | Fandom</w:t>
          </w:r>
          <w:r w:rsidR="002A28E9">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42D9F117"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Hannes | Wiki | Otanix Amino</w:t>
          </w:r>
          <w:r w:rsidR="002A28E9">
            <w:rPr>
              <w:rFonts w:eastAsia="Times New Roman"/>
            </w:rPr>
            <w:t xml:space="preserve">, n.d.; </w:t>
          </w:r>
          <w:r w:rsidR="002A28E9">
            <w:rPr>
              <w:rFonts w:eastAsia="Times New Roman"/>
              <w:i/>
              <w:iCs/>
            </w:rPr>
            <w:t xml:space="preserve">X </w:t>
          </w:r>
          <w:r w:rsidR="002A28E9">
            <w:rPr>
              <w:rFonts w:ascii="MS Gothic" w:eastAsia="MS Gothic" w:hAnsi="MS Gothic" w:cs="MS Gothic" w:hint="eastAsia"/>
              <w:i/>
              <w:iCs/>
            </w:rPr>
            <w:t>上的</w:t>
          </w:r>
          <w:r w:rsidR="002A28E9">
            <w:rPr>
              <w:rFonts w:eastAsia="Times New Roman"/>
              <w:i/>
              <w:iCs/>
            </w:rPr>
            <w:t xml:space="preserve"> Attack on Titan Wiki</w:t>
          </w:r>
          <w:r w:rsidR="002A28E9">
            <w:rPr>
              <w:rFonts w:ascii="MS Mincho" w:eastAsia="MS Mincho" w:hAnsi="MS Mincho" w:cs="MS Mincho" w:hint="eastAsia"/>
              <w:i/>
              <w:iCs/>
            </w:rPr>
            <w:t>：「</w:t>
          </w:r>
          <w:r w:rsidR="002A28E9">
            <w:rPr>
              <w:rFonts w:ascii="Segoe UI Emoji" w:eastAsia="Times New Roman" w:hAnsi="Segoe UI Emoji" w:cs="Segoe UI Emoji"/>
              <w:i/>
              <w:iCs/>
            </w:rPr>
            <w:t>😢</w:t>
          </w:r>
          <w:r w:rsidR="002A28E9">
            <w:rPr>
              <w:rFonts w:eastAsia="Times New Roman"/>
              <w:i/>
              <w:iCs/>
            </w:rPr>
            <w:t xml:space="preserve"> Https://T.Co/ClIel6RPSg</w:t>
          </w:r>
          <w:r w:rsidR="002A28E9">
            <w:rPr>
              <w:rFonts w:ascii="MS Gothic" w:eastAsia="MS Gothic" w:hAnsi="MS Gothic" w:cs="MS Gothic" w:hint="eastAsia"/>
              <w:i/>
              <w:iCs/>
            </w:rPr>
            <w:t>」</w:t>
          </w:r>
          <w:r w:rsidR="002A28E9">
            <w:rPr>
              <w:rFonts w:eastAsia="Times New Roman"/>
              <w:i/>
              <w:iCs/>
            </w:rPr>
            <w:t xml:space="preserve"> / X</w:t>
          </w:r>
          <w:r w:rsidR="002A28E9">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7FB561A5"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A Origem Do Gaston A Bela e a Fera/A Origem Dos Vilões T2 E4 | Disney Amino PT Amino</w:t>
          </w:r>
          <w:r w:rsidR="002A28E9">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6A5D254C"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2A28E9">
            <w:rPr>
              <w:rFonts w:eastAsia="Times New Roman"/>
            </w:rPr>
            <w:t>(</w:t>
          </w:r>
          <w:r w:rsidR="002A28E9">
            <w:rPr>
              <w:rFonts w:eastAsia="Times New Roman"/>
              <w:i/>
              <w:iCs/>
            </w:rPr>
            <w:t>Blessed Virgin with Calla Lily - Free Stock Photo by Kathryn Morse on Stockvault.Net</w:t>
          </w:r>
          <w:r w:rsidR="002A28E9">
            <w:rPr>
              <w:rFonts w:eastAsia="Times New Roman"/>
            </w:rPr>
            <w:t xml:space="preserve">, n.d.; </w:t>
          </w:r>
          <w:r w:rsidR="002A28E9">
            <w:rPr>
              <w:rFonts w:eastAsia="Times New Roman"/>
              <w:i/>
              <w:iCs/>
            </w:rPr>
            <w:t>Virgen De Los Alcatraces / Virgin With Calla Lilies Acrylic Print by Ezequiel Ramos APARICIO - Pixels</w:t>
          </w:r>
          <w:r w:rsidR="002A28E9">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0B771312"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2A28E9">
            <w:rPr>
              <w:rFonts w:eastAsia="Times New Roman"/>
            </w:rPr>
            <w:t>(</w:t>
          </w:r>
          <w:r w:rsidR="002A28E9">
            <w:rPr>
              <w:rFonts w:eastAsia="Times New Roman"/>
              <w:i/>
              <w:iCs/>
            </w:rPr>
            <w:t>MARIE-JULIE JAHENNY - Our Lady of Lilies</w:t>
          </w:r>
          <w:r w:rsidR="002A28E9">
            <w:rPr>
              <w:rFonts w:eastAsia="Times New Roman"/>
            </w:rPr>
            <w:t xml:space="preserve">, n.d.; </w:t>
          </w:r>
          <w:r w:rsidR="002A28E9">
            <w:rPr>
              <w:rFonts w:eastAsia="Times New Roman"/>
              <w:i/>
              <w:iCs/>
            </w:rPr>
            <w:t>THE COURAGE OF MARY - The Annunciation - Come Into The Word with Sarah Christmyer | Bible Study | Lectio Divina | Journals | Retreat</w:t>
          </w:r>
          <w:r w:rsidR="002A28E9">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9E556DB"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2A28E9" w:rsidRPr="002A28E9">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2A28E9">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14900900"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2A28E9" w:rsidRPr="002A28E9">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5FDF861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2A28E9">
            <w:rPr>
              <w:rFonts w:eastAsia="Times New Roman"/>
            </w:rPr>
            <w:t>(</w:t>
          </w:r>
          <w:r w:rsidR="002A28E9">
            <w:rPr>
              <w:rFonts w:eastAsia="Times New Roman"/>
              <w:i/>
              <w:iCs/>
            </w:rPr>
            <w:t>Alva Guide to the Big Five: Extraversion Explained</w:t>
          </w:r>
          <w:r w:rsidR="002A28E9">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196209E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2A28E9">
            <w:rPr>
              <w:rFonts w:eastAsia="Times New Roman"/>
            </w:rPr>
            <w:t xml:space="preserve">(Nekljudova SV, 2019b; </w:t>
          </w:r>
          <w:r w:rsidR="002A28E9">
            <w:rPr>
              <w:rFonts w:eastAsia="Times New Roman"/>
              <w:i/>
              <w:iCs/>
            </w:rPr>
            <w:t>Openness to Experience Definition</w:t>
          </w:r>
          <w:r w:rsidR="002A28E9">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56DF9F6A"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2A28E9">
            <w:rPr>
              <w:rFonts w:eastAsia="Times New Roman"/>
            </w:rPr>
            <w:t>(</w:t>
          </w:r>
          <w:r w:rsidR="002A28E9">
            <w:rPr>
              <w:rFonts w:eastAsia="Times New Roman"/>
              <w:i/>
              <w:iCs/>
            </w:rPr>
            <w:t>The Big Five Factors &amp; 30 Facets - 01 689 606 552</w:t>
          </w:r>
          <w:r w:rsidR="002A28E9">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28BF5B9E"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2A28E9" w:rsidRPr="002A28E9">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358D390A"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2A28E9" w:rsidRPr="002A28E9">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69D21289"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2A28E9">
            <w:rPr>
              <w:rFonts w:eastAsia="Times New Roman"/>
            </w:rPr>
            <w:t>(Ackerman &amp; Puglisi, 2012)</w:t>
          </w:r>
        </w:sdtContent>
      </w:sdt>
      <w:r w:rsidRPr="00316940">
        <w:rPr>
          <w:color w:val="000000"/>
          <w:kern w:val="2"/>
          <w:sz w:val="24"/>
          <w:szCs w:val="24"/>
          <w14:ligatures w14:val="standardContextual"/>
        </w:rPr>
        <w:t>;</w:t>
      </w:r>
    </w:p>
    <w:p w14:paraId="3CFB21DD" w14:textId="3338536B"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5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2A28E9">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74F21C79"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2A28E9" w:rsidRPr="002A28E9">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4F16EC1F"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2A28E9">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186A2E60"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2A28E9" w:rsidRPr="002A28E9">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7A9D982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2A28E9" w:rsidRPr="002A28E9">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6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629025D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5A4CD36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2A28E9" w:rsidRPr="002A28E9">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7EDDDE6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2A28E9" w:rsidRPr="002A28E9">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3849FA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2A28E9" w:rsidRPr="002A28E9">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46746E8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2A28E9">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3135D833"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2A28E9">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2A28E9" w:rsidRPr="002A28E9">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5052B42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2A28E9">
            <w:rPr>
              <w:rFonts w:eastAsia="Times New Roman"/>
            </w:rPr>
            <w:t>(</w:t>
          </w:r>
          <w:r w:rsidR="002A28E9">
            <w:rPr>
              <w:rFonts w:eastAsia="Times New Roman"/>
              <w:i/>
              <w:iCs/>
            </w:rPr>
            <w:t>Archetype: Definition and 65+ Examples</w:t>
          </w:r>
          <w:r w:rsidR="002A28E9">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2A3A81F1"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2A28E9" w:rsidRPr="00B67618">
                  <w:rPr>
                    <w:rFonts w:eastAsia="Times New Roman"/>
                    <w:lang w:val="en-US"/>
                  </w:rPr>
                  <w:t>(</w:t>
                </w:r>
                <w:r w:rsidR="002A28E9" w:rsidRPr="00B67618">
                  <w:rPr>
                    <w:rFonts w:eastAsia="Times New Roman"/>
                    <w:i/>
                    <w:iCs/>
                    <w:lang w:val="en-US"/>
                  </w:rPr>
                  <w:t>Totally Spies! - Wikipedia</w:t>
                </w:r>
                <w:r w:rsidR="002A28E9" w:rsidRPr="00B67618">
                  <w:rPr>
                    <w:rFonts w:eastAsia="Times New Roman"/>
                    <w:lang w:val="en-US"/>
                  </w:rPr>
                  <w:t>, n.d.)</w:t>
                </w:r>
              </w:sdtContent>
            </w:sdt>
          </w:p>
        </w:tc>
        <w:tc>
          <w:tcPr>
            <w:tcW w:w="2362" w:type="dxa"/>
            <w:gridSpan w:val="3"/>
            <w:vAlign w:val="center"/>
          </w:tcPr>
          <w:p w14:paraId="71D312B3" w14:textId="50DE8137"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2A28E9" w:rsidRPr="00B67618">
                  <w:rPr>
                    <w:rFonts w:eastAsia="Times New Roman"/>
                    <w:lang w:val="en-US"/>
                  </w:rPr>
                  <w:t>(</w:t>
                </w:r>
                <w:r w:rsidR="002A28E9" w:rsidRPr="00B67618">
                  <w:rPr>
                    <w:rFonts w:eastAsia="Times New Roman"/>
                    <w:i/>
                    <w:iCs/>
                    <w:lang w:val="en-US"/>
                  </w:rPr>
                  <w:t>Huey, Dewey, and Louie | Disney Wiki | Fandom</w:t>
                </w:r>
                <w:r w:rsidR="002A28E9" w:rsidRPr="00B67618">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6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009731E4">
        <w:rPr>
          <w:rStyle w:val="FootnoteReference"/>
          <w:i/>
          <w:iCs/>
          <w:kern w:val="2"/>
          <w:sz w:val="24"/>
          <w:szCs w:val="24"/>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180D23F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2A28E9" w:rsidRPr="002A28E9">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7A886247" w14:textId="2C61D58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000616DA">
        <w:rPr>
          <w:rStyle w:val="FootnoteReference"/>
          <w:i/>
          <w:iCs/>
          <w:kern w:val="2"/>
          <w:sz w:val="24"/>
          <w:szCs w:val="24"/>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2A28E9" w:rsidRPr="002A28E9">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Pr>
          <w:rStyle w:val="FootnoteReference"/>
          <w:kern w:val="2"/>
          <w:sz w:val="24"/>
          <w:szCs w:val="24"/>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290B7F93"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2A28E9">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7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77109D1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2A28E9">
            <w:rPr>
              <w:rFonts w:eastAsia="Times New Roman"/>
            </w:rPr>
            <w:t>(</w:t>
          </w:r>
          <w:r w:rsidR="002A28E9">
            <w:rPr>
              <w:rFonts w:eastAsia="Times New Roman"/>
              <w:i/>
              <w:iCs/>
            </w:rPr>
            <w:t>Ming | Sleeping Dogs Wiki | Fandom</w:t>
          </w:r>
          <w:r w:rsidR="002A28E9">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2A28E9">
            <w:rPr>
              <w:rFonts w:eastAsia="Times New Roman"/>
            </w:rPr>
            <w:t>(</w:t>
          </w:r>
          <w:r w:rsidR="002A28E9">
            <w:rPr>
              <w:rFonts w:eastAsia="Times New Roman"/>
              <w:i/>
              <w:iCs/>
            </w:rPr>
            <w:t>(52) Sleeping Dogs- Ming’s Death (Cutscene) - YouTube</w:t>
          </w:r>
          <w:r w:rsidR="002A28E9">
            <w:rPr>
              <w:rFonts w:eastAsia="Times New Roman"/>
            </w:rPr>
            <w:t xml:space="preserve">, n.d.; </w:t>
          </w:r>
          <w:r w:rsidR="002A28E9">
            <w:rPr>
              <w:rFonts w:eastAsia="Times New Roman"/>
              <w:i/>
              <w:iCs/>
            </w:rPr>
            <w:t>Loads of Sleeping Dog Screens and Concept Art</w:t>
          </w:r>
          <w:r w:rsidR="002A28E9">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260D0AE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2A28E9">
            <w:rPr>
              <w:rFonts w:eastAsia="Times New Roman"/>
            </w:rPr>
            <w:t>(</w:t>
          </w:r>
          <w:r w:rsidR="002A28E9">
            <w:rPr>
              <w:rFonts w:eastAsia="Times New Roman"/>
              <w:i/>
              <w:iCs/>
            </w:rPr>
            <w:t>Helping Someone with Depression - HelpGuide.Org</w:t>
          </w:r>
          <w:r w:rsidR="002A28E9">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2A28E9">
            <w:rPr>
              <w:rFonts w:eastAsia="Times New Roman"/>
            </w:rPr>
            <w:t>(</w:t>
          </w:r>
          <w:r w:rsidR="002A28E9">
            <w:rPr>
              <w:rFonts w:eastAsia="Times New Roman"/>
              <w:i/>
              <w:iCs/>
            </w:rPr>
            <w:t>What to Do When You Feel You Have No Support From Family</w:t>
          </w:r>
          <w:r w:rsidR="002A28E9">
            <w:rPr>
              <w:rFonts w:eastAsia="Times New Roman"/>
            </w:rPr>
            <w:t>, n.d.)</w:t>
          </w:r>
        </w:sdtContent>
      </w:sdt>
      <w:r w:rsidRPr="00BB366B">
        <w:rPr>
          <w:kern w:val="2"/>
          <w:sz w:val="24"/>
          <w:szCs w:val="24"/>
          <w14:ligatures w14:val="standardContextual"/>
        </w:rPr>
        <w:t xml:space="preserve"> – para reparar nesta deficiência. </w:t>
      </w:r>
    </w:p>
    <w:p w14:paraId="0EE2CBF5" w14:textId="7656395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2A28E9" w:rsidRPr="002A28E9">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05643DA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2A28E9">
            <w:rPr>
              <w:rFonts w:eastAsia="Times New Roman"/>
            </w:rPr>
            <w:t>(</w:t>
          </w:r>
          <w:r w:rsidR="002A28E9">
            <w:rPr>
              <w:rFonts w:eastAsia="Times New Roman"/>
              <w:i/>
              <w:iCs/>
            </w:rPr>
            <w:t>10 Childlike Traits Adults Should Keep - This Is Adult Life</w:t>
          </w:r>
          <w:r w:rsidR="002A28E9">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7F77D3A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B4C2DA3"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2A28E9">
            <w:rPr>
              <w:rFonts w:eastAsia="Times New Roman"/>
            </w:rPr>
            <w:t>(</w:t>
          </w:r>
          <w:r w:rsidR="002A28E9">
            <w:rPr>
              <w:rFonts w:eastAsia="Times New Roman"/>
              <w:i/>
              <w:iCs/>
            </w:rPr>
            <w:t>Camellia - Vampyr Walkthrough - Neoseeker</w:t>
          </w:r>
          <w:r w:rsidR="002A28E9">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2A28E9">
            <w:rPr>
              <w:rFonts w:eastAsia="Times New Roman"/>
            </w:rPr>
            <w:t>(</w:t>
          </w:r>
          <w:r w:rsidR="002A28E9">
            <w:rPr>
              <w:rFonts w:eastAsia="Times New Roman"/>
              <w:i/>
              <w:iCs/>
            </w:rPr>
            <w:t>Citizen | Remember Me Wiki | Fandom</w:t>
          </w:r>
          <w:r w:rsidR="002A28E9">
            <w:rPr>
              <w:rFonts w:eastAsia="Times New Roman"/>
            </w:rPr>
            <w:t xml:space="preserve">, n.d.; </w:t>
          </w:r>
          <w:r w:rsidR="002A28E9">
            <w:rPr>
              <w:rFonts w:eastAsia="Times New Roman"/>
              <w:i/>
              <w:iCs/>
            </w:rPr>
            <w:t>Let’s Play: Vampyr [German/HD] #017: Stumme Camellia - YouTube</w:t>
          </w:r>
          <w:r w:rsidR="002A28E9">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381E62E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2A28E9">
            <w:rPr>
              <w:rFonts w:eastAsia="Times New Roman"/>
            </w:rPr>
            <w:t>(</w:t>
          </w:r>
          <w:r w:rsidR="002A28E9">
            <w:rPr>
              <w:rFonts w:eastAsia="Times New Roman"/>
              <w:i/>
              <w:iCs/>
            </w:rPr>
            <w:t>What’s It like to Be an Undercover Cop?</w:t>
          </w:r>
          <w:r w:rsidR="002A28E9">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2A28E9">
            <w:rPr>
              <w:rFonts w:eastAsia="Times New Roman"/>
            </w:rPr>
            <w:t>(</w:t>
          </w:r>
          <w:r w:rsidR="002A28E9">
            <w:rPr>
              <w:rFonts w:eastAsia="Times New Roman"/>
              <w:i/>
              <w:iCs/>
            </w:rPr>
            <w:t>What Is Police Harassment? | Abramson &amp; Denenberg, P.C.</w:t>
          </w:r>
          <w:r w:rsidR="002A28E9">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28C791C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2A28E9" w:rsidRPr="002A28E9">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41D57F7C"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2A28E9" w:rsidRPr="002A28E9">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2A28E9" w:rsidRPr="002A28E9">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48371B5B"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2A28E9">
            <w:rPr>
              <w:rFonts w:eastAsia="Times New Roman"/>
            </w:rPr>
            <w:t>(</w:t>
          </w:r>
          <w:r w:rsidR="002A28E9">
            <w:rPr>
              <w:rFonts w:eastAsia="Times New Roman"/>
              <w:i/>
              <w:iCs/>
            </w:rPr>
            <w:t>Classical Archetypes – The Thief | Emergence Campaign Weblog</w:t>
          </w:r>
          <w:r w:rsidR="002A28E9">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2A28E9">
            <w:rPr>
              <w:rFonts w:eastAsia="Times New Roman"/>
            </w:rPr>
            <w:t>(</w:t>
          </w:r>
          <w:r w:rsidR="002A28E9">
            <w:rPr>
              <w:rFonts w:eastAsia="Times New Roman"/>
              <w:i/>
              <w:iCs/>
            </w:rPr>
            <w:t>What Is the Thief Personality Type? (Characteristics + Examples)</w:t>
          </w:r>
          <w:r w:rsidR="002A28E9">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6BB3EDD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7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7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7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2C7FAD0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2A28E9">
            <w:rPr>
              <w:rFonts w:eastAsia="Times New Roman"/>
            </w:rPr>
            <w:t>(</w:t>
          </w:r>
          <w:r w:rsidR="002A28E9">
            <w:rPr>
              <w:rFonts w:eastAsia="Times New Roman"/>
              <w:i/>
              <w:iCs/>
            </w:rPr>
            <w:t>Lily Flowers: Colors and Symbolism | Flower Station</w:t>
          </w:r>
          <w:r w:rsidR="002A28E9">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2A28E9">
            <w:rPr>
              <w:rFonts w:eastAsia="Times New Roman"/>
            </w:rPr>
            <w:t>(</w:t>
          </w:r>
          <w:r w:rsidR="002A28E9">
            <w:rPr>
              <w:rFonts w:eastAsia="Times New Roman"/>
              <w:i/>
              <w:iCs/>
            </w:rPr>
            <w:t>Zantedeschia Aethiopica – Wikipédia, a Enciclopédia Livre</w:t>
          </w:r>
          <w:r w:rsidR="002A28E9">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2978A956"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2A28E9">
            <w:rPr>
              <w:rFonts w:eastAsia="Times New Roman"/>
            </w:rPr>
            <w:t>(</w:t>
          </w:r>
          <w:r w:rsidR="002A28E9">
            <w:rPr>
              <w:rFonts w:eastAsia="Times New Roman"/>
              <w:i/>
              <w:iCs/>
            </w:rPr>
            <w:t>How to Plant and Grow Calla Lily</w:t>
          </w:r>
          <w:r w:rsidR="002A28E9">
            <w:rPr>
              <w:rFonts w:eastAsia="Times New Roman"/>
            </w:rPr>
            <w:t>, n.d.)</w:t>
          </w:r>
        </w:sdtContent>
      </w:sdt>
      <w:r w:rsidRPr="00BB366B">
        <w:rPr>
          <w:kern w:val="2"/>
          <w:sz w:val="24"/>
          <w:szCs w:val="24"/>
          <w14:ligatures w14:val="standardContextual"/>
        </w:rPr>
        <w:t>.</w:t>
      </w:r>
    </w:p>
    <w:p w14:paraId="79E0AF2C" w14:textId="282D6F2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00577833">
        <w:rPr>
          <w:rStyle w:val="FootnoteReference"/>
          <w:kern w:val="2"/>
          <w:sz w:val="24"/>
          <w:szCs w:val="24"/>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2A28E9">
            <w:rPr>
              <w:rFonts w:eastAsia="Times New Roman"/>
            </w:rPr>
            <w:t>(</w:t>
          </w:r>
          <w:r w:rsidR="002A28E9">
            <w:rPr>
              <w:rFonts w:eastAsia="Times New Roman"/>
              <w:i/>
              <w:iCs/>
            </w:rPr>
            <w:t>What Is the Meaning of a Calla Lily? Symbolism &amp; Facts of Calla Lilies</w:t>
          </w:r>
          <w:r w:rsidR="002A28E9">
            <w:rPr>
              <w:rFonts w:eastAsia="Times New Roman"/>
            </w:rPr>
            <w:t xml:space="preserve">, </w:t>
          </w:r>
          <w:r w:rsidR="002A28E9">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65A0E06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2A28E9">
            <w:rPr>
              <w:rFonts w:eastAsia="Times New Roman"/>
            </w:rPr>
            <w:t>(</w:t>
          </w:r>
          <w:r w:rsidR="002A28E9">
            <w:rPr>
              <w:rFonts w:eastAsia="Times New Roman"/>
              <w:i/>
              <w:iCs/>
            </w:rPr>
            <w:t>What Is the Meaning of a Calla Lily? Symbolism &amp; Facts of Calla Lilies</w:t>
          </w:r>
          <w:r w:rsidR="002A28E9">
            <w:rPr>
              <w:rFonts w:eastAsia="Times New Roman"/>
            </w:rPr>
            <w:t>, n.d.)</w:t>
          </w:r>
        </w:sdtContent>
      </w:sdt>
      <w:r w:rsidRPr="00BB366B">
        <w:rPr>
          <w:kern w:val="2"/>
          <w:sz w:val="24"/>
          <w:szCs w:val="24"/>
          <w14:ligatures w14:val="standardContextual"/>
        </w:rPr>
        <w:t xml:space="preserve">. </w:t>
      </w:r>
    </w:p>
    <w:p w14:paraId="7E0B1A6C" w14:textId="06D9431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2A28E9">
            <w:rPr>
              <w:rFonts w:eastAsia="Times New Roman"/>
            </w:rPr>
            <w:t>(</w:t>
          </w:r>
          <w:r w:rsidR="002A28E9">
            <w:rPr>
              <w:rFonts w:eastAsia="Times New Roman"/>
              <w:i/>
              <w:iCs/>
            </w:rPr>
            <w:t>What Is the Meaning of a Calla Lily? Symbolism &amp; Facts of Calla Lilies</w:t>
          </w:r>
          <w:r w:rsidR="002A28E9">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2A28E9">
            <w:rPr>
              <w:rFonts w:eastAsia="Times New Roman"/>
            </w:rPr>
            <w:t>(</w:t>
          </w:r>
          <w:r w:rsidR="002A28E9">
            <w:rPr>
              <w:rFonts w:eastAsia="Times New Roman"/>
              <w:i/>
              <w:iCs/>
            </w:rPr>
            <w:t>Luxúria - Dicio, Dicionário Online de Português</w:t>
          </w:r>
          <w:r w:rsidR="002A28E9">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2A28E9">
            <w:rPr>
              <w:rFonts w:eastAsia="Times New Roman"/>
            </w:rPr>
            <w:t>(</w:t>
          </w:r>
          <w:r w:rsidR="002A28E9">
            <w:rPr>
              <w:rFonts w:eastAsia="Times New Roman"/>
              <w:i/>
              <w:iCs/>
            </w:rPr>
            <w:t>The Meaning Behind 5 Different Types of Funeral Flowers - Tharp Funeral Home &amp; Crematory, Inc.</w:t>
          </w:r>
          <w:r w:rsidR="002A28E9">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245C4CE6"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8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32DEA8D6" w14:textId="4AE792BA"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2A28E9">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r w:rsidRPr="00BB366B">
        <w:rPr>
          <w:color w:val="000000"/>
          <w:kern w:val="2"/>
          <w:sz w:val="24"/>
          <w:szCs w:val="24"/>
          <w14:ligatures w14:val="standardContextual"/>
        </w:rPr>
        <w:t>my lady</w:t>
      </w:r>
      <w:r w:rsidR="00CD1511">
        <w:rPr>
          <w:rStyle w:val="FootnoteReference"/>
          <w:color w:val="000000"/>
          <w:kern w:val="2"/>
          <w:sz w:val="24"/>
          <w:szCs w:val="24"/>
          <w14:ligatures w14:val="standardContextual"/>
        </w:rPr>
        <w:footnoteReference w:id="8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90"/>
      </w:r>
      <w:r w:rsidR="007716E8">
        <w:rPr>
          <w:rStyle w:val="FootnoteReference"/>
          <w:color w:val="000000"/>
          <w:kern w:val="2"/>
          <w:sz w:val="24"/>
          <w:szCs w:val="24"/>
          <w14:ligatures w14:val="standardContextual"/>
        </w:rPr>
        <w:footnoteReference w:id="9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00C5A1B4"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2A28E9" w:rsidRPr="002A28E9">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BB366B">
        <w:rPr>
          <w:color w:val="000000"/>
          <w:kern w:val="2"/>
          <w:sz w:val="24"/>
          <w:szCs w:val="24"/>
          <w14:ligatures w14:val="standardContextual"/>
        </w:rPr>
        <w:lastRenderedPageBreak/>
        <w:t>primeira oportunidade com o TEEN</w:t>
      </w:r>
      <w:r w:rsidR="00B67618">
        <w:rPr>
          <w:rStyle w:val="FootnoteReference"/>
          <w:color w:val="000000"/>
          <w:kern w:val="2"/>
          <w:sz w:val="24"/>
          <w:szCs w:val="24"/>
          <w14:ligatures w14:val="standardContextual"/>
        </w:rPr>
        <w:footnoteReference w:id="93"/>
      </w:r>
      <w:r w:rsidRPr="00BB366B">
        <w:rPr>
          <w:color w:val="000000"/>
          <w:kern w:val="2"/>
          <w:sz w:val="24"/>
          <w:szCs w:val="24"/>
          <w14:ligatures w14:val="standardContextual"/>
        </w:rPr>
        <w:t xml:space="preserve"> e outra com o FLOURIST</w:t>
      </w:r>
      <w:r w:rsidR="00B67618">
        <w:rPr>
          <w:rStyle w:val="FootnoteReference"/>
          <w:color w:val="000000"/>
          <w:kern w:val="2"/>
          <w:sz w:val="24"/>
          <w:szCs w:val="24"/>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Pr>
          <w:rStyle w:val="FootnoteReference"/>
          <w:color w:val="000000"/>
          <w:kern w:val="2"/>
          <w:sz w:val="24"/>
          <w:szCs w:val="24"/>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BB366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00363BFC">
        <w:rPr>
          <w:rStyle w:val="FootnoteReference"/>
          <w:i/>
          <w:iCs/>
          <w:color w:val="000000"/>
          <w:kern w:val="2"/>
          <w:sz w:val="24"/>
          <w:szCs w:val="24"/>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262A49F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BB366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2A28E9" w:rsidRPr="002A28E9">
            <w:rPr>
              <w:color w:val="000000"/>
              <w:kern w:val="2"/>
              <w:sz w:val="24"/>
              <w:szCs w:val="24"/>
              <w14:ligatures w14:val="standardContextual"/>
            </w:rPr>
            <w:t>(Culpepper et al., 2015)</w:t>
          </w:r>
        </w:sdtContent>
      </w:sdt>
      <w:r w:rsidRPr="00BB366B">
        <w:rPr>
          <w:color w:val="000000"/>
          <w:kern w:val="2"/>
          <w:sz w:val="24"/>
          <w:szCs w:val="24"/>
          <w14:ligatures w14:val="standardContextual"/>
        </w:rPr>
        <w:t>. Além disso, a existência de compulsões</w:t>
      </w:r>
      <w:r w:rsidR="00D71CC7">
        <w:rPr>
          <w:rStyle w:val="FootnoteReference"/>
          <w:color w:val="000000"/>
          <w:kern w:val="2"/>
          <w:sz w:val="24"/>
          <w:szCs w:val="24"/>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2A28E9">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2A28E9" w:rsidRPr="002A28E9">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21EBB440"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2A28E9">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4D78C8D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2A28E9" w:rsidRPr="002A28E9">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2A28E9">
            <w:rPr>
              <w:rFonts w:eastAsia="Times New Roman"/>
            </w:rPr>
            <w:t>(</w:t>
          </w:r>
          <w:r w:rsidR="002A28E9">
            <w:rPr>
              <w:rFonts w:eastAsia="Times New Roman"/>
              <w:i/>
              <w:iCs/>
            </w:rPr>
            <w:t>How Does Depression Affect the Heart? | American Heart Association</w:t>
          </w:r>
          <w:r w:rsidR="002A28E9">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7431FA4C"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2A28E9" w:rsidRPr="002A28E9">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0B98D813"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2A28E9" w:rsidRPr="002A28E9">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16DEEA2C"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2A28E9" w:rsidRPr="002A28E9">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6B9A5E95"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2A28E9" w:rsidRPr="002A28E9">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28525BD5"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 e deprimido, passíveis de terem sido experimentadas pelo jogador, e </w:t>
      </w:r>
      <w:r w:rsidRPr="00BB366B">
        <w:rPr>
          <w:color w:val="000000"/>
          <w:kern w:val="2"/>
          <w:sz w:val="24"/>
          <w:szCs w:val="24"/>
          <w14:ligatures w14:val="standardContextual"/>
        </w:rPr>
        <w:lastRenderedPageBreak/>
        <w:t xml:space="preserve">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2A28E9">
            <w:rPr>
              <w:rFonts w:eastAsia="Times New Roman"/>
            </w:rPr>
            <w:t>(CORRIGAN &amp; WATSON, 2002)</w:t>
          </w:r>
        </w:sdtContent>
      </w:sdt>
      <w:r w:rsidRPr="00BB366B">
        <w:rPr>
          <w:color w:val="000000"/>
          <w:kern w:val="2"/>
          <w:sz w:val="24"/>
          <w:szCs w:val="24"/>
          <w14:ligatures w14:val="standardContextual"/>
        </w:rPr>
        <w:t>.</w:t>
      </w:r>
    </w:p>
    <w:p w14:paraId="3B21426C" w14:textId="703F4CDE"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2A28E9" w:rsidRPr="002A28E9">
            <w:rPr>
              <w:color w:val="000000"/>
              <w:kern w:val="2"/>
              <w:sz w:val="24"/>
              <w:szCs w:val="24"/>
              <w14:ligatures w14:val="standardContextual"/>
            </w:rPr>
            <w:t>(Freeman,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58AA8CA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2A28E9">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w:t>
      </w:r>
      <w:r w:rsidRPr="00BB366B">
        <w:rPr>
          <w:color w:val="000000"/>
          <w:kern w:val="2"/>
          <w:sz w:val="24"/>
          <w:szCs w:val="24"/>
          <w14:ligatures w14:val="standardContextual"/>
        </w:rPr>
        <w:lastRenderedPageBreak/>
        <w:t xml:space="preserve">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2250F835"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2A28E9" w:rsidRPr="002A28E9">
            <w:rPr>
              <w:color w:val="000000"/>
            </w:rPr>
            <w:t>(Stevenson et al., 2008)</w:t>
          </w:r>
        </w:sdtContent>
      </w:sdt>
      <w:r w:rsidRPr="00BB366B">
        <w:rPr>
          <w:color w:val="000000"/>
          <w:kern w:val="2"/>
          <w:sz w:val="24"/>
          <w:szCs w:val="24"/>
          <w14:ligatures w14:val="standardContextual"/>
        </w:rPr>
        <w:t>.</w:t>
      </w:r>
    </w:p>
    <w:p w14:paraId="702FEB90" w14:textId="12B4725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2A28E9" w:rsidRPr="002A28E9">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2A28E9" w:rsidRPr="002A28E9">
            <w:rPr>
              <w:color w:val="000000"/>
            </w:rPr>
            <w:t>(ten Have et al., 2017)</w:t>
          </w:r>
        </w:sdtContent>
      </w:sdt>
      <w:r w:rsidRPr="00BB366B">
        <w:rPr>
          <w:color w:val="000000"/>
          <w:kern w:val="2"/>
          <w:sz w:val="24"/>
          <w:szCs w:val="24"/>
          <w14:ligatures w14:val="standardContextual"/>
        </w:rPr>
        <w:t xml:space="preserve"> e a duração para um dado indivíduo atingir 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2A28E9" w:rsidRPr="002A28E9">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w:t>
      </w:r>
      <w:r w:rsidRPr="00BB366B">
        <w:rPr>
          <w:color w:val="000000"/>
          <w:kern w:val="2"/>
          <w:sz w:val="24"/>
          <w:szCs w:val="24"/>
          <w14:ligatures w14:val="standardContextual"/>
        </w:rPr>
        <w:lastRenderedPageBreak/>
        <w:t xml:space="preserve">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Clinical Depression (Major Depressive Disorder): Symptoms</w:t>
          </w:r>
          <w:r w:rsidR="002A28E9">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2A28E9" w:rsidRPr="002A28E9">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2A28E9" w:rsidRPr="002A28E9">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7C310034"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2A28E9" w:rsidRPr="002A28E9">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5EC78CB3"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2A28E9">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344D50BF"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2A28E9" w:rsidRPr="002A28E9">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2A28E9">
            <w:rPr>
              <w:rFonts w:eastAsia="Times New Roman"/>
            </w:rPr>
            <w:t>(</w:t>
          </w:r>
          <w:r w:rsidR="002A28E9">
            <w:rPr>
              <w:rFonts w:eastAsia="Times New Roman"/>
              <w:i/>
              <w:iCs/>
            </w:rPr>
            <w:t>How the 4 Survival Archetypes Drive Our Relationships – Hush Your Mind</w:t>
          </w:r>
          <w:r w:rsidR="002A28E9">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28907498"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2A28E9" w:rsidRPr="002A28E9">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Doozo yoroshiku onegaishimasu”,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indada a lição, ambos se despedem um do outro: e note-se que tanto a GIRL como a TEENAGE GIRL realizaram a mesma intervenção – “Jaa, mata n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w:t>
      </w:r>
      <w:r w:rsidRPr="00BB366B">
        <w:rPr>
          <w:color w:val="000000"/>
          <w:kern w:val="2"/>
          <w:sz w:val="24"/>
          <w:szCs w:val="24"/>
          <w14:ligatures w14:val="standardContextual"/>
        </w:rPr>
        <w:lastRenderedPageBreak/>
        <w:t xml:space="preserve">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2B9807D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2A28E9" w:rsidRPr="002A28E9">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2A28E9" w:rsidRPr="002A28E9">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2A28E9" w:rsidRPr="002A28E9">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w:t>
      </w:r>
      <w:r w:rsidRPr="00BB366B">
        <w:rPr>
          <w:color w:val="000000"/>
          <w:kern w:val="2"/>
          <w:sz w:val="24"/>
          <w:szCs w:val="24"/>
          <w14:ligatures w14:val="standardContextual"/>
        </w:rPr>
        <w:lastRenderedPageBreak/>
        <w:t xml:space="preserve">comentara com o (ex-)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2FF54EA6"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2A28E9" w:rsidRPr="002A28E9">
            <w:rPr>
              <w:color w:val="000000"/>
            </w:rPr>
            <w:t>(Igreja de Jesus Cristo dos Santos dos Últimos Dias, 2015)</w:t>
          </w:r>
        </w:sdtContent>
      </w:sdt>
      <w:r w:rsidRPr="00BB366B">
        <w:rPr>
          <w:color w:val="000000"/>
          <w:kern w:val="2"/>
          <w:sz w:val="24"/>
          <w:szCs w:val="24"/>
          <w14:ligatures w14:val="standardContextual"/>
        </w:rPr>
        <w:t>;</w:t>
      </w:r>
    </w:p>
    <w:p w14:paraId="2DBA722F" w14:textId="05A74C36"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2A28E9" w:rsidRPr="002A28E9">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3B349C5F"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2A28E9" w:rsidRPr="002A28E9">
            <w:rPr>
              <w:color w:val="000000"/>
            </w:rPr>
            <w:t>(Katz, 2009; Porter, n.d.)</w:t>
          </w:r>
        </w:sdtContent>
      </w:sdt>
      <w:r w:rsidRPr="00BB366B">
        <w:rPr>
          <w:color w:val="000000"/>
          <w:kern w:val="2"/>
          <w:sz w:val="24"/>
          <w:szCs w:val="24"/>
          <w14:ligatures w14:val="standardContextual"/>
        </w:rPr>
        <w:t>.</w:t>
      </w:r>
    </w:p>
    <w:p w14:paraId="28FC7ED1" w14:textId="3BBA707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w:t>
      </w:r>
      <w:r w:rsidRPr="00BB366B">
        <w:rPr>
          <w:color w:val="000000"/>
          <w:kern w:val="2"/>
          <w:sz w:val="24"/>
          <w:szCs w:val="24"/>
          <w14:ligatures w14:val="standardContextual"/>
        </w:rPr>
        <w:lastRenderedPageBreak/>
        <w:t xml:space="preserve">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2A28E9" w:rsidRPr="002A28E9">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5DC6443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2A28E9">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w:t>
      </w:r>
      <w:r w:rsidRPr="00BB366B">
        <w:rPr>
          <w:color w:val="000000"/>
          <w:kern w:val="2"/>
          <w:sz w:val="24"/>
          <w:szCs w:val="24"/>
          <w14:ligatures w14:val="standardContextual"/>
        </w:rPr>
        <w:lastRenderedPageBreak/>
        <w:t xml:space="preserve">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w:t>
      </w:r>
      <w:r w:rsidRPr="00BB366B">
        <w:rPr>
          <w:color w:val="000000"/>
          <w:kern w:val="2"/>
          <w:sz w:val="24"/>
          <w:szCs w:val="24"/>
          <w14:ligatures w14:val="standardContextual"/>
        </w:rPr>
        <w:lastRenderedPageBreak/>
        <w:t xml:space="preserve">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4E2E2AA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2A28E9" w:rsidRPr="002A28E9">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w:t>
      </w:r>
      <w:r w:rsidRPr="00BB366B">
        <w:rPr>
          <w:color w:val="000000"/>
          <w:kern w:val="2"/>
          <w:sz w:val="24"/>
          <w:szCs w:val="24"/>
          <w14:ligatures w14:val="standardContextual"/>
        </w:rPr>
        <w:lastRenderedPageBreak/>
        <w:t xml:space="preserve">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w:t>
      </w:r>
      <w:r w:rsidRPr="00BB366B">
        <w:rPr>
          <w:kern w:val="2"/>
          <w:sz w:val="24"/>
          <w:szCs w:val="24"/>
          <w14:ligatures w14:val="standardContextual"/>
        </w:rPr>
        <w:lastRenderedPageBreak/>
        <w:t>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w:t>
      </w:r>
      <w:r w:rsidRPr="00BB366B">
        <w:rPr>
          <w:kern w:val="2"/>
          <w:sz w:val="24"/>
          <w:szCs w:val="24"/>
          <w14:ligatures w14:val="standardContextual"/>
        </w:rPr>
        <w:lastRenderedPageBreak/>
        <w:t xml:space="preserve">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w:t>
      </w:r>
      <w:r w:rsidRPr="00BB366B">
        <w:rPr>
          <w:kern w:val="2"/>
          <w:sz w:val="24"/>
          <w:szCs w:val="24"/>
          <w14:ligatures w14:val="standardContextual"/>
        </w:rPr>
        <w:lastRenderedPageBreak/>
        <w:t xml:space="preserve">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w:t>
      </w:r>
      <w:r w:rsidRPr="00BB366B">
        <w:rPr>
          <w:kern w:val="2"/>
          <w:sz w:val="24"/>
          <w:szCs w:val="24"/>
          <w14:ligatures w14:val="standardContextual"/>
        </w:rPr>
        <w:lastRenderedPageBreak/>
        <w:t xml:space="preserve">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w:t>
      </w:r>
      <w:r w:rsidRPr="00BB366B">
        <w:rPr>
          <w:kern w:val="2"/>
          <w:sz w:val="24"/>
          <w:szCs w:val="24"/>
          <w14:ligatures w14:val="standardContextual"/>
        </w:rPr>
        <w:lastRenderedPageBreak/>
        <w:t xml:space="preserve">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21673BE8"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2A28E9" w:rsidRPr="002A28E9">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w:t>
      </w:r>
      <w:r w:rsidRPr="00BB366B">
        <w:rPr>
          <w:kern w:val="2"/>
          <w:sz w:val="24"/>
          <w:szCs w:val="24"/>
          <w14:ligatures w14:val="standardContextual"/>
        </w:rPr>
        <w:lastRenderedPageBreak/>
        <w:t xml:space="preserve">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B94B7" w14:textId="77777777" w:rsidR="004A64E9" w:rsidRPr="00316940" w:rsidRDefault="004A64E9" w:rsidP="00631B7A">
      <w:pPr>
        <w:spacing w:after="0" w:line="240" w:lineRule="auto"/>
      </w:pPr>
      <w:r w:rsidRPr="00316940">
        <w:separator/>
      </w:r>
    </w:p>
  </w:endnote>
  <w:endnote w:type="continuationSeparator" w:id="0">
    <w:p w14:paraId="0444950F" w14:textId="77777777" w:rsidR="004A64E9" w:rsidRPr="00316940" w:rsidRDefault="004A64E9"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2678A" w14:textId="77777777" w:rsidR="004A64E9" w:rsidRPr="00316940" w:rsidRDefault="004A64E9" w:rsidP="00631B7A">
      <w:pPr>
        <w:spacing w:after="0" w:line="240" w:lineRule="auto"/>
      </w:pPr>
      <w:r w:rsidRPr="00316940">
        <w:separator/>
      </w:r>
    </w:p>
  </w:footnote>
  <w:footnote w:type="continuationSeparator" w:id="0">
    <w:p w14:paraId="03B07A3C" w14:textId="77777777" w:rsidR="004A64E9" w:rsidRPr="00316940" w:rsidRDefault="004A64E9"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A3BB7A0"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2A28E9" w:rsidRPr="002A28E9">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3B41BE5A"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2A28E9" w:rsidRPr="002A28E9">
            <w:rPr>
              <w:color w:val="000000"/>
            </w:rPr>
            <w:t>(Andersen et al., 2020)</w:t>
          </w:r>
        </w:sdtContent>
      </w:sdt>
      <w:r>
        <w:rPr>
          <w:color w:val="000000"/>
        </w:rPr>
        <w:t>.</w:t>
      </w:r>
    </w:p>
  </w:footnote>
  <w:footnote w:id="7">
    <w:p w14:paraId="4DCCC30D" w14:textId="657B6CF7"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2A28E9" w:rsidRPr="002A28E9">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9951B97"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2A28E9">
            <w:rPr>
              <w:rFonts w:eastAsia="Times New Roman"/>
            </w:rPr>
            <w:t>(</w:t>
          </w:r>
          <w:r w:rsidR="002A28E9">
            <w:rPr>
              <w:rFonts w:eastAsia="Times New Roman"/>
              <w:i/>
              <w:iCs/>
            </w:rPr>
            <w:t>Act (Drama) Definition and Examples - Poem Analysis</w:t>
          </w:r>
          <w:r w:rsidR="002A28E9">
            <w:rPr>
              <w:rFonts w:eastAsia="Times New Roman"/>
            </w:rPr>
            <w:t>, n.d.)</w:t>
          </w:r>
        </w:sdtContent>
      </w:sdt>
      <w:r>
        <w:t>.</w:t>
      </w:r>
    </w:p>
  </w:footnote>
  <w:footnote w:id="13">
    <w:p w14:paraId="61CE4CE4" w14:textId="4C00B9A9"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2A28E9" w:rsidRPr="002A28E9">
            <w:rPr>
              <w:color w:val="000000"/>
            </w:rPr>
            <w:t>(Arsalan, 2020)</w:t>
          </w:r>
        </w:sdtContent>
      </w:sdt>
      <w:r>
        <w:rPr>
          <w:color w:val="000000"/>
        </w:rPr>
        <w:t>.</w:t>
      </w:r>
    </w:p>
  </w:footnote>
  <w:footnote w:id="14">
    <w:p w14:paraId="54DD5296" w14:textId="6F5E68DA"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2A28E9" w:rsidRPr="002A28E9">
            <w:rPr>
              <w:color w:val="000000"/>
            </w:rPr>
            <w:t>(Saklani et al., 2022)</w:t>
          </w:r>
        </w:sdtContent>
      </w:sdt>
      <w:r>
        <w:rPr>
          <w:color w:val="000000"/>
        </w:rPr>
        <w:t>.</w:t>
      </w:r>
    </w:p>
  </w:footnote>
  <w:footnote w:id="15">
    <w:p w14:paraId="4184669F" w14:textId="6AD7FE4E"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2A28E9">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74AA13AD"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2A28E9" w:rsidRPr="002A28E9">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0FE71A8C"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2A28E9">
            <w:rPr>
              <w:rFonts w:eastAsia="Times New Roman"/>
            </w:rPr>
            <w:t>(</w:t>
          </w:r>
          <w:r w:rsidR="002A28E9">
            <w:rPr>
              <w:rFonts w:eastAsia="Times New Roman"/>
              <w:i/>
              <w:iCs/>
            </w:rPr>
            <w:t>Gregarismo - Dicionário Online Priberam de Português</w:t>
          </w:r>
          <w:r w:rsidR="002A28E9">
            <w:rPr>
              <w:rFonts w:eastAsia="Times New Roman"/>
            </w:rPr>
            <w:t>, n.d.)</w:t>
          </w:r>
        </w:sdtContent>
      </w:sdt>
      <w:r>
        <w:t>.</w:t>
      </w:r>
    </w:p>
  </w:footnote>
  <w:footnote w:id="20">
    <w:p w14:paraId="546E3DAD" w14:textId="6B53EA6C"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2A28E9" w:rsidRPr="002A28E9">
            <w:rPr>
              <w:color w:val="000000"/>
            </w:rPr>
            <w:t>(Jung, 1981)</w:t>
          </w:r>
        </w:sdtContent>
      </w:sdt>
      <w:r>
        <w:rPr>
          <w:color w:val="000000"/>
        </w:rPr>
        <w:t>.</w:t>
      </w:r>
    </w:p>
  </w:footnote>
  <w:footnote w:id="21">
    <w:p w14:paraId="0A111CBF" w14:textId="1EA846B5"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2A28E9" w:rsidRPr="002A28E9">
            <w:rPr>
              <w:color w:val="000000"/>
            </w:rPr>
            <w:t>(Palmer et al., 2014)</w:t>
          </w:r>
        </w:sdtContent>
      </w:sdt>
      <w:r w:rsidR="000F3183">
        <w:rPr>
          <w:color w:val="000000"/>
        </w:rPr>
        <w:t>.</w:t>
      </w:r>
    </w:p>
  </w:footnote>
  <w:footnote w:id="22">
    <w:p w14:paraId="6C202BBC" w14:textId="0D4D2481"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2A28E9" w:rsidRPr="002A28E9">
            <w:rPr>
              <w:color w:val="000000"/>
            </w:rPr>
            <w:t>(Srivastava, 2023)</w:t>
          </w:r>
        </w:sdtContent>
      </w:sdt>
      <w:r>
        <w:rPr>
          <w:color w:val="000000"/>
        </w:rPr>
        <w:t>.</w:t>
      </w:r>
    </w:p>
  </w:footnote>
  <w:footnote w:id="23">
    <w:p w14:paraId="1BE6E468" w14:textId="1C29CA2B"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2A28E9">
            <w:rPr>
              <w:rFonts w:eastAsia="Times New Roman"/>
            </w:rPr>
            <w:t>(</w:t>
          </w:r>
          <w:r w:rsidR="002A28E9">
            <w:rPr>
              <w:rFonts w:eastAsia="Times New Roman"/>
              <w:i/>
              <w:iCs/>
            </w:rPr>
            <w:t>Dimensional_1 Adjective - Definition, Pictures, Pronunciation and Usage Notes | Oxford Advanced Learner’s Dictionary at OxfordLearnersDictionaries.Com</w:t>
          </w:r>
          <w:r w:rsidR="002A28E9">
            <w:rPr>
              <w:rFonts w:eastAsia="Times New Roman"/>
            </w:rPr>
            <w:t>, n.d.)</w:t>
          </w:r>
        </w:sdtContent>
      </w:sdt>
      <w:r>
        <w:t>.</w:t>
      </w:r>
    </w:p>
  </w:footnote>
  <w:footnote w:id="24">
    <w:p w14:paraId="460224F7" w14:textId="6C629BC0"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2A28E9" w:rsidRPr="002A28E9">
            <w:rPr>
              <w:color w:val="000000"/>
            </w:rPr>
            <w:t>(Freeman, 2004)</w:t>
          </w:r>
        </w:sdtContent>
      </w:sdt>
      <w:r>
        <w:rPr>
          <w:color w:val="000000"/>
        </w:rPr>
        <w:t>.</w:t>
      </w:r>
    </w:p>
  </w:footnote>
  <w:footnote w:id="25">
    <w:p w14:paraId="08DF69AE" w14:textId="6B283CC7"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2A28E9" w:rsidRPr="002A28E9">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3663376B"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2A28E9" w:rsidRPr="002A28E9">
            <w:rPr>
              <w:color w:val="000000"/>
            </w:rPr>
            <w:t>(Darvasi, 2016)</w:t>
          </w:r>
        </w:sdtContent>
      </w:sdt>
      <w:r>
        <w:rPr>
          <w:color w:val="000000"/>
        </w:rPr>
        <w:t>.</w:t>
      </w:r>
    </w:p>
  </w:footnote>
  <w:footnote w:id="34">
    <w:p w14:paraId="4368CCAA" w14:textId="0F68EE4E"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2A28E9" w:rsidRPr="002A28E9">
            <w:rPr>
              <w:rFonts w:eastAsia="Times New Roman"/>
              <w:lang w:val="pt-BR"/>
            </w:rPr>
            <w:t>(</w:t>
          </w:r>
          <w:r w:rsidR="002A28E9" w:rsidRPr="002A28E9">
            <w:rPr>
              <w:rFonts w:eastAsia="Times New Roman"/>
              <w:i/>
              <w:iCs/>
              <w:lang w:val="pt-BR"/>
            </w:rPr>
            <w:t>The Catcher in the Rye - Wikipedia</w:t>
          </w:r>
          <w:r w:rsidR="002A28E9" w:rsidRPr="002A28E9">
            <w:rPr>
              <w:rFonts w:eastAsia="Times New Roman"/>
              <w:lang w:val="pt-BR"/>
            </w:rPr>
            <w:t xml:space="preserve">, n.d.; </w:t>
          </w:r>
          <w:r w:rsidR="002A28E9" w:rsidRPr="002A28E9">
            <w:rPr>
              <w:rFonts w:eastAsia="Times New Roman"/>
              <w:i/>
              <w:iCs/>
              <w:lang w:val="pt-BR"/>
            </w:rPr>
            <w:t>The Catcher In the Rye de J. D. Salinger - Livro - WOOK</w:t>
          </w:r>
          <w:r w:rsidR="002A28E9" w:rsidRPr="002A28E9">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222ED5BB"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2A28E9">
            <w:rPr>
              <w:rFonts w:eastAsia="Times New Roman"/>
            </w:rPr>
            <w:t>(</w:t>
          </w:r>
          <w:r w:rsidR="002A28E9">
            <w:rPr>
              <w:rFonts w:eastAsia="Times New Roman"/>
              <w:i/>
              <w:iCs/>
            </w:rPr>
            <w:t>MANGA | English Meaning - Cambridge Dictionary</w:t>
          </w:r>
          <w:r w:rsidR="002A28E9">
            <w:rPr>
              <w:rFonts w:eastAsia="Times New Roman"/>
            </w:rPr>
            <w:t>, n.d.)</w:t>
          </w:r>
        </w:sdtContent>
      </w:sdt>
      <w:r>
        <w:rPr>
          <w:sz w:val="14"/>
          <w:szCs w:val="14"/>
        </w:rPr>
        <w:t>.</w:t>
      </w:r>
    </w:p>
  </w:footnote>
  <w:footnote w:id="36">
    <w:p w14:paraId="1C69B15F" w14:textId="59EDF99C"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2A28E9" w:rsidRPr="002A28E9">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1C6BCB61"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2A28E9">
            <w:rPr>
              <w:rFonts w:eastAsia="Times New Roman"/>
            </w:rPr>
            <w:t>(</w:t>
          </w:r>
          <w:r w:rsidR="002A28E9">
            <w:rPr>
              <w:rFonts w:eastAsia="Times New Roman"/>
              <w:i/>
              <w:iCs/>
            </w:rPr>
            <w:t>Cadete - Dicionário Online Priberam de Português</w:t>
          </w:r>
          <w:r w:rsidR="002A28E9">
            <w:rPr>
              <w:rFonts w:eastAsia="Times New Roman"/>
            </w:rPr>
            <w:t>, n.d.)</w:t>
          </w:r>
        </w:sdtContent>
      </w:sdt>
      <w:r w:rsidRPr="00A676BF">
        <w:t>.</w:t>
      </w:r>
    </w:p>
  </w:footnote>
  <w:footnote w:id="51">
    <w:p w14:paraId="6A174966" w14:textId="00B0AE0F"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2A28E9">
            <w:rPr>
              <w:rFonts w:eastAsia="Times New Roman"/>
            </w:rPr>
            <w:t>(</w:t>
          </w:r>
          <w:r w:rsidR="002A28E9">
            <w:rPr>
              <w:rFonts w:eastAsia="Times New Roman"/>
              <w:i/>
              <w:iCs/>
            </w:rPr>
            <w:t>What Is an Antagonist? Exploring Literary “Bad Guys” | Writers.Com</w:t>
          </w:r>
          <w:r w:rsidR="002A28E9">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54">
    <w:p w14:paraId="313A3BA4" w14:textId="4DE99D14"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2A28E9" w:rsidRPr="002A28E9">
            <w:rPr>
              <w:color w:val="000000"/>
            </w:rPr>
            <w:t>(Instituto de Estudios Teológicos e Históricos Guadalupanos, 2011)</w:t>
          </w:r>
        </w:sdtContent>
      </w:sdt>
      <w:r w:rsidRPr="00316940">
        <w:t>; note-se que, então, a figura comum da Virgem Maria e a Virgem de Guadalupe representam a mesma entidade.</w:t>
      </w:r>
    </w:p>
  </w:footnote>
  <w:footnote w:id="55">
    <w:p w14:paraId="0CD455C8" w14:textId="7771B408"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2A28E9">
            <w:rPr>
              <w:rFonts w:eastAsia="Times New Roman"/>
            </w:rPr>
            <w:t>(</w:t>
          </w:r>
          <w:r w:rsidR="002A28E9">
            <w:rPr>
              <w:rFonts w:eastAsia="Times New Roman"/>
              <w:i/>
              <w:iCs/>
            </w:rPr>
            <w:t>Açucena: Origem, Cultivo e Curiosidades Sobre a Flor | WESTWING</w:t>
          </w:r>
          <w:r w:rsidR="002A28E9">
            <w:rPr>
              <w:rFonts w:eastAsia="Times New Roman"/>
            </w:rPr>
            <w:t xml:space="preserve">, n.d.; </w:t>
          </w:r>
          <w:r w:rsidR="002A28E9">
            <w:rPr>
              <w:rFonts w:eastAsia="Times New Roman"/>
              <w:i/>
              <w:iCs/>
            </w:rPr>
            <w:t>Consider the Lily Flower - Flower Magazine | Home &amp; Lifestyle</w:t>
          </w:r>
          <w:r w:rsidR="002A28E9">
            <w:rPr>
              <w:rFonts w:eastAsia="Times New Roman"/>
            </w:rPr>
            <w:t>, n.d.)</w:t>
          </w:r>
        </w:sdtContent>
      </w:sdt>
      <w:r w:rsidRPr="00316940">
        <w:t>.</w:t>
      </w:r>
    </w:p>
  </w:footnote>
  <w:footnote w:id="56">
    <w:p w14:paraId="648C2DE2" w14:textId="65D252C7"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2A28E9">
            <w:rPr>
              <w:rFonts w:eastAsia="Times New Roman"/>
            </w:rPr>
            <w:t>(</w:t>
          </w:r>
          <w:r w:rsidR="002A28E9">
            <w:rPr>
              <w:rFonts w:eastAsia="Times New Roman"/>
              <w:i/>
              <w:iCs/>
            </w:rPr>
            <w:t>ANUNCIAÇÃO - Definição e Sinônimos de Anunciação No Dicionário Português</w:t>
          </w:r>
          <w:r w:rsidR="002A28E9">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2A28E9">
            <w:rPr>
              <w:rFonts w:eastAsia="Times New Roman"/>
            </w:rPr>
            <w:t>(</w:t>
          </w:r>
          <w:r w:rsidR="002A28E9">
            <w:rPr>
              <w:rFonts w:eastAsia="Times New Roman"/>
              <w:i/>
              <w:iCs/>
            </w:rPr>
            <w:t>Secretariado Nacional de Liturgia :: Portugal</w:t>
          </w:r>
          <w:r w:rsidR="002A28E9">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2A28E9">
            <w:rPr>
              <w:rFonts w:eastAsia="Times New Roman"/>
            </w:rPr>
            <w:t>(</w:t>
          </w:r>
          <w:r w:rsidR="002A28E9">
            <w:rPr>
              <w:rFonts w:eastAsia="Times New Roman"/>
              <w:i/>
              <w:iCs/>
            </w:rPr>
            <w:t>Annunciation | Description, Meaning, &amp; Feast Day | Britannica</w:t>
          </w:r>
          <w:r w:rsidR="002A28E9">
            <w:rPr>
              <w:rFonts w:eastAsia="Times New Roman"/>
            </w:rPr>
            <w:t>, n.d.)</w:t>
          </w:r>
        </w:sdtContent>
      </w:sdt>
      <w:r w:rsidRPr="00C47153">
        <w:rPr>
          <w:lang w:val="pt-BR"/>
        </w:rPr>
        <w:t>.</w:t>
      </w:r>
    </w:p>
  </w:footnote>
  <w:footnote w:id="57">
    <w:p w14:paraId="7D35D03C" w14:textId="5DC79262"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2A28E9" w:rsidRPr="002A28E9">
            <w:rPr>
              <w:rFonts w:eastAsia="Times New Roman"/>
              <w:lang w:val="en-US"/>
            </w:rPr>
            <w:t>(</w:t>
          </w:r>
          <w:r w:rsidR="002A28E9" w:rsidRPr="002A28E9">
            <w:rPr>
              <w:rFonts w:eastAsia="Times New Roman"/>
              <w:i/>
              <w:iCs/>
              <w:lang w:val="en-US"/>
            </w:rPr>
            <w:t>Apologetic Adjective - Definition, Pictures, Pronunciation and Usage Notes | Oxford Advanced Learner’s Dictionary at OxfordLearnersDictionaries.Com</w:t>
          </w:r>
          <w:r w:rsidR="002A28E9" w:rsidRPr="002A28E9">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5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desesperançoso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r w:rsidRPr="00316940">
        <w:rPr>
          <w:i/>
        </w:rPr>
        <w:t>Desesperançoso - Dicionário Online Priberam de Português</w:t>
      </w:r>
      <w:r w:rsidRPr="00316940">
        <w:t>, n.d.)</w:t>
      </w:r>
      <w:r w:rsidRPr="00316940">
        <w:fldChar w:fldCharType="end"/>
      </w:r>
      <w:r w:rsidRPr="00316940">
        <w:t>.</w:t>
      </w:r>
    </w:p>
  </w:footnote>
  <w:footnote w:id="60">
    <w:p w14:paraId="0C3EF348" w14:textId="43C0A9B8"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2A28E9">
            <w:rPr>
              <w:rFonts w:eastAsia="Times New Roman"/>
            </w:rPr>
            <w:t>(</w:t>
          </w:r>
          <w:r w:rsidR="002A28E9">
            <w:rPr>
              <w:rFonts w:eastAsia="Times New Roman"/>
              <w:i/>
              <w:iCs/>
            </w:rPr>
            <w:t>A Importância Do Diálogo Interno</w:t>
          </w:r>
          <w:r w:rsidR="002A28E9">
            <w:rPr>
              <w:rFonts w:eastAsia="Times New Roman"/>
            </w:rPr>
            <w:t>, n.d.)</w:t>
          </w:r>
        </w:sdtContent>
      </w:sdt>
      <w:r w:rsidRPr="00926D99">
        <w:t>.</w:t>
      </w:r>
    </w:p>
  </w:footnote>
  <w:footnote w:id="61">
    <w:p w14:paraId="12DBA9B2" w14:textId="50AF6BEE"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2A28E9">
            <w:rPr>
              <w:rFonts w:eastAsia="Times New Roman"/>
            </w:rPr>
            <w:t>(Farber &amp; Schrier, 2017)</w:t>
          </w:r>
        </w:sdtContent>
      </w:sdt>
      <w:r w:rsidRPr="00926D99">
        <w:t>.</w:t>
      </w:r>
    </w:p>
  </w:footnote>
  <w:footnote w:id="6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r w:rsidRPr="004F2261">
        <w:rPr>
          <w:i/>
          <w:iCs/>
        </w:rPr>
        <w:t>Totally Spies</w:t>
      </w:r>
      <w:r w:rsidRPr="004F2261">
        <w:t>), para efeitos de contexto narrativo no jogo desenvolvido estas duas palavras são interpretadas como sinónimas.</w:t>
      </w:r>
    </w:p>
  </w:footnote>
  <w:footnote w:id="63">
    <w:p w14:paraId="35D2E5DC" w14:textId="085D74D5"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2A28E9">
            <w:rPr>
              <w:rFonts w:eastAsia="Times New Roman"/>
            </w:rPr>
            <w:t>(</w:t>
          </w:r>
          <w:r w:rsidR="002A28E9">
            <w:rPr>
              <w:rFonts w:eastAsia="Times New Roman"/>
              <w:i/>
              <w:iCs/>
            </w:rPr>
            <w:t>Susceptibilidade - Dicionário Online Priberam de Português</w:t>
          </w:r>
          <w:r w:rsidR="002A28E9">
            <w:rPr>
              <w:rFonts w:eastAsia="Times New Roman"/>
            </w:rPr>
            <w:t>, n.d.)</w:t>
          </w:r>
        </w:sdtContent>
      </w:sdt>
      <w:r w:rsidRPr="007D64A9">
        <w:t>.</w:t>
      </w:r>
    </w:p>
  </w:footnote>
  <w:footnote w:id="64">
    <w:p w14:paraId="7D1324C8" w14:textId="35E87169"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2A28E9">
            <w:rPr>
              <w:rFonts w:eastAsia="Times New Roman"/>
            </w:rPr>
            <w:t>(</w:t>
          </w:r>
          <w:r w:rsidR="002A28E9">
            <w:rPr>
              <w:rFonts w:eastAsia="Times New Roman"/>
              <w:i/>
              <w:iCs/>
            </w:rPr>
            <w:t>[Vocabulary] - Impulsive or Spontaneous | UsingEnglish.Com ESL Forum</w:t>
          </w:r>
          <w:r w:rsidR="002A28E9">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2A28E9">
            <w:rPr>
              <w:rFonts w:eastAsia="Times New Roman"/>
            </w:rPr>
            <w:t>(</w:t>
          </w:r>
          <w:r w:rsidR="002A28E9">
            <w:rPr>
              <w:rFonts w:eastAsia="Times New Roman"/>
              <w:i/>
              <w:iCs/>
            </w:rPr>
            <w:t xml:space="preserve">Spontaneous or Impulsive? </w:t>
          </w:r>
          <w:r w:rsidR="002A28E9" w:rsidRPr="002A28E9">
            <w:rPr>
              <w:rFonts w:eastAsia="Times New Roman"/>
              <w:i/>
              <w:iCs/>
              <w:lang w:val="en-US"/>
            </w:rPr>
            <w:t>How to Know, What to Do - CHADD</w:t>
          </w:r>
          <w:r w:rsidR="002A28E9" w:rsidRPr="002A28E9">
            <w:rPr>
              <w:rFonts w:eastAsia="Times New Roman"/>
              <w:lang w:val="en-US"/>
            </w:rPr>
            <w:t xml:space="preserve">, n.d.; </w:t>
          </w:r>
          <w:r w:rsidR="002A28E9" w:rsidRPr="002A28E9">
            <w:rPr>
              <w:rFonts w:eastAsia="Times New Roman"/>
              <w:i/>
              <w:iCs/>
              <w:lang w:val="en-US"/>
            </w:rPr>
            <w:t>Why Being Spontaneous and Unstructured Matters - Vox</w:t>
          </w:r>
          <w:r w:rsidR="002A28E9" w:rsidRPr="002A28E9">
            <w:rPr>
              <w:rFonts w:eastAsia="Times New Roman"/>
              <w:lang w:val="en-US"/>
            </w:rPr>
            <w:t>, n.d.)</w:t>
          </w:r>
        </w:sdtContent>
      </w:sdt>
    </w:p>
  </w:footnote>
  <w:footnote w:id="65">
    <w:p w14:paraId="1FF8477E" w14:textId="478A9E58"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2A28E9">
            <w:rPr>
              <w:rFonts w:eastAsia="Times New Roman"/>
            </w:rPr>
            <w:t>(</w:t>
          </w:r>
          <w:r w:rsidR="002A28E9">
            <w:rPr>
              <w:rFonts w:eastAsia="Times New Roman"/>
              <w:i/>
              <w:iCs/>
            </w:rPr>
            <w:t>WEIRDO | English Meaning - Cambridge Dictionary</w:t>
          </w:r>
          <w:r w:rsidR="002A28E9">
            <w:rPr>
              <w:rFonts w:eastAsia="Times New Roman"/>
            </w:rPr>
            <w:t xml:space="preserve">, n.d.; </w:t>
          </w:r>
          <w:r w:rsidR="002A28E9">
            <w:rPr>
              <w:rFonts w:eastAsia="Times New Roman"/>
              <w:i/>
              <w:iCs/>
            </w:rPr>
            <w:t>Weirdo Synonyms | Collins English Thesaurus</w:t>
          </w:r>
          <w:r w:rsidR="002A28E9">
            <w:rPr>
              <w:rFonts w:eastAsia="Times New Roman"/>
            </w:rPr>
            <w:t>, n.d.)</w:t>
          </w:r>
        </w:sdtContent>
      </w:sdt>
      <w:r w:rsidRPr="009731E4">
        <w:t>.</w:t>
      </w:r>
    </w:p>
  </w:footnote>
  <w:footnote w:id="66">
    <w:p w14:paraId="6AC6E60C" w14:textId="0F271C06"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2A28E9">
            <w:rPr>
              <w:rFonts w:eastAsia="Times New Roman"/>
            </w:rPr>
            <w:t>(</w:t>
          </w:r>
          <w:r w:rsidR="002A28E9">
            <w:rPr>
              <w:rFonts w:eastAsia="Times New Roman"/>
              <w:i/>
              <w:iCs/>
            </w:rPr>
            <w:t>Promiscuidade - Dicionário Online Priberam de Português</w:t>
          </w:r>
          <w:r w:rsidR="002A28E9">
            <w:rPr>
              <w:rFonts w:eastAsia="Times New Roman"/>
            </w:rPr>
            <w:t>, n.d.)</w:t>
          </w:r>
        </w:sdtContent>
      </w:sdt>
      <w:r w:rsidRPr="00351613">
        <w:t>.</w:t>
      </w:r>
    </w:p>
  </w:footnote>
  <w:footnote w:id="6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2C4DF30D" w14:textId="35177FE2"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2A28E9">
            <w:rPr>
              <w:rFonts w:eastAsia="Times New Roman"/>
            </w:rPr>
            <w:t>(Mainon &amp; Ursini, 2009)</w:t>
          </w:r>
        </w:sdtContent>
      </w:sdt>
      <w:r w:rsidRPr="000616DA">
        <w:t>.</w:t>
      </w:r>
    </w:p>
  </w:footnote>
  <w:footnote w:id="69">
    <w:p w14:paraId="20F8E026" w14:textId="7D8868AF"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2A28E9">
            <w:rPr>
              <w:rFonts w:eastAsia="Times New Roman"/>
            </w:rPr>
            <w:t>(</w:t>
          </w:r>
          <w:r w:rsidR="002A28E9">
            <w:rPr>
              <w:rFonts w:eastAsia="Times New Roman"/>
              <w:i/>
              <w:iCs/>
            </w:rPr>
            <w:t>30 Das Palavras Mais Difíceis Da Língua Portuguesa e Os Seus Significados | VortexMag</w:t>
          </w:r>
          <w:r w:rsidR="002A28E9">
            <w:rPr>
              <w:rFonts w:eastAsia="Times New Roman"/>
            </w:rPr>
            <w:t>, n.d.)</w:t>
          </w:r>
        </w:sdtContent>
      </w:sdt>
      <w:r w:rsidRPr="00AD204B">
        <w:t>.</w:t>
      </w:r>
    </w:p>
  </w:footnote>
  <w:footnote w:id="70">
    <w:p w14:paraId="5639EC52" w14:textId="14D23CA7"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2A28E9">
            <w:rPr>
              <w:rFonts w:eastAsia="Times New Roman"/>
            </w:rPr>
            <w:t>(</w:t>
          </w:r>
          <w:r w:rsidR="002A28E9">
            <w:rPr>
              <w:rFonts w:eastAsia="Times New Roman"/>
              <w:i/>
              <w:iCs/>
            </w:rPr>
            <w:t>Raças Humanas - Cola Da Web</w:t>
          </w:r>
          <w:r w:rsidR="002A28E9">
            <w:rPr>
              <w:rFonts w:eastAsia="Times New Roman"/>
            </w:rPr>
            <w:t>, n.d.)</w:t>
          </w:r>
        </w:sdtContent>
      </w:sdt>
      <w:r w:rsidRPr="00326E41">
        <w:t>; em linguagem comum, é referida como “</w:t>
      </w:r>
      <w:r w:rsidRPr="00326E41">
        <w:t>etnia</w:t>
      </w:r>
      <w:r w:rsidRPr="00326E41">
        <w:t xml:space="preserve"> chinesa”.</w:t>
      </w:r>
    </w:p>
  </w:footnote>
  <w:footnote w:id="71">
    <w:p w14:paraId="311C50AE" w14:textId="18399694"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2A28E9">
            <w:rPr>
              <w:rFonts w:eastAsia="Times New Roman"/>
            </w:rPr>
            <w:t>(</w:t>
          </w:r>
          <w:r w:rsidR="002A28E9">
            <w:rPr>
              <w:rFonts w:eastAsia="Times New Roman"/>
              <w:i/>
              <w:iCs/>
            </w:rPr>
            <w:t>Ketamine: What Is It, Uses, Treatments, Effects, and More Effects</w:t>
          </w:r>
          <w:r w:rsidR="002A28E9">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2A28E9">
            <w:rPr>
              <w:rFonts w:eastAsia="Times New Roman"/>
            </w:rPr>
            <w:t>(</w:t>
          </w:r>
          <w:r w:rsidR="002A28E9">
            <w:rPr>
              <w:rFonts w:eastAsia="Times New Roman"/>
              <w:i/>
              <w:iCs/>
            </w:rPr>
            <w:t>Ketamine</w:t>
          </w:r>
          <w:r w:rsidR="002A28E9">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72">
    <w:p w14:paraId="23397587" w14:textId="68E2BD35"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2A28E9">
            <w:rPr>
              <w:rFonts w:eastAsia="Times New Roman"/>
            </w:rPr>
            <w:t>(</w:t>
          </w:r>
          <w:r w:rsidR="002A28E9">
            <w:rPr>
              <w:rFonts w:eastAsia="Times New Roman"/>
              <w:i/>
              <w:iCs/>
            </w:rPr>
            <w:t>Gabarrice - Dicio, Dicionário Online de Português</w:t>
          </w:r>
          <w:r w:rsidR="002A28E9">
            <w:rPr>
              <w:rFonts w:eastAsia="Times New Roman"/>
            </w:rPr>
            <w:t>, n.d.)</w:t>
          </w:r>
        </w:sdtContent>
      </w:sdt>
      <w:r w:rsidRPr="0065583B">
        <w:t>.</w:t>
      </w:r>
    </w:p>
  </w:footnote>
  <w:footnote w:id="73">
    <w:p w14:paraId="71EBE219" w14:textId="29B20EA9"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2A28E9">
            <w:rPr>
              <w:rFonts w:eastAsia="Times New Roman"/>
            </w:rPr>
            <w:t>(</w:t>
          </w:r>
          <w:r w:rsidR="002A28E9">
            <w:rPr>
              <w:rFonts w:eastAsia="Times New Roman"/>
              <w:i/>
              <w:iCs/>
            </w:rPr>
            <w:t>Heterodoxo - Dicionário Online Priberam de Português</w:t>
          </w:r>
          <w:r w:rsidR="002A28E9">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7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75">
    <w:p w14:paraId="3E9A0B8F" w14:textId="761B392A"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2A28E9">
            <w:rPr>
              <w:rFonts w:eastAsia="Times New Roman"/>
            </w:rPr>
            <w:t>(</w:t>
          </w:r>
          <w:r w:rsidR="002A28E9">
            <w:rPr>
              <w:rFonts w:eastAsia="Times New Roman"/>
              <w:i/>
              <w:iCs/>
            </w:rPr>
            <w:t>Anacrónico - Dicionário Online Priberam de Português</w:t>
          </w:r>
          <w:r w:rsidR="002A28E9">
            <w:rPr>
              <w:rFonts w:eastAsia="Times New Roman"/>
            </w:rPr>
            <w:t>, n.d.)</w:t>
          </w:r>
        </w:sdtContent>
      </w:sdt>
      <w:r w:rsidRPr="00316940">
        <w:t>; concretizando, pretende firmar novamente a noção do OLD MAN estar estagnado, preso a tempos distantes.</w:t>
      </w:r>
    </w:p>
  </w:footnote>
  <w:footnote w:id="7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77">
    <w:p w14:paraId="1249546E" w14:textId="64871095"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2A28E9">
            <w:rPr>
              <w:rFonts w:eastAsia="Times New Roman"/>
            </w:rPr>
            <w:t>(</w:t>
          </w:r>
          <w:r w:rsidR="002A28E9">
            <w:rPr>
              <w:rFonts w:eastAsia="Times New Roman"/>
              <w:i/>
              <w:iCs/>
            </w:rPr>
            <w:t>Eufemismo: Conheça Essa Figura de Linguagem</w:t>
          </w:r>
          <w:r w:rsidR="002A28E9">
            <w:rPr>
              <w:rFonts w:eastAsia="Times New Roman"/>
            </w:rPr>
            <w:t>, n.d.)</w:t>
          </w:r>
        </w:sdtContent>
      </w:sdt>
      <w:r w:rsidRPr="00316940">
        <w:t>.</w:t>
      </w:r>
    </w:p>
  </w:footnote>
  <w:footnote w:id="7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8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7698EF72" w14:textId="2A01CCA6"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palavra </w:t>
      </w:r>
      <w:r w:rsidRPr="00915CDA">
        <w:rPr>
          <w:i/>
          <w:iCs/>
          <w:lang w:val="en-US"/>
        </w:rPr>
        <w:t xml:space="preserve">calla </w:t>
      </w:r>
      <w:r w:rsidRPr="00915CDA">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2A28E9" w:rsidRPr="002A28E9">
            <w:rPr>
              <w:rFonts w:eastAsia="Times New Roman"/>
              <w:lang w:val="en-US"/>
            </w:rPr>
            <w:t>(</w:t>
          </w:r>
          <w:r w:rsidR="002A28E9" w:rsidRPr="002A28E9">
            <w:rPr>
              <w:rFonts w:eastAsia="Times New Roman"/>
              <w:i/>
              <w:iCs/>
              <w:lang w:val="en-US"/>
            </w:rPr>
            <w:t xml:space="preserve">What Is the Meaning Behind Calla Lily Flowers? </w:t>
          </w:r>
          <w:r w:rsidR="002A28E9">
            <w:rPr>
              <w:rFonts w:eastAsia="Times New Roman"/>
              <w:i/>
              <w:iCs/>
            </w:rPr>
            <w:t>(And 7 Occasions To Send Calla Lilies)</w:t>
          </w:r>
          <w:r w:rsidR="002A28E9">
            <w:rPr>
              <w:rFonts w:eastAsia="Times New Roman"/>
            </w:rPr>
            <w:t>, n.d.)</w:t>
          </w:r>
        </w:sdtContent>
      </w:sdt>
      <w:r w:rsidRPr="00316940">
        <w:t>– pelo que “lírio belo” é uma possível tradução; assim, também esta flor faz alusão ao conceito de beleza.</w:t>
      </w:r>
    </w:p>
  </w:footnote>
  <w:footnote w:id="82">
    <w:p w14:paraId="047309D7" w14:textId="78D9D2AA"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2A28E9">
            <w:rPr>
              <w:rFonts w:eastAsia="Times New Roman"/>
            </w:rPr>
            <w:t>(</w:t>
          </w:r>
          <w:r w:rsidR="002A28E9">
            <w:rPr>
              <w:rFonts w:eastAsia="Times New Roman"/>
              <w:i/>
              <w:iCs/>
            </w:rPr>
            <w:t>Zeus | Myths, Wife, Children, &amp; Facts | Britannica</w:t>
          </w:r>
          <w:r w:rsidR="002A28E9">
            <w:rPr>
              <w:rFonts w:eastAsia="Times New Roman"/>
            </w:rPr>
            <w:t>, n.d.)</w:t>
          </w:r>
        </w:sdtContent>
      </w:sdt>
      <w:r w:rsidRPr="00316940">
        <w:t>.</w:t>
      </w:r>
    </w:p>
  </w:footnote>
  <w:footnote w:id="83">
    <w:p w14:paraId="448B8A2D" w14:textId="06B56AC8"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2A28E9">
            <w:rPr>
              <w:rFonts w:eastAsia="Times New Roman"/>
            </w:rPr>
            <w:t>(</w:t>
          </w:r>
          <w:r w:rsidR="002A28E9">
            <w:rPr>
              <w:rFonts w:eastAsia="Times New Roman"/>
              <w:i/>
              <w:iCs/>
            </w:rPr>
            <w:t>Aphrodite | Mythology, Worship, &amp; Art | Britannica</w:t>
          </w:r>
          <w:r w:rsidR="002A28E9">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8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8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8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89">
    <w:p w14:paraId="2CF9BD23" w14:textId="6574706B"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r w:rsidRPr="00316940">
        <w:rPr>
          <w:i/>
          <w:iCs/>
        </w:rPr>
        <w:t>my Lady</w:t>
      </w:r>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2A28E9">
            <w:rPr>
              <w:rFonts w:eastAsia="Times New Roman"/>
            </w:rPr>
            <w:t>(</w:t>
          </w:r>
          <w:r w:rsidR="002A28E9">
            <w:rPr>
              <w:rFonts w:eastAsia="Times New Roman"/>
              <w:i/>
              <w:iCs/>
            </w:rPr>
            <w:t>My Lady: Meaning, Antonyms - WordSense</w:t>
          </w:r>
          <w:r w:rsidR="002A28E9">
            <w:rPr>
              <w:rFonts w:eastAsia="Times New Roman"/>
            </w:rPr>
            <w:t>, n.d.)</w:t>
          </w:r>
        </w:sdtContent>
      </w:sdt>
      <w:r w:rsidRPr="00316940">
        <w:t>.</w:t>
      </w:r>
    </w:p>
  </w:footnote>
  <w:footnote w:id="90">
    <w:p w14:paraId="31FB465D" w14:textId="6B472A88"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2A28E9">
            <w:rPr>
              <w:rFonts w:eastAsia="Times New Roman"/>
            </w:rPr>
            <w:t>(</w:t>
          </w:r>
          <w:r w:rsidR="002A28E9">
            <w:rPr>
              <w:rFonts w:eastAsia="Times New Roman"/>
              <w:i/>
              <w:iCs/>
            </w:rPr>
            <w:t>Temporary Insanity | Wex | US Law | LII / Legal Information Institute</w:t>
          </w:r>
          <w:r w:rsidR="002A28E9">
            <w:rPr>
              <w:rFonts w:eastAsia="Times New Roman"/>
            </w:rPr>
            <w:t>, n.d.)</w:t>
          </w:r>
        </w:sdtContent>
      </w:sdt>
      <w:r w:rsidRPr="00316940">
        <w:t>. O mesmo se aplica quando se faz referência à noção de alienação – descontextualização da pessoa sem envolver questões clínicas complexas.</w:t>
      </w:r>
    </w:p>
  </w:footnote>
  <w:footnote w:id="91">
    <w:p w14:paraId="53C40720" w14:textId="0225D7FE"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2A28E9">
            <w:rPr>
              <w:rFonts w:eastAsia="Times New Roman"/>
            </w:rPr>
            <w:t>(</w:t>
          </w:r>
          <w:r w:rsidR="002A28E9">
            <w:rPr>
              <w:rFonts w:eastAsia="Times New Roman"/>
              <w:i/>
              <w:iCs/>
            </w:rPr>
            <w:t>Psicose: O Que é, Sintomas, Causas e Tratamento</w:t>
          </w:r>
          <w:r w:rsidR="002A28E9">
            <w:rPr>
              <w:rFonts w:eastAsia="Times New Roman"/>
            </w:rPr>
            <w:t>, n.d.)</w:t>
          </w:r>
        </w:sdtContent>
      </w:sdt>
      <w:r w:rsidRPr="00316940">
        <w:t>.</w:t>
      </w:r>
    </w:p>
  </w:footnote>
  <w:footnote w:id="92">
    <w:p w14:paraId="73333227" w14:textId="0C6A9BBB" w:rsidR="002A28E9" w:rsidRPr="00B67618" w:rsidRDefault="002A28E9" w:rsidP="00B67618">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93">
    <w:p w14:paraId="73307859" w14:textId="6CE7D778" w:rsidR="00B67618" w:rsidRPr="00B67618" w:rsidRDefault="00B67618" w:rsidP="00B67618">
      <w:pPr>
        <w:pStyle w:val="FootnoteText"/>
        <w:jc w:val="both"/>
      </w:pPr>
      <w:r>
        <w:rPr>
          <w:rStyle w:val="FootnoteReference"/>
        </w:rPr>
        <w:footnoteRef/>
      </w:r>
      <w:r>
        <w:t xml:space="preserve"> </w:t>
      </w:r>
      <w:r w:rsidRPr="00316940">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38D935C8" w14:textId="71309CF2" w:rsidR="00B67618" w:rsidRPr="00B67618" w:rsidRDefault="00B67618" w:rsidP="00651BC5">
      <w:pPr>
        <w:pStyle w:val="FootnoteText"/>
        <w:jc w:val="both"/>
      </w:pPr>
      <w:r>
        <w:rPr>
          <w:rStyle w:val="FootnoteReference"/>
        </w:rPr>
        <w:footnoteRef/>
      </w:r>
      <w:r>
        <w:t xml:space="preserve"> </w:t>
      </w:r>
      <w:r w:rsidRPr="00316940">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04EBCE2D" w14:textId="7A83E2F7" w:rsidR="00651BC5" w:rsidRPr="00651BC5" w:rsidRDefault="00651BC5" w:rsidP="00651BC5">
      <w:pPr>
        <w:pStyle w:val="FootnoteText"/>
        <w:jc w:val="both"/>
        <w:rPr>
          <w:lang w:val="pt-BR"/>
        </w:rPr>
      </w:pPr>
      <w:r>
        <w:rPr>
          <w:rStyle w:val="FootnoteReference"/>
        </w:rPr>
        <w:footnoteRef/>
      </w:r>
      <w:r>
        <w:t xml:space="preserve"> </w:t>
      </w:r>
      <w:r w:rsidRPr="00316940">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96">
    <w:p w14:paraId="55B29C0C" w14:textId="77777777" w:rsidR="00363BFC" w:rsidRPr="00316940" w:rsidRDefault="00363BFC" w:rsidP="00363BFC">
      <w:pPr>
        <w:pStyle w:val="FootnoteText"/>
        <w:jc w:val="both"/>
      </w:pPr>
      <w:r>
        <w:rPr>
          <w:rStyle w:val="FootnoteReference"/>
        </w:rPr>
        <w:footnoteRef/>
      </w:r>
      <w:r>
        <w:t xml:space="preserve"> </w:t>
      </w:r>
      <w:r w:rsidRPr="00316940">
        <w:rPr>
          <w:i/>
          <w:iCs/>
        </w:rPr>
        <w:t xml:space="preserve">Masking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Gasparini, 2023)</w:t>
      </w:r>
      <w:r w:rsidRPr="00316940">
        <w:fldChar w:fldCharType="end"/>
      </w:r>
      <w:r w:rsidRPr="00316940">
        <w:t>.</w:t>
      </w:r>
    </w:p>
    <w:p w14:paraId="35EAAD3C" w14:textId="40196D9F" w:rsidR="00363BFC" w:rsidRPr="00363BFC" w:rsidRDefault="00363BFC">
      <w:pPr>
        <w:pStyle w:val="FootnoteText"/>
      </w:pPr>
    </w:p>
  </w:footnote>
  <w:footnote w:id="97">
    <w:p w14:paraId="30C99D03" w14:textId="77777777" w:rsidR="00D71CC7" w:rsidRPr="00316940" w:rsidRDefault="00D71CC7" w:rsidP="00D71CC7">
      <w:pPr>
        <w:pStyle w:val="FootnoteText"/>
        <w:jc w:val="both"/>
      </w:pPr>
      <w:r>
        <w:rPr>
          <w:rStyle w:val="FootnoteReference"/>
        </w:rPr>
        <w:footnoteRef/>
      </w:r>
      <w:r>
        <w:t xml:space="preserve"> </w:t>
      </w:r>
      <w:r w:rsidRPr="00316940">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Pr="00316940">
            <w:rPr>
              <w:rFonts w:eastAsia="Times New Roman"/>
            </w:rPr>
            <w:t xml:space="preserve">(Luigjes et al., 2019; </w:t>
          </w:r>
          <w:r w:rsidRPr="00316940">
            <w:rPr>
              <w:rFonts w:eastAsia="Times New Roman"/>
              <w:i/>
              <w:iCs/>
            </w:rPr>
            <w:t>What Are Compulsions? | OCD-UK</w:t>
          </w:r>
          <w:r w:rsidRPr="00316940">
            <w:rPr>
              <w:rFonts w:eastAsia="Times New Roman"/>
            </w:rPr>
            <w:t>, n.d.)</w:t>
          </w:r>
        </w:sdtContent>
      </w:sdt>
      <w:r w:rsidRPr="00316940">
        <w:t>.</w:t>
      </w:r>
    </w:p>
    <w:p w14:paraId="3F6585F7" w14:textId="419947EB" w:rsidR="00D71CC7" w:rsidRPr="00D71CC7" w:rsidRDefault="00D71CC7">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A64E9"/>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D7231"/>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4</Pages>
  <Words>83521</Words>
  <Characters>439325</Characters>
  <Application>Microsoft Office Word</Application>
  <DocSecurity>0</DocSecurity>
  <Lines>9347</Lines>
  <Paragraphs>3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